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3A1AE" w14:textId="77777777" w:rsidR="009957BF" w:rsidRDefault="002366F6" w:rsidP="008B564D">
      <w:pPr>
        <w:rPr>
          <w:b/>
          <w:bCs/>
          <w:lang w:val="en-US"/>
        </w:rPr>
      </w:pPr>
      <w:r w:rsidRPr="007D0FF9">
        <w:rPr>
          <w:b/>
          <w:bCs/>
          <w:lang w:val="en-US"/>
        </w:rPr>
        <w:t xml:space="preserve">Sex differences in High Risk but </w:t>
      </w:r>
      <w:r w:rsidR="00483569" w:rsidRPr="007D0FF9">
        <w:rPr>
          <w:b/>
          <w:bCs/>
          <w:lang w:val="en-US"/>
        </w:rPr>
        <w:t>i</w:t>
      </w:r>
      <w:r w:rsidRPr="007D0FF9">
        <w:rPr>
          <w:b/>
          <w:bCs/>
          <w:lang w:val="en-US"/>
        </w:rPr>
        <w:t>ndicated Coronary Interventions (CH</w:t>
      </w:r>
      <w:r w:rsidR="00483569" w:rsidRPr="007D0FF9">
        <w:rPr>
          <w:b/>
          <w:bCs/>
          <w:lang w:val="en-US"/>
        </w:rPr>
        <w:t>i</w:t>
      </w:r>
      <w:r w:rsidRPr="007D0FF9">
        <w:rPr>
          <w:b/>
          <w:bCs/>
          <w:lang w:val="en-US"/>
        </w:rPr>
        <w:t xml:space="preserve">P): national </w:t>
      </w:r>
    </w:p>
    <w:p w14:paraId="4E6B43F5" w14:textId="18FE75F8" w:rsidR="002366F6" w:rsidRPr="007D0FF9" w:rsidRDefault="002366F6" w:rsidP="008B564D">
      <w:pPr>
        <w:rPr>
          <w:b/>
          <w:bCs/>
          <w:lang w:val="en-US"/>
        </w:rPr>
      </w:pPr>
      <w:r w:rsidRPr="007D0FF9">
        <w:rPr>
          <w:b/>
          <w:bCs/>
          <w:lang w:val="en-US"/>
        </w:rPr>
        <w:t>report from British Cardiovascular Intervention Society Registry</w:t>
      </w:r>
    </w:p>
    <w:p w14:paraId="498549D0" w14:textId="5A24BCC9" w:rsidR="008B564D" w:rsidRPr="007D0FF9" w:rsidRDefault="002366F6" w:rsidP="008B564D">
      <w:pPr>
        <w:rPr>
          <w:b/>
          <w:bCs/>
          <w:lang w:val="en-US"/>
        </w:rPr>
      </w:pPr>
      <w:r w:rsidRPr="007D0FF9">
        <w:rPr>
          <w:b/>
          <w:bCs/>
          <w:lang w:val="en-US"/>
        </w:rPr>
        <w:t xml:space="preserve"> </w:t>
      </w:r>
    </w:p>
    <w:p w14:paraId="196D8B87" w14:textId="4D927FE0" w:rsidR="008B564D" w:rsidRPr="007D0FF9" w:rsidRDefault="008B564D" w:rsidP="008B564D">
      <w:r w:rsidRPr="007D0FF9">
        <w:rPr>
          <w:lang w:val="en-US"/>
        </w:rPr>
        <w:t>Warkaa Shamkhani (</w:t>
      </w:r>
      <w:r w:rsidRPr="007D0FF9">
        <w:t>MBChB)</w:t>
      </w:r>
      <w:r w:rsidRPr="007D0FF9">
        <w:rPr>
          <w:vertAlign w:val="superscript"/>
        </w:rPr>
        <w:t>1,2</w:t>
      </w:r>
      <w:r w:rsidRPr="007D0FF9">
        <w:rPr>
          <w:vertAlign w:val="subscript"/>
        </w:rPr>
        <w:t>,</w:t>
      </w:r>
      <w:r w:rsidRPr="007D0FF9">
        <w:rPr>
          <w:vertAlign w:val="subscript"/>
          <w:lang w:val="en-US"/>
        </w:rPr>
        <w:t xml:space="preserve"> </w:t>
      </w:r>
      <w:r w:rsidRPr="007D0FF9">
        <w:rPr>
          <w:lang w:val="en-US"/>
        </w:rPr>
        <w:t>Tim Kinnard (MD)</w:t>
      </w:r>
      <w:r w:rsidRPr="007D0FF9">
        <w:rPr>
          <w:vertAlign w:val="superscript"/>
          <w:lang w:val="en-US"/>
        </w:rPr>
        <w:t>3,1</w:t>
      </w:r>
      <w:r w:rsidRPr="007D0FF9">
        <w:rPr>
          <w:lang w:val="en-US"/>
        </w:rPr>
        <w:t xml:space="preserve">, Peter Ludman (MD) </w:t>
      </w:r>
      <w:r w:rsidRPr="007D0FF9">
        <w:rPr>
          <w:vertAlign w:val="superscript"/>
          <w:lang w:val="en-US"/>
        </w:rPr>
        <w:t>4</w:t>
      </w:r>
      <w:r w:rsidRPr="007D0FF9">
        <w:rPr>
          <w:lang w:val="en-US"/>
        </w:rPr>
        <w:t>, Muhammad Rashid (PhD)</w:t>
      </w:r>
      <w:r w:rsidR="002366F6" w:rsidRPr="007D0FF9">
        <w:rPr>
          <w:lang w:val="en-US"/>
        </w:rPr>
        <w:t>*</w:t>
      </w:r>
      <w:r w:rsidRPr="007D0FF9">
        <w:rPr>
          <w:vertAlign w:val="superscript"/>
          <w:lang w:val="en-US"/>
        </w:rPr>
        <w:t>1,2</w:t>
      </w:r>
      <w:r w:rsidRPr="007D0FF9">
        <w:rPr>
          <w:lang w:val="en-US"/>
        </w:rPr>
        <w:t>, Mamas A. Mamas (DPhil)</w:t>
      </w:r>
      <w:r w:rsidR="002366F6" w:rsidRPr="007D0FF9">
        <w:rPr>
          <w:lang w:val="en-US"/>
        </w:rPr>
        <w:t>*</w:t>
      </w:r>
      <w:r w:rsidRPr="007D0FF9">
        <w:rPr>
          <w:vertAlign w:val="superscript"/>
          <w:lang w:val="en-US"/>
        </w:rPr>
        <w:t>1,2</w:t>
      </w:r>
    </w:p>
    <w:p w14:paraId="1A8E8127" w14:textId="77777777" w:rsidR="008B564D" w:rsidRPr="007D0FF9" w:rsidRDefault="008B564D" w:rsidP="008B564D">
      <w:pPr>
        <w:rPr>
          <w:b/>
          <w:bCs/>
          <w:lang w:val="en-US"/>
        </w:rPr>
      </w:pPr>
    </w:p>
    <w:p w14:paraId="67FD771A" w14:textId="77777777" w:rsidR="008B564D" w:rsidRPr="007D0FF9" w:rsidRDefault="008B564D" w:rsidP="008B564D">
      <w:pPr>
        <w:rPr>
          <w:b/>
          <w:bCs/>
          <w:lang w:val="en-US"/>
        </w:rPr>
      </w:pPr>
    </w:p>
    <w:p w14:paraId="01CF1AA8" w14:textId="77777777" w:rsidR="008B564D" w:rsidRPr="007D0FF9" w:rsidRDefault="008B564D" w:rsidP="008B564D">
      <w:pPr>
        <w:rPr>
          <w:b/>
          <w:bCs/>
          <w:lang w:val="en-US"/>
        </w:rPr>
      </w:pPr>
    </w:p>
    <w:p w14:paraId="013E5C54" w14:textId="77777777" w:rsidR="008B564D" w:rsidRPr="007D0FF9" w:rsidRDefault="008B564D" w:rsidP="00CA3965">
      <w:pPr>
        <w:pStyle w:val="HTMLAddress"/>
        <w:numPr>
          <w:ilvl w:val="0"/>
          <w:numId w:val="3"/>
        </w:numPr>
        <w:shd w:val="clear" w:color="auto" w:fill="FFFFFF"/>
        <w:tabs>
          <w:tab w:val="left" w:pos="709"/>
        </w:tabs>
        <w:snapToGrid w:val="0"/>
        <w:spacing w:line="360" w:lineRule="auto"/>
        <w:ind w:left="567" w:hanging="567"/>
        <w:jc w:val="both"/>
        <w:rPr>
          <w:i w:val="0"/>
          <w:iCs w:val="0"/>
          <w:color w:val="000000" w:themeColor="text1"/>
        </w:rPr>
      </w:pPr>
      <w:proofErr w:type="spellStart"/>
      <w:r w:rsidRPr="007D0FF9">
        <w:rPr>
          <w:i w:val="0"/>
          <w:iCs w:val="0"/>
          <w:color w:val="000000" w:themeColor="text1"/>
        </w:rPr>
        <w:t>Keele</w:t>
      </w:r>
      <w:proofErr w:type="spellEnd"/>
      <w:r w:rsidRPr="007D0FF9">
        <w:rPr>
          <w:i w:val="0"/>
          <w:iCs w:val="0"/>
          <w:color w:val="000000" w:themeColor="text1"/>
        </w:rPr>
        <w:t xml:space="preserve"> Cardiovascular Research Group, Centre for Prognosis Research, </w:t>
      </w:r>
      <w:proofErr w:type="spellStart"/>
      <w:r w:rsidRPr="007D0FF9">
        <w:rPr>
          <w:i w:val="0"/>
          <w:iCs w:val="0"/>
          <w:color w:val="000000" w:themeColor="text1"/>
        </w:rPr>
        <w:t>Keele</w:t>
      </w:r>
      <w:proofErr w:type="spellEnd"/>
      <w:r w:rsidRPr="007D0FF9">
        <w:rPr>
          <w:i w:val="0"/>
          <w:iCs w:val="0"/>
          <w:color w:val="000000" w:themeColor="text1"/>
        </w:rPr>
        <w:t xml:space="preserve"> University, UK </w:t>
      </w:r>
    </w:p>
    <w:p w14:paraId="5068A5F5" w14:textId="77777777" w:rsidR="008B564D" w:rsidRPr="007D0FF9" w:rsidRDefault="008B564D" w:rsidP="00CA3965">
      <w:pPr>
        <w:pStyle w:val="HTMLAddress"/>
        <w:numPr>
          <w:ilvl w:val="0"/>
          <w:numId w:val="3"/>
        </w:numPr>
        <w:shd w:val="clear" w:color="auto" w:fill="FFFFFF"/>
        <w:tabs>
          <w:tab w:val="left" w:pos="709"/>
        </w:tabs>
        <w:snapToGrid w:val="0"/>
        <w:spacing w:line="360" w:lineRule="auto"/>
        <w:ind w:left="567" w:hanging="567"/>
        <w:jc w:val="both"/>
        <w:rPr>
          <w:i w:val="0"/>
          <w:iCs w:val="0"/>
          <w:color w:val="000000" w:themeColor="text1"/>
        </w:rPr>
      </w:pPr>
      <w:r w:rsidRPr="007D0FF9">
        <w:rPr>
          <w:i w:val="0"/>
          <w:iCs w:val="0"/>
          <w:color w:val="000000" w:themeColor="text1"/>
        </w:rPr>
        <w:t>Royal Stoke University Hospital, Stoke-on-Trent, U.K.</w:t>
      </w:r>
    </w:p>
    <w:p w14:paraId="59B3959E" w14:textId="77777777" w:rsidR="008B564D" w:rsidRPr="007D0FF9" w:rsidRDefault="008B564D" w:rsidP="00CA3965">
      <w:pPr>
        <w:pStyle w:val="HTMLAddress"/>
        <w:numPr>
          <w:ilvl w:val="0"/>
          <w:numId w:val="3"/>
        </w:numPr>
        <w:shd w:val="clear" w:color="auto" w:fill="FFFFFF"/>
        <w:tabs>
          <w:tab w:val="left" w:pos="709"/>
        </w:tabs>
        <w:snapToGrid w:val="0"/>
        <w:spacing w:line="360" w:lineRule="auto"/>
        <w:ind w:left="567" w:hanging="567"/>
        <w:jc w:val="both"/>
        <w:rPr>
          <w:i w:val="0"/>
          <w:iCs w:val="0"/>
          <w:color w:val="000000" w:themeColor="text1"/>
        </w:rPr>
      </w:pPr>
      <w:r w:rsidRPr="007D0FF9">
        <w:rPr>
          <w:i w:val="0"/>
          <w:iCs w:val="0"/>
          <w:color w:val="000000" w:themeColor="text1"/>
        </w:rPr>
        <w:t>Department of Cardiology, University Hospital of Wales, Cardiff, UK</w:t>
      </w:r>
    </w:p>
    <w:p w14:paraId="597FB187" w14:textId="77777777" w:rsidR="008B564D" w:rsidRPr="007D0FF9" w:rsidRDefault="008B564D" w:rsidP="00CA3965">
      <w:pPr>
        <w:pStyle w:val="HTMLAddress"/>
        <w:numPr>
          <w:ilvl w:val="0"/>
          <w:numId w:val="3"/>
        </w:numPr>
        <w:shd w:val="clear" w:color="auto" w:fill="FFFFFF"/>
        <w:tabs>
          <w:tab w:val="left" w:pos="709"/>
        </w:tabs>
        <w:snapToGrid w:val="0"/>
        <w:spacing w:line="360" w:lineRule="auto"/>
        <w:ind w:left="567" w:hanging="567"/>
        <w:jc w:val="both"/>
        <w:rPr>
          <w:i w:val="0"/>
          <w:iCs w:val="0"/>
          <w:color w:val="000000" w:themeColor="text1"/>
        </w:rPr>
      </w:pPr>
      <w:r w:rsidRPr="007D0FF9">
        <w:rPr>
          <w:i w:val="0"/>
          <w:iCs w:val="0"/>
          <w:color w:val="000000" w:themeColor="text1"/>
        </w:rPr>
        <w:t>Queen Elizabeth Hospital, Birmingham, UK</w:t>
      </w:r>
    </w:p>
    <w:p w14:paraId="12CA6DCC" w14:textId="77777777" w:rsidR="008B564D" w:rsidRPr="007D0FF9" w:rsidRDefault="008B564D" w:rsidP="008B564D">
      <w:pPr>
        <w:pStyle w:val="HTMLAddress"/>
        <w:shd w:val="clear" w:color="auto" w:fill="FFFFFF"/>
        <w:tabs>
          <w:tab w:val="left" w:pos="709"/>
        </w:tabs>
        <w:snapToGrid w:val="0"/>
        <w:ind w:left="567"/>
        <w:jc w:val="both"/>
        <w:rPr>
          <w:i w:val="0"/>
          <w:iCs w:val="0"/>
        </w:rPr>
      </w:pPr>
    </w:p>
    <w:p w14:paraId="7AE2F835" w14:textId="58D0C1B1" w:rsidR="008B564D" w:rsidRPr="007D0FF9" w:rsidRDefault="00CA3965" w:rsidP="00CA3965">
      <w:pPr>
        <w:rPr>
          <w:lang w:val="en-US"/>
        </w:rPr>
      </w:pPr>
      <w:r w:rsidRPr="007D0FF9">
        <w:rPr>
          <w:lang w:val="en-US"/>
        </w:rPr>
        <w:t>*Joint senior authors</w:t>
      </w:r>
    </w:p>
    <w:p w14:paraId="22458542" w14:textId="77777777" w:rsidR="008B564D" w:rsidRPr="007D0FF9" w:rsidRDefault="008B564D" w:rsidP="008B564D">
      <w:pPr>
        <w:pStyle w:val="Nessunaspaziatura1"/>
        <w:snapToGrid w:val="0"/>
        <w:rPr>
          <w:rFonts w:ascii="Times New Roman" w:hAnsi="Times New Roman"/>
          <w:sz w:val="24"/>
          <w:szCs w:val="24"/>
          <w:u w:val="single"/>
          <w:lang w:val="en-US"/>
        </w:rPr>
      </w:pPr>
    </w:p>
    <w:p w14:paraId="6015E9F3" w14:textId="77777777" w:rsidR="008B564D" w:rsidRPr="007D0FF9" w:rsidRDefault="008B564D" w:rsidP="008B564D">
      <w:pPr>
        <w:pStyle w:val="Nessunaspaziatura1"/>
        <w:snapToGrid w:val="0"/>
        <w:rPr>
          <w:rFonts w:ascii="Times New Roman" w:hAnsi="Times New Roman"/>
          <w:sz w:val="24"/>
          <w:szCs w:val="24"/>
          <w:u w:val="single"/>
          <w:lang w:val="en-US"/>
        </w:rPr>
      </w:pPr>
      <w:r w:rsidRPr="007D0FF9">
        <w:rPr>
          <w:rFonts w:ascii="Times New Roman" w:hAnsi="Times New Roman"/>
          <w:sz w:val="24"/>
          <w:szCs w:val="24"/>
          <w:u w:val="single"/>
          <w:lang w:val="en-US"/>
        </w:rPr>
        <w:t>Correspondence to:</w:t>
      </w:r>
    </w:p>
    <w:p w14:paraId="43BCF93A" w14:textId="77777777" w:rsidR="008B564D" w:rsidRPr="007D0FF9" w:rsidRDefault="008B564D" w:rsidP="008B564D">
      <w:pPr>
        <w:snapToGrid w:val="0"/>
        <w:jc w:val="both"/>
      </w:pPr>
      <w:r w:rsidRPr="007D0FF9">
        <w:t>Mamas A. Mamas</w:t>
      </w:r>
    </w:p>
    <w:p w14:paraId="43B1F9C4" w14:textId="77777777" w:rsidR="008B564D" w:rsidRPr="007D0FF9" w:rsidRDefault="008B564D" w:rsidP="008B564D">
      <w:pPr>
        <w:snapToGrid w:val="0"/>
        <w:jc w:val="both"/>
      </w:pPr>
      <w:r w:rsidRPr="007D0FF9">
        <w:t>Professor of Cardiology</w:t>
      </w:r>
    </w:p>
    <w:p w14:paraId="1DC7A9EC" w14:textId="77777777" w:rsidR="008B564D" w:rsidRPr="007D0FF9" w:rsidRDefault="008B564D" w:rsidP="008B564D">
      <w:pPr>
        <w:snapToGrid w:val="0"/>
        <w:jc w:val="both"/>
        <w:rPr>
          <w:color w:val="000000"/>
          <w:shd w:val="clear" w:color="auto" w:fill="FFFFFF"/>
        </w:rPr>
      </w:pPr>
      <w:r w:rsidRPr="007D0FF9">
        <w:rPr>
          <w:color w:val="000000"/>
          <w:shd w:val="clear" w:color="auto" w:fill="FFFFFF"/>
        </w:rPr>
        <w:t>Keele Cardiovascular Research Group, </w:t>
      </w:r>
    </w:p>
    <w:p w14:paraId="0FCE94C9" w14:textId="77777777" w:rsidR="008B564D" w:rsidRPr="007D0FF9" w:rsidRDefault="008B564D" w:rsidP="008B564D">
      <w:pPr>
        <w:snapToGrid w:val="0"/>
        <w:jc w:val="both"/>
        <w:rPr>
          <w:color w:val="000000"/>
          <w:shd w:val="clear" w:color="auto" w:fill="FFFFFF"/>
        </w:rPr>
      </w:pPr>
      <w:r w:rsidRPr="007D0FF9">
        <w:rPr>
          <w:color w:val="000000"/>
          <w:shd w:val="clear" w:color="auto" w:fill="FFFFFF"/>
        </w:rPr>
        <w:t xml:space="preserve">Centre for Prognosis Research, </w:t>
      </w:r>
    </w:p>
    <w:p w14:paraId="032E9287" w14:textId="77777777" w:rsidR="008B564D" w:rsidRPr="007D0FF9" w:rsidRDefault="008B564D" w:rsidP="008B564D">
      <w:pPr>
        <w:snapToGrid w:val="0"/>
        <w:jc w:val="both"/>
        <w:rPr>
          <w:color w:val="000000"/>
          <w:shd w:val="clear" w:color="auto" w:fill="FFFFFF"/>
        </w:rPr>
      </w:pPr>
      <w:r w:rsidRPr="007D0FF9">
        <w:rPr>
          <w:color w:val="000000"/>
          <w:shd w:val="clear" w:color="auto" w:fill="FFFFFF"/>
        </w:rPr>
        <w:t>Keele University, U.K.</w:t>
      </w:r>
    </w:p>
    <w:p w14:paraId="2CB7FEAA" w14:textId="77777777" w:rsidR="008B564D" w:rsidRPr="007D0FF9" w:rsidRDefault="007D7F48" w:rsidP="008B564D">
      <w:pPr>
        <w:rPr>
          <w:lang w:val="en-US"/>
        </w:rPr>
      </w:pPr>
      <w:hyperlink r:id="rId8" w:history="1">
        <w:r w:rsidR="008B564D" w:rsidRPr="007D0FF9">
          <w:rPr>
            <w:rStyle w:val="Hyperlink"/>
          </w:rPr>
          <w:t>mamasmamas1@yahoo.co.uk</w:t>
        </w:r>
      </w:hyperlink>
    </w:p>
    <w:p w14:paraId="29B18D63" w14:textId="77777777" w:rsidR="008B564D" w:rsidRPr="007D0FF9" w:rsidRDefault="008B564D" w:rsidP="008B564D">
      <w:pPr>
        <w:spacing w:line="360" w:lineRule="auto"/>
        <w:rPr>
          <w:b/>
          <w:bCs/>
          <w:lang w:val="en-US"/>
        </w:rPr>
      </w:pPr>
    </w:p>
    <w:p w14:paraId="1B89E057" w14:textId="240FE346" w:rsidR="008B564D" w:rsidRPr="007D0FF9" w:rsidRDefault="008B564D" w:rsidP="008B564D">
      <w:pPr>
        <w:pStyle w:val="Nessunaspaziatura1"/>
        <w:snapToGrid w:val="0"/>
        <w:rPr>
          <w:rFonts w:ascii="Times New Roman" w:hAnsi="Times New Roman"/>
          <w:b/>
          <w:bCs/>
          <w:sz w:val="24"/>
          <w:szCs w:val="24"/>
          <w:lang w:val="en-US"/>
        </w:rPr>
      </w:pPr>
      <w:r w:rsidRPr="007D0FF9">
        <w:rPr>
          <w:rFonts w:ascii="Times New Roman" w:hAnsi="Times New Roman"/>
          <w:b/>
          <w:bCs/>
          <w:sz w:val="24"/>
          <w:szCs w:val="24"/>
          <w:lang w:val="en-US"/>
        </w:rPr>
        <w:t>Word count 4</w:t>
      </w:r>
      <w:r w:rsidR="00E36FCF">
        <w:rPr>
          <w:rFonts w:ascii="Times New Roman" w:hAnsi="Times New Roman"/>
          <w:b/>
          <w:bCs/>
          <w:sz w:val="24"/>
          <w:szCs w:val="24"/>
          <w:lang w:val="en-US"/>
        </w:rPr>
        <w:t>019</w:t>
      </w:r>
    </w:p>
    <w:p w14:paraId="13702720" w14:textId="77777777" w:rsidR="008B564D" w:rsidRPr="007D0FF9" w:rsidRDefault="008B564D" w:rsidP="008B564D">
      <w:pPr>
        <w:spacing w:line="360" w:lineRule="auto"/>
        <w:rPr>
          <w:b/>
          <w:bCs/>
          <w:lang w:val="en-US"/>
        </w:rPr>
      </w:pPr>
    </w:p>
    <w:p w14:paraId="304F52FC" w14:textId="77777777" w:rsidR="008B564D" w:rsidRPr="007D0FF9" w:rsidRDefault="008B564D" w:rsidP="008B564D">
      <w:pPr>
        <w:spacing w:line="360" w:lineRule="auto"/>
        <w:rPr>
          <w:b/>
          <w:bCs/>
          <w:lang w:val="en-US"/>
        </w:rPr>
      </w:pPr>
    </w:p>
    <w:p w14:paraId="6E2F63DD" w14:textId="77777777" w:rsidR="008B564D" w:rsidRPr="007D0FF9" w:rsidRDefault="008B564D" w:rsidP="008B564D">
      <w:pPr>
        <w:spacing w:line="360" w:lineRule="auto"/>
        <w:rPr>
          <w:b/>
          <w:bCs/>
          <w:lang w:val="en-US"/>
        </w:rPr>
      </w:pPr>
    </w:p>
    <w:p w14:paraId="2B16F8B7" w14:textId="77777777" w:rsidR="008B564D" w:rsidRPr="007D0FF9" w:rsidRDefault="008B564D" w:rsidP="008B564D">
      <w:pPr>
        <w:spacing w:line="360" w:lineRule="auto"/>
        <w:rPr>
          <w:b/>
          <w:bCs/>
          <w:lang w:val="en-US"/>
        </w:rPr>
      </w:pPr>
    </w:p>
    <w:p w14:paraId="2B505FD2" w14:textId="77777777" w:rsidR="008B564D" w:rsidRPr="007D0FF9" w:rsidRDefault="008B564D" w:rsidP="008B564D">
      <w:pPr>
        <w:spacing w:line="360" w:lineRule="auto"/>
        <w:rPr>
          <w:b/>
          <w:bCs/>
          <w:lang w:val="en-US"/>
        </w:rPr>
      </w:pPr>
    </w:p>
    <w:p w14:paraId="4578BEE0" w14:textId="77777777" w:rsidR="008B564D" w:rsidRPr="007D0FF9" w:rsidRDefault="008B564D" w:rsidP="008B564D">
      <w:pPr>
        <w:spacing w:line="360" w:lineRule="auto"/>
        <w:rPr>
          <w:b/>
          <w:bCs/>
          <w:lang w:val="en-US"/>
        </w:rPr>
      </w:pPr>
    </w:p>
    <w:p w14:paraId="443F6B12" w14:textId="77777777" w:rsidR="008B564D" w:rsidRPr="007D0FF9" w:rsidRDefault="008B564D" w:rsidP="008B564D">
      <w:pPr>
        <w:spacing w:line="360" w:lineRule="auto"/>
        <w:rPr>
          <w:lang w:val="en-US"/>
        </w:rPr>
      </w:pPr>
    </w:p>
    <w:p w14:paraId="4FFB6742" w14:textId="77777777" w:rsidR="008B564D" w:rsidRPr="007D0FF9" w:rsidRDefault="008B564D" w:rsidP="008B564D">
      <w:pPr>
        <w:rPr>
          <w:lang w:val="en-US"/>
        </w:rPr>
      </w:pPr>
    </w:p>
    <w:p w14:paraId="7AB52105" w14:textId="35150DC3" w:rsidR="008B564D" w:rsidRPr="007D0FF9" w:rsidRDefault="008B564D" w:rsidP="008B564D">
      <w:pPr>
        <w:rPr>
          <w:lang w:val="en-US"/>
        </w:rPr>
      </w:pPr>
    </w:p>
    <w:p w14:paraId="11C0B90D" w14:textId="77777777" w:rsidR="008B564D" w:rsidRPr="007D0FF9" w:rsidRDefault="008B564D" w:rsidP="008B564D">
      <w:pPr>
        <w:spacing w:line="360" w:lineRule="auto"/>
        <w:rPr>
          <w:lang w:val="en-US"/>
        </w:rPr>
      </w:pPr>
    </w:p>
    <w:p w14:paraId="777C0DBB" w14:textId="251560E0" w:rsidR="008B564D" w:rsidRPr="007D0FF9" w:rsidRDefault="008B564D" w:rsidP="00F007E8">
      <w:pPr>
        <w:spacing w:line="480" w:lineRule="auto"/>
        <w:rPr>
          <w:b/>
          <w:bCs/>
          <w:lang w:val="en-US"/>
        </w:rPr>
      </w:pPr>
    </w:p>
    <w:p w14:paraId="403224DA" w14:textId="5EBC90DE" w:rsidR="007D0FF9" w:rsidRPr="007D0FF9" w:rsidRDefault="007D0FF9" w:rsidP="00F007E8">
      <w:pPr>
        <w:spacing w:line="480" w:lineRule="auto"/>
        <w:rPr>
          <w:b/>
          <w:bCs/>
          <w:lang w:val="en-US"/>
        </w:rPr>
      </w:pPr>
    </w:p>
    <w:p w14:paraId="030E6E0B" w14:textId="5BA043DB" w:rsidR="007D0FF9" w:rsidRPr="007D0FF9" w:rsidRDefault="007D0FF9" w:rsidP="00F007E8">
      <w:pPr>
        <w:spacing w:line="480" w:lineRule="auto"/>
        <w:rPr>
          <w:b/>
          <w:bCs/>
          <w:lang w:val="en-US"/>
        </w:rPr>
      </w:pPr>
    </w:p>
    <w:p w14:paraId="3F88115E" w14:textId="77777777" w:rsidR="007D0FF9" w:rsidRDefault="007D0FF9" w:rsidP="00F007E8">
      <w:pPr>
        <w:spacing w:line="480" w:lineRule="auto"/>
        <w:rPr>
          <w:b/>
          <w:bCs/>
          <w:lang w:val="en-US"/>
        </w:rPr>
      </w:pPr>
    </w:p>
    <w:p w14:paraId="6D27ACA0" w14:textId="28FAFB51" w:rsidR="008B564D" w:rsidRPr="007D0FF9" w:rsidRDefault="008B564D" w:rsidP="00F007E8">
      <w:pPr>
        <w:spacing w:line="480" w:lineRule="auto"/>
        <w:rPr>
          <w:b/>
          <w:bCs/>
          <w:lang w:val="en-US"/>
        </w:rPr>
      </w:pPr>
      <w:r w:rsidRPr="007D0FF9">
        <w:rPr>
          <w:b/>
          <w:bCs/>
          <w:lang w:val="en-US"/>
        </w:rPr>
        <w:lastRenderedPageBreak/>
        <w:t xml:space="preserve">Abstract </w:t>
      </w:r>
    </w:p>
    <w:p w14:paraId="26167355" w14:textId="77777777" w:rsidR="008B564D" w:rsidRPr="007D0FF9" w:rsidRDefault="008B564D" w:rsidP="00F007E8">
      <w:pPr>
        <w:spacing w:line="480" w:lineRule="auto"/>
        <w:rPr>
          <w:b/>
          <w:bCs/>
          <w:lang w:val="en-US"/>
        </w:rPr>
      </w:pPr>
    </w:p>
    <w:p w14:paraId="46534B6F" w14:textId="16519F31" w:rsidR="008B564D" w:rsidRPr="007D0FF9" w:rsidRDefault="008B564D" w:rsidP="00F007E8">
      <w:pPr>
        <w:spacing w:line="480" w:lineRule="auto"/>
        <w:rPr>
          <w:b/>
          <w:bCs/>
          <w:lang w:val="en-US"/>
        </w:rPr>
      </w:pPr>
      <w:r w:rsidRPr="007D0FF9">
        <w:rPr>
          <w:b/>
          <w:bCs/>
        </w:rPr>
        <w:t xml:space="preserve">Objective: </w:t>
      </w:r>
      <w:r w:rsidR="002F2ECE" w:rsidRPr="007D0FF9">
        <w:t>T</w:t>
      </w:r>
      <w:r w:rsidRPr="007D0FF9">
        <w:t>o assess sex-based differences in clinical outcomes following complex</w:t>
      </w:r>
      <w:r w:rsidR="00483569" w:rsidRPr="007D0FF9">
        <w:t xml:space="preserve"> and high</w:t>
      </w:r>
      <w:r w:rsidRPr="007D0FF9">
        <w:t xml:space="preserve">-risk </w:t>
      </w:r>
      <w:r w:rsidR="00483569" w:rsidRPr="007D0FF9">
        <w:t xml:space="preserve">but indicated </w:t>
      </w:r>
      <w:r w:rsidRPr="007D0FF9">
        <w:t>percutaneous coronary intervention (CH</w:t>
      </w:r>
      <w:r w:rsidR="00483569" w:rsidRPr="007D0FF9">
        <w:t>i</w:t>
      </w:r>
      <w:r w:rsidRPr="007D0FF9">
        <w:t>P).</w:t>
      </w:r>
    </w:p>
    <w:p w14:paraId="0481CD13" w14:textId="77777777" w:rsidR="008B564D" w:rsidRPr="007D0FF9" w:rsidRDefault="008B564D" w:rsidP="00F007E8">
      <w:pPr>
        <w:spacing w:line="480" w:lineRule="auto"/>
        <w:rPr>
          <w:b/>
          <w:bCs/>
          <w:lang w:val="en-US"/>
        </w:rPr>
      </w:pPr>
    </w:p>
    <w:p w14:paraId="02A50D06" w14:textId="578DE807" w:rsidR="008B564D" w:rsidRPr="007D0FF9" w:rsidRDefault="008B564D" w:rsidP="00F007E8">
      <w:pPr>
        <w:spacing w:line="480" w:lineRule="auto"/>
        <w:jc w:val="both"/>
        <w:rPr>
          <w:lang w:val="en-US"/>
        </w:rPr>
      </w:pPr>
      <w:r w:rsidRPr="007D0FF9">
        <w:rPr>
          <w:b/>
          <w:bCs/>
          <w:lang w:val="en-US"/>
        </w:rPr>
        <w:t xml:space="preserve">Background: </w:t>
      </w:r>
      <w:r w:rsidRPr="007D0FF9">
        <w:rPr>
          <w:lang w:val="en-US"/>
        </w:rPr>
        <w:t>CH</w:t>
      </w:r>
      <w:r w:rsidR="00483569" w:rsidRPr="007D0FF9">
        <w:rPr>
          <w:lang w:val="en-US"/>
        </w:rPr>
        <w:t>i</w:t>
      </w:r>
      <w:r w:rsidRPr="007D0FF9">
        <w:rPr>
          <w:lang w:val="en-US"/>
        </w:rPr>
        <w:t>P is increasingly common in contemporary PCI practice. Data on sex differences in the type of CH</w:t>
      </w:r>
      <w:r w:rsidR="00483569" w:rsidRPr="007D0FF9">
        <w:rPr>
          <w:lang w:val="en-US"/>
        </w:rPr>
        <w:t>i</w:t>
      </w:r>
      <w:r w:rsidRPr="007D0FF9">
        <w:rPr>
          <w:lang w:val="en-US"/>
        </w:rPr>
        <w:t xml:space="preserve">P procedures undertaken or their associated clinical outcomes are limited. </w:t>
      </w:r>
    </w:p>
    <w:p w14:paraId="10F15EB9" w14:textId="77777777" w:rsidR="008B564D" w:rsidRPr="007D0FF9" w:rsidRDefault="008B564D" w:rsidP="00F007E8">
      <w:pPr>
        <w:spacing w:line="480" w:lineRule="auto"/>
        <w:rPr>
          <w:lang w:val="en-US"/>
        </w:rPr>
      </w:pPr>
    </w:p>
    <w:p w14:paraId="16CB93E3" w14:textId="70166CD7" w:rsidR="008B564D" w:rsidRPr="007D0FF9" w:rsidRDefault="008B564D" w:rsidP="00F007E8">
      <w:pPr>
        <w:spacing w:line="480" w:lineRule="auto"/>
        <w:jc w:val="both"/>
        <w:rPr>
          <w:lang w:val="en-US"/>
        </w:rPr>
      </w:pPr>
      <w:r w:rsidRPr="007D0FF9">
        <w:rPr>
          <w:b/>
          <w:bCs/>
          <w:lang w:val="en-US"/>
        </w:rPr>
        <w:t xml:space="preserve">Methods: </w:t>
      </w:r>
      <w:r w:rsidR="002F2ECE" w:rsidRPr="007D0FF9">
        <w:rPr>
          <w:lang w:val="en-US"/>
        </w:rPr>
        <w:t>P</w:t>
      </w:r>
      <w:r w:rsidRPr="007D0FF9">
        <w:rPr>
          <w:lang w:val="en-US"/>
        </w:rPr>
        <w:t>atients with stable coronary artery disease who underwent CH</w:t>
      </w:r>
      <w:r w:rsidR="00483569" w:rsidRPr="007D0FF9">
        <w:rPr>
          <w:lang w:val="en-US"/>
        </w:rPr>
        <w:t>i</w:t>
      </w:r>
      <w:r w:rsidRPr="007D0FF9">
        <w:rPr>
          <w:lang w:val="en-US"/>
        </w:rPr>
        <w:t>P</w:t>
      </w:r>
      <w:r w:rsidR="00586A31" w:rsidRPr="007D0FF9">
        <w:rPr>
          <w:lang w:val="en-US"/>
        </w:rPr>
        <w:t xml:space="preserve"> </w:t>
      </w:r>
      <w:r w:rsidRPr="007D0FF9">
        <w:rPr>
          <w:lang w:val="en-US"/>
        </w:rPr>
        <w:t>between 1</w:t>
      </w:r>
      <w:r w:rsidRPr="007D0FF9">
        <w:rPr>
          <w:vertAlign w:val="superscript"/>
          <w:lang w:val="en-US"/>
        </w:rPr>
        <w:t>st</w:t>
      </w:r>
      <w:r w:rsidRPr="007D0FF9">
        <w:rPr>
          <w:lang w:val="en-US"/>
        </w:rPr>
        <w:t xml:space="preserve"> January 2006 </w:t>
      </w:r>
      <w:r w:rsidR="00331FF6" w:rsidRPr="007D0FF9">
        <w:rPr>
          <w:lang w:val="en-US"/>
        </w:rPr>
        <w:t>and 31st December 2017 were included</w:t>
      </w:r>
      <w:r w:rsidR="002F2ECE" w:rsidRPr="007D0FF9">
        <w:rPr>
          <w:lang w:val="en-US"/>
        </w:rPr>
        <w:t>. All procedures were</w:t>
      </w:r>
      <w:r w:rsidRPr="007D0FF9">
        <w:rPr>
          <w:lang w:val="en-US"/>
        </w:rPr>
        <w:t xml:space="preserve"> stratified by sex. Multivariate logistic regression analyses were performed to investigate the sex-specific odds ratios (</w:t>
      </w:r>
      <w:proofErr w:type="spellStart"/>
      <w:r w:rsidRPr="007D0FF9">
        <w:rPr>
          <w:lang w:val="en-US"/>
        </w:rPr>
        <w:t>aOR</w:t>
      </w:r>
      <w:proofErr w:type="spellEnd"/>
      <w:r w:rsidRPr="007D0FF9">
        <w:rPr>
          <w:lang w:val="en-US"/>
        </w:rPr>
        <w:t>) of in-hospital outcomes.</w:t>
      </w:r>
    </w:p>
    <w:p w14:paraId="1AF52A2F" w14:textId="77777777" w:rsidR="008B564D" w:rsidRPr="007D0FF9" w:rsidRDefault="008B564D" w:rsidP="00F007E8">
      <w:pPr>
        <w:spacing w:line="480" w:lineRule="auto"/>
        <w:jc w:val="both"/>
        <w:rPr>
          <w:lang w:val="en-US"/>
        </w:rPr>
      </w:pPr>
    </w:p>
    <w:p w14:paraId="4A6001D3" w14:textId="7801D47C" w:rsidR="008B564D" w:rsidRPr="007D0FF9" w:rsidRDefault="008B564D" w:rsidP="00F007E8">
      <w:pPr>
        <w:spacing w:line="480" w:lineRule="auto"/>
        <w:jc w:val="both"/>
        <w:rPr>
          <w:color w:val="0E101A"/>
        </w:rPr>
      </w:pPr>
      <w:r w:rsidRPr="007D0FF9">
        <w:rPr>
          <w:b/>
          <w:bCs/>
          <w:lang w:val="en-US"/>
        </w:rPr>
        <w:t>Results:</w:t>
      </w:r>
      <w:r w:rsidRPr="007D0FF9">
        <w:rPr>
          <w:lang w:val="en-US"/>
        </w:rPr>
        <w:t xml:space="preserve"> Out </w:t>
      </w:r>
      <w:r w:rsidRPr="007D0FF9">
        <w:rPr>
          <w:rStyle w:val="Strong"/>
          <w:b w:val="0"/>
          <w:bCs w:val="0"/>
          <w:color w:val="0E101A"/>
        </w:rPr>
        <w:t>of 424,290</w:t>
      </w:r>
      <w:r w:rsidRPr="007D0FF9">
        <w:t xml:space="preserve"> </w:t>
      </w:r>
      <w:r w:rsidRPr="007D0FF9">
        <w:rPr>
          <w:rStyle w:val="Strong"/>
          <w:b w:val="0"/>
          <w:bCs w:val="0"/>
          <w:color w:val="0E101A"/>
        </w:rPr>
        <w:t xml:space="preserve">PCI procedures, 141,610 </w:t>
      </w:r>
      <w:r w:rsidR="002F2ECE" w:rsidRPr="007D0FF9">
        <w:rPr>
          <w:rStyle w:val="Strong"/>
          <w:b w:val="0"/>
          <w:bCs w:val="0"/>
          <w:color w:val="0E101A"/>
        </w:rPr>
        <w:t xml:space="preserve">(33.37%) </w:t>
      </w:r>
      <w:r w:rsidRPr="007D0FF9">
        <w:rPr>
          <w:rStyle w:val="Strong"/>
          <w:b w:val="0"/>
          <w:bCs w:val="0"/>
          <w:color w:val="0E101A"/>
        </w:rPr>
        <w:t>were CH</w:t>
      </w:r>
      <w:r w:rsidR="00483569" w:rsidRPr="007D0FF9">
        <w:rPr>
          <w:rStyle w:val="Strong"/>
          <w:b w:val="0"/>
          <w:bCs w:val="0"/>
          <w:color w:val="0E101A"/>
        </w:rPr>
        <w:t>i</w:t>
      </w:r>
      <w:r w:rsidRPr="007D0FF9">
        <w:rPr>
          <w:rStyle w:val="Strong"/>
          <w:b w:val="0"/>
          <w:bCs w:val="0"/>
          <w:color w:val="0E101A"/>
        </w:rPr>
        <w:t xml:space="preserve">P </w:t>
      </w:r>
      <w:r w:rsidR="002F2ECE" w:rsidRPr="007D0FF9">
        <w:rPr>
          <w:rStyle w:val="Strong"/>
          <w:b w:val="0"/>
          <w:bCs w:val="0"/>
          <w:color w:val="0E101A"/>
        </w:rPr>
        <w:t>procedures</w:t>
      </w:r>
      <w:r w:rsidRPr="007D0FF9">
        <w:rPr>
          <w:rStyle w:val="Strong"/>
          <w:b w:val="0"/>
          <w:bCs w:val="0"/>
          <w:color w:val="0E101A"/>
        </w:rPr>
        <w:t>. Overall,</w:t>
      </w:r>
      <w:r w:rsidRPr="007D0FF9">
        <w:t xml:space="preserve"> 32,129 (</w:t>
      </w:r>
      <w:r w:rsidRPr="007D0FF9">
        <w:rPr>
          <w:rStyle w:val="Strong"/>
          <w:b w:val="0"/>
          <w:bCs w:val="0"/>
          <w:color w:val="0E101A"/>
        </w:rPr>
        <w:t>23%) of CH</w:t>
      </w:r>
      <w:r w:rsidR="00483569" w:rsidRPr="007D0FF9">
        <w:rPr>
          <w:rStyle w:val="Strong"/>
          <w:b w:val="0"/>
          <w:bCs w:val="0"/>
          <w:color w:val="0E101A"/>
        </w:rPr>
        <w:t>i</w:t>
      </w:r>
      <w:r w:rsidRPr="007D0FF9">
        <w:rPr>
          <w:rStyle w:val="Strong"/>
          <w:b w:val="0"/>
          <w:bCs w:val="0"/>
          <w:color w:val="0E101A"/>
        </w:rPr>
        <w:t xml:space="preserve">P were undertaken in females. Females were older than males (median 74.8 </w:t>
      </w:r>
      <w:r w:rsidR="001D64E3" w:rsidRPr="007D0FF9">
        <w:rPr>
          <w:rStyle w:val="Strong"/>
          <w:b w:val="0"/>
          <w:bCs w:val="0"/>
          <w:color w:val="0E101A"/>
        </w:rPr>
        <w:t>year</w:t>
      </w:r>
      <w:r w:rsidR="00331FF6" w:rsidRPr="007D0FF9">
        <w:rPr>
          <w:rStyle w:val="Strong"/>
          <w:b w:val="0"/>
          <w:bCs w:val="0"/>
          <w:color w:val="0E101A"/>
        </w:rPr>
        <w:t>s</w:t>
      </w:r>
      <w:r w:rsidR="001D64E3" w:rsidRPr="007D0FF9">
        <w:rPr>
          <w:rStyle w:val="Strong"/>
          <w:b w:val="0"/>
          <w:bCs w:val="0"/>
          <w:color w:val="0E101A"/>
        </w:rPr>
        <w:t xml:space="preserve"> </w:t>
      </w:r>
      <w:r w:rsidRPr="007D0FF9">
        <w:rPr>
          <w:rStyle w:val="Strong"/>
          <w:b w:val="0"/>
          <w:bCs w:val="0"/>
          <w:color w:val="0E101A"/>
        </w:rPr>
        <w:t>vs 69.1</w:t>
      </w:r>
      <w:r w:rsidR="001D64E3" w:rsidRPr="007D0FF9">
        <w:rPr>
          <w:rStyle w:val="Strong"/>
          <w:b w:val="0"/>
          <w:bCs w:val="0"/>
          <w:color w:val="0E101A"/>
        </w:rPr>
        <w:t xml:space="preserve"> year</w:t>
      </w:r>
      <w:r w:rsidR="00331FF6" w:rsidRPr="007D0FF9">
        <w:rPr>
          <w:rStyle w:val="Strong"/>
          <w:b w:val="0"/>
          <w:bCs w:val="0"/>
          <w:color w:val="0E101A"/>
        </w:rPr>
        <w:t>s</w:t>
      </w:r>
      <w:r w:rsidRPr="007D0FF9">
        <w:rPr>
          <w:rStyle w:val="Strong"/>
          <w:b w:val="0"/>
          <w:bCs w:val="0"/>
          <w:color w:val="0E101A"/>
        </w:rPr>
        <w:t>)</w:t>
      </w:r>
      <w:r w:rsidR="001D64E3" w:rsidRPr="007D0FF9">
        <w:rPr>
          <w:rStyle w:val="Strong"/>
          <w:b w:val="0"/>
          <w:bCs w:val="0"/>
          <w:color w:val="0E101A"/>
        </w:rPr>
        <w:t>.</w:t>
      </w:r>
      <w:r w:rsidRPr="007D0FF9">
        <w:rPr>
          <w:rStyle w:val="Strong"/>
          <w:b w:val="0"/>
          <w:bCs w:val="0"/>
          <w:color w:val="0E101A"/>
        </w:rPr>
        <w:t xml:space="preserve"> </w:t>
      </w:r>
      <w:r w:rsidR="001D64E3" w:rsidRPr="007D0FF9">
        <w:rPr>
          <w:rStyle w:val="Strong"/>
          <w:b w:val="0"/>
          <w:bCs w:val="0"/>
          <w:color w:val="0E101A"/>
        </w:rPr>
        <w:t>M</w:t>
      </w:r>
      <w:r w:rsidRPr="007D0FF9">
        <w:rPr>
          <w:rStyle w:val="Strong"/>
          <w:b w:val="0"/>
          <w:bCs w:val="0"/>
          <w:color w:val="0E101A"/>
        </w:rPr>
        <w:t xml:space="preserve">ales had a higher prevalence of previous MI (44.6% vs 35.6%) and previous PCI (40% vs 32.5%). The most common </w:t>
      </w:r>
      <w:r w:rsidR="00F007E8" w:rsidRPr="007D0FF9">
        <w:rPr>
          <w:rStyle w:val="Strong"/>
          <w:b w:val="0"/>
          <w:bCs w:val="0"/>
          <w:color w:val="0E101A"/>
        </w:rPr>
        <w:t>variable observed</w:t>
      </w:r>
      <w:r w:rsidRPr="007D0FF9">
        <w:rPr>
          <w:rStyle w:val="Strong"/>
          <w:b w:val="0"/>
          <w:bCs w:val="0"/>
          <w:color w:val="0E101A"/>
        </w:rPr>
        <w:t xml:space="preserve"> in female</w:t>
      </w:r>
      <w:r w:rsidR="00F007E8" w:rsidRPr="007D0FF9">
        <w:rPr>
          <w:rStyle w:val="Strong"/>
          <w:b w:val="0"/>
          <w:bCs w:val="0"/>
          <w:color w:val="0E101A"/>
        </w:rPr>
        <w:t xml:space="preserve"> patients undergoing CHiP </w:t>
      </w:r>
      <w:r w:rsidRPr="007D0FF9">
        <w:rPr>
          <w:rStyle w:val="Strong"/>
          <w:b w:val="0"/>
          <w:bCs w:val="0"/>
          <w:color w:val="0E101A"/>
        </w:rPr>
        <w:t xml:space="preserve">was age &gt;80 (35.4%), followed by prior CABG (24.3%) and severe coronary calcification (22.6%). In contrast, the most common </w:t>
      </w:r>
      <w:r w:rsidR="00F007E8" w:rsidRPr="007D0FF9">
        <w:rPr>
          <w:rStyle w:val="Strong"/>
          <w:b w:val="0"/>
          <w:bCs w:val="0"/>
          <w:color w:val="0E101A"/>
        </w:rPr>
        <w:t>variable</w:t>
      </w:r>
      <w:r w:rsidRPr="007D0FF9">
        <w:rPr>
          <w:rStyle w:val="Strong"/>
          <w:b w:val="0"/>
          <w:bCs w:val="0"/>
          <w:color w:val="0E101A"/>
        </w:rPr>
        <w:t xml:space="preserve"> in male</w:t>
      </w:r>
      <w:r w:rsidR="00F007E8" w:rsidRPr="007D0FF9">
        <w:rPr>
          <w:rStyle w:val="Strong"/>
          <w:b w:val="0"/>
          <w:bCs w:val="0"/>
          <w:color w:val="0E101A"/>
        </w:rPr>
        <w:t xml:space="preserve"> patients</w:t>
      </w:r>
      <w:r w:rsidRPr="007D0FF9">
        <w:rPr>
          <w:rStyle w:val="Strong"/>
          <w:b w:val="0"/>
          <w:bCs w:val="0"/>
          <w:color w:val="0E101A"/>
        </w:rPr>
        <w:t xml:space="preserve"> was prior CABG (36%), followed by CTO PCI (34.4%) and severe coronary calcification (22%).  </w:t>
      </w:r>
      <w:r w:rsidRPr="007D0FF9">
        <w:rPr>
          <w:color w:val="0E101A"/>
        </w:rPr>
        <w:t>Females had higher odds</w:t>
      </w:r>
      <w:r w:rsidR="001D64E3" w:rsidRPr="007D0FF9">
        <w:rPr>
          <w:color w:val="0E101A"/>
        </w:rPr>
        <w:t xml:space="preserve"> (aOR)</w:t>
      </w:r>
      <w:r w:rsidRPr="007D0FF9">
        <w:rPr>
          <w:color w:val="0E101A"/>
        </w:rPr>
        <w:t xml:space="preserve"> for mortality [ aOR 1.78 </w:t>
      </w:r>
      <w:r w:rsidR="001D64E3" w:rsidRPr="007D0FF9">
        <w:rPr>
          <w:color w:val="0E101A"/>
        </w:rPr>
        <w:t xml:space="preserve">95%CI </w:t>
      </w:r>
      <w:r w:rsidRPr="007D0FF9">
        <w:rPr>
          <w:color w:val="0E101A"/>
        </w:rPr>
        <w:t xml:space="preserve">(1.4, 2.2)], bleeding [aOR 1.99 </w:t>
      </w:r>
      <w:r w:rsidR="001D64E3" w:rsidRPr="007D0FF9">
        <w:rPr>
          <w:color w:val="0E101A"/>
        </w:rPr>
        <w:t xml:space="preserve">95%CI </w:t>
      </w:r>
      <w:r w:rsidRPr="007D0FF9">
        <w:rPr>
          <w:color w:val="0E101A"/>
        </w:rPr>
        <w:t xml:space="preserve">(1.72, 3.2)], and </w:t>
      </w:r>
      <w:r w:rsidR="001D64E3" w:rsidRPr="007D0FF9">
        <w:rPr>
          <w:color w:val="0E101A"/>
        </w:rPr>
        <w:t xml:space="preserve">major adverse cardiovascular and cerebral </w:t>
      </w:r>
      <w:r w:rsidR="00590733" w:rsidRPr="007D0FF9">
        <w:rPr>
          <w:color w:val="0E101A"/>
        </w:rPr>
        <w:t>events [</w:t>
      </w:r>
      <w:r w:rsidRPr="007D0FF9">
        <w:rPr>
          <w:color w:val="0E101A"/>
        </w:rPr>
        <w:t xml:space="preserve">aOR 1.23 </w:t>
      </w:r>
      <w:r w:rsidR="001D64E3" w:rsidRPr="007D0FF9">
        <w:rPr>
          <w:color w:val="0E101A"/>
        </w:rPr>
        <w:t xml:space="preserve">95%CI </w:t>
      </w:r>
      <w:r w:rsidRPr="007D0FF9">
        <w:rPr>
          <w:color w:val="0E101A"/>
        </w:rPr>
        <w:t xml:space="preserve">(1.09, 1.38)] compared to males. </w:t>
      </w:r>
    </w:p>
    <w:p w14:paraId="6032D0B2" w14:textId="77777777" w:rsidR="008B564D" w:rsidRPr="007D0FF9" w:rsidRDefault="008B564D" w:rsidP="00F007E8">
      <w:pPr>
        <w:spacing w:line="480" w:lineRule="auto"/>
        <w:jc w:val="both"/>
        <w:rPr>
          <w:color w:val="0E101A"/>
        </w:rPr>
      </w:pPr>
    </w:p>
    <w:p w14:paraId="04D3131A" w14:textId="2BF07FF3" w:rsidR="00B40493" w:rsidRPr="007D0FF9" w:rsidRDefault="008B564D" w:rsidP="00F007E8">
      <w:pPr>
        <w:spacing w:line="480" w:lineRule="auto"/>
        <w:jc w:val="both"/>
        <w:rPr>
          <w:rStyle w:val="Strong"/>
          <w:b w:val="0"/>
          <w:bCs w:val="0"/>
          <w:color w:val="0E101A"/>
        </w:rPr>
      </w:pPr>
      <w:r w:rsidRPr="007D0FF9">
        <w:rPr>
          <w:b/>
          <w:bCs/>
          <w:color w:val="0E101A"/>
        </w:rPr>
        <w:lastRenderedPageBreak/>
        <w:t xml:space="preserve">Conclusion: </w:t>
      </w:r>
      <w:r w:rsidRPr="007D0FF9">
        <w:rPr>
          <w:color w:val="0E101A"/>
        </w:rPr>
        <w:t xml:space="preserve"> In this national analysis of </w:t>
      </w:r>
      <w:r w:rsidRPr="007D0FF9">
        <w:rPr>
          <w:rStyle w:val="Strong"/>
          <w:b w:val="0"/>
          <w:bCs w:val="0"/>
          <w:color w:val="0E101A"/>
        </w:rPr>
        <w:t>CH</w:t>
      </w:r>
      <w:r w:rsidR="00483569" w:rsidRPr="007D0FF9">
        <w:rPr>
          <w:rStyle w:val="Strong"/>
          <w:b w:val="0"/>
          <w:bCs w:val="0"/>
          <w:color w:val="0E101A"/>
        </w:rPr>
        <w:t>i</w:t>
      </w:r>
      <w:r w:rsidRPr="007D0FF9">
        <w:rPr>
          <w:rStyle w:val="Strong"/>
          <w:b w:val="0"/>
          <w:bCs w:val="0"/>
          <w:color w:val="0E101A"/>
        </w:rPr>
        <w:t>P</w:t>
      </w:r>
      <w:r w:rsidR="001D64E3" w:rsidRPr="007D0FF9">
        <w:rPr>
          <w:rStyle w:val="Strong"/>
          <w:b w:val="0"/>
          <w:bCs w:val="0"/>
          <w:color w:val="0E101A"/>
        </w:rPr>
        <w:t xml:space="preserve"> procedures</w:t>
      </w:r>
      <w:r w:rsidRPr="007D0FF9">
        <w:rPr>
          <w:rStyle w:val="Strong"/>
          <w:b w:val="0"/>
          <w:bCs w:val="0"/>
          <w:color w:val="0E101A"/>
        </w:rPr>
        <w:t xml:space="preserve"> over 12 years, </w:t>
      </w:r>
      <w:r w:rsidR="001D64E3" w:rsidRPr="007D0FF9">
        <w:rPr>
          <w:rStyle w:val="Strong"/>
          <w:b w:val="0"/>
          <w:bCs w:val="0"/>
          <w:color w:val="0E101A"/>
        </w:rPr>
        <w:t>there were significant</w:t>
      </w:r>
      <w:r w:rsidRPr="007D0FF9">
        <w:rPr>
          <w:rStyle w:val="Strong"/>
          <w:b w:val="0"/>
          <w:bCs w:val="0"/>
          <w:color w:val="0E101A"/>
        </w:rPr>
        <w:t xml:space="preserve"> sex differences in the type of CH</w:t>
      </w:r>
      <w:r w:rsidR="00F007E8" w:rsidRPr="007D0FF9">
        <w:rPr>
          <w:rStyle w:val="Strong"/>
          <w:b w:val="0"/>
          <w:bCs w:val="0"/>
          <w:color w:val="0E101A"/>
        </w:rPr>
        <w:t>i</w:t>
      </w:r>
      <w:r w:rsidRPr="007D0FF9">
        <w:rPr>
          <w:rStyle w:val="Strong"/>
          <w:b w:val="0"/>
          <w:bCs w:val="0"/>
          <w:color w:val="0E101A"/>
        </w:rPr>
        <w:t xml:space="preserve">P procedures undertaken, with females at </w:t>
      </w:r>
      <w:r w:rsidR="00483569" w:rsidRPr="007D0FF9">
        <w:rPr>
          <w:rStyle w:val="Strong"/>
          <w:b w:val="0"/>
          <w:bCs w:val="0"/>
          <w:color w:val="0E101A"/>
        </w:rPr>
        <w:t xml:space="preserve">increased odds for </w:t>
      </w:r>
      <w:r w:rsidRPr="007D0FF9">
        <w:rPr>
          <w:rStyle w:val="Strong"/>
          <w:b w:val="0"/>
          <w:bCs w:val="0"/>
          <w:color w:val="0E101A"/>
        </w:rPr>
        <w:t>mortality and in-hospital adverse outcomes.</w:t>
      </w:r>
    </w:p>
    <w:p w14:paraId="7C88D96A" w14:textId="77777777" w:rsidR="00483569" w:rsidRPr="007D0FF9" w:rsidRDefault="00483569" w:rsidP="00F007E8">
      <w:pPr>
        <w:spacing w:line="480" w:lineRule="auto"/>
        <w:jc w:val="both"/>
        <w:rPr>
          <w:rStyle w:val="Strong"/>
          <w:b w:val="0"/>
          <w:bCs w:val="0"/>
          <w:color w:val="0E101A"/>
        </w:rPr>
      </w:pPr>
    </w:p>
    <w:p w14:paraId="187D1CBA" w14:textId="150F1472" w:rsidR="008B564D" w:rsidRPr="007D0FF9" w:rsidRDefault="00B01DDB" w:rsidP="00F007E8">
      <w:pPr>
        <w:spacing w:line="480" w:lineRule="auto"/>
        <w:jc w:val="both"/>
        <w:rPr>
          <w:rStyle w:val="Strong"/>
          <w:b w:val="0"/>
          <w:bCs w:val="0"/>
          <w:color w:val="0E101A"/>
        </w:rPr>
      </w:pPr>
      <w:r>
        <w:rPr>
          <w:lang w:val="en-US"/>
        </w:rPr>
        <w:t>Key words (sex</w:t>
      </w:r>
      <w:r w:rsidR="00B40493" w:rsidRPr="007D0FF9">
        <w:rPr>
          <w:lang w:val="en-US"/>
        </w:rPr>
        <w:t>, complex PCI, high risk PCI, stable angina)</w:t>
      </w:r>
      <w:r w:rsidR="008B564D" w:rsidRPr="007D0FF9">
        <w:rPr>
          <w:rStyle w:val="Strong"/>
          <w:b w:val="0"/>
          <w:bCs w:val="0"/>
          <w:color w:val="0E101A"/>
        </w:rPr>
        <w:t xml:space="preserve"> </w:t>
      </w:r>
    </w:p>
    <w:p w14:paraId="12C3B9CE" w14:textId="77777777" w:rsidR="008B564D" w:rsidRPr="007D0FF9" w:rsidRDefault="008B564D" w:rsidP="00F007E8">
      <w:pPr>
        <w:spacing w:line="480" w:lineRule="auto"/>
        <w:jc w:val="both"/>
        <w:rPr>
          <w:rStyle w:val="Strong"/>
          <w:b w:val="0"/>
          <w:bCs w:val="0"/>
          <w:color w:val="0E101A"/>
        </w:rPr>
      </w:pPr>
    </w:p>
    <w:p w14:paraId="79BBCA15" w14:textId="77777777" w:rsidR="008B564D" w:rsidRPr="007D0FF9" w:rsidRDefault="008B564D" w:rsidP="00F007E8">
      <w:pPr>
        <w:spacing w:line="480" w:lineRule="auto"/>
        <w:jc w:val="both"/>
        <w:rPr>
          <w:rStyle w:val="Strong"/>
          <w:color w:val="0E101A"/>
          <w:u w:val="single"/>
        </w:rPr>
      </w:pPr>
      <w:r w:rsidRPr="007D0FF9">
        <w:rPr>
          <w:rStyle w:val="Strong"/>
          <w:color w:val="0E101A"/>
          <w:u w:val="single"/>
        </w:rPr>
        <w:t>Abbreviation list</w:t>
      </w:r>
    </w:p>
    <w:p w14:paraId="344474F3" w14:textId="0C8E63B3" w:rsidR="008B564D" w:rsidRPr="007D0FF9" w:rsidRDefault="008B564D" w:rsidP="00F007E8">
      <w:pPr>
        <w:spacing w:line="480" w:lineRule="auto"/>
        <w:jc w:val="both"/>
        <w:rPr>
          <w:rStyle w:val="Strong"/>
          <w:b w:val="0"/>
          <w:bCs w:val="0"/>
          <w:color w:val="0E101A"/>
        </w:rPr>
      </w:pPr>
      <w:r w:rsidRPr="007D0FF9">
        <w:rPr>
          <w:rStyle w:val="Strong"/>
          <w:color w:val="0E101A"/>
        </w:rPr>
        <w:t>CH</w:t>
      </w:r>
      <w:r w:rsidR="00483569" w:rsidRPr="007D0FF9">
        <w:rPr>
          <w:rStyle w:val="Strong"/>
          <w:color w:val="0E101A"/>
        </w:rPr>
        <w:t>i</w:t>
      </w:r>
      <w:r w:rsidRPr="007D0FF9">
        <w:rPr>
          <w:rStyle w:val="Strong"/>
          <w:color w:val="0E101A"/>
        </w:rPr>
        <w:t xml:space="preserve">P, </w:t>
      </w:r>
      <w:r w:rsidRPr="007D0FF9">
        <w:rPr>
          <w:rStyle w:val="Strong"/>
          <w:b w:val="0"/>
          <w:bCs w:val="0"/>
          <w:color w:val="0E101A"/>
        </w:rPr>
        <w:t xml:space="preserve">complex high-risk </w:t>
      </w:r>
      <w:r w:rsidR="00483569" w:rsidRPr="007D0FF9">
        <w:rPr>
          <w:rStyle w:val="Strong"/>
          <w:b w:val="0"/>
          <w:bCs w:val="0"/>
          <w:color w:val="0E101A"/>
        </w:rPr>
        <w:t xml:space="preserve">but indicated </w:t>
      </w:r>
      <w:r w:rsidRPr="007D0FF9">
        <w:rPr>
          <w:rStyle w:val="Strong"/>
          <w:b w:val="0"/>
          <w:bCs w:val="0"/>
          <w:color w:val="0E101A"/>
        </w:rPr>
        <w:t>percutaneous coronary interventions</w:t>
      </w:r>
    </w:p>
    <w:p w14:paraId="414768B7" w14:textId="77777777" w:rsidR="008B564D" w:rsidRPr="007D0FF9" w:rsidRDefault="008B564D" w:rsidP="00F007E8">
      <w:pPr>
        <w:spacing w:line="480" w:lineRule="auto"/>
        <w:jc w:val="both"/>
        <w:rPr>
          <w:rStyle w:val="Strong"/>
          <w:b w:val="0"/>
          <w:bCs w:val="0"/>
          <w:color w:val="0E101A"/>
        </w:rPr>
      </w:pPr>
      <w:r w:rsidRPr="007D0FF9">
        <w:rPr>
          <w:rStyle w:val="Strong"/>
          <w:color w:val="0E101A"/>
        </w:rPr>
        <w:t xml:space="preserve">CAD, </w:t>
      </w:r>
      <w:r w:rsidRPr="007D0FF9">
        <w:rPr>
          <w:rStyle w:val="Strong"/>
          <w:b w:val="0"/>
          <w:bCs w:val="0"/>
          <w:color w:val="0E101A"/>
        </w:rPr>
        <w:t>coronary artery disease</w:t>
      </w:r>
    </w:p>
    <w:p w14:paraId="6B891789" w14:textId="77777777" w:rsidR="008B564D" w:rsidRPr="007D0FF9" w:rsidRDefault="008B564D" w:rsidP="00F007E8">
      <w:pPr>
        <w:spacing w:line="480" w:lineRule="auto"/>
        <w:jc w:val="both"/>
        <w:rPr>
          <w:rStyle w:val="Strong"/>
          <w:b w:val="0"/>
          <w:bCs w:val="0"/>
          <w:color w:val="0E101A"/>
        </w:rPr>
      </w:pPr>
      <w:r w:rsidRPr="007D0FF9">
        <w:rPr>
          <w:rStyle w:val="Strong"/>
          <w:color w:val="0E101A"/>
        </w:rPr>
        <w:t xml:space="preserve">CABG, </w:t>
      </w:r>
      <w:r w:rsidRPr="007D0FF9">
        <w:rPr>
          <w:rStyle w:val="Strong"/>
          <w:b w:val="0"/>
          <w:bCs w:val="0"/>
          <w:color w:val="0E101A"/>
        </w:rPr>
        <w:t>coronary artery bypass graft surgery</w:t>
      </w:r>
    </w:p>
    <w:p w14:paraId="0558C18F" w14:textId="77777777" w:rsidR="008B564D" w:rsidRPr="007D0FF9" w:rsidRDefault="008B564D" w:rsidP="00F007E8">
      <w:pPr>
        <w:spacing w:line="480" w:lineRule="auto"/>
        <w:jc w:val="both"/>
        <w:rPr>
          <w:rStyle w:val="Strong"/>
          <w:b w:val="0"/>
          <w:bCs w:val="0"/>
          <w:color w:val="0E101A"/>
        </w:rPr>
      </w:pPr>
      <w:r w:rsidRPr="007D0FF9">
        <w:rPr>
          <w:rStyle w:val="Strong"/>
          <w:color w:val="0E101A"/>
        </w:rPr>
        <w:t xml:space="preserve">PCI, </w:t>
      </w:r>
      <w:r w:rsidRPr="007D0FF9">
        <w:rPr>
          <w:rStyle w:val="Strong"/>
          <w:b w:val="0"/>
          <w:bCs w:val="0"/>
          <w:color w:val="0E101A"/>
        </w:rPr>
        <w:t>percutaneous coronary intervention</w:t>
      </w:r>
    </w:p>
    <w:p w14:paraId="390635E2" w14:textId="77777777" w:rsidR="008B564D" w:rsidRPr="007D0FF9" w:rsidRDefault="008B564D" w:rsidP="00F007E8">
      <w:pPr>
        <w:spacing w:line="480" w:lineRule="auto"/>
        <w:jc w:val="both"/>
        <w:rPr>
          <w:rStyle w:val="Strong"/>
          <w:b w:val="0"/>
          <w:bCs w:val="0"/>
          <w:color w:val="0E101A"/>
        </w:rPr>
      </w:pPr>
      <w:r w:rsidRPr="007D0FF9">
        <w:rPr>
          <w:rStyle w:val="Strong"/>
          <w:color w:val="0E101A"/>
        </w:rPr>
        <w:t xml:space="preserve">LMS, </w:t>
      </w:r>
      <w:r w:rsidRPr="007D0FF9">
        <w:rPr>
          <w:rStyle w:val="Strong"/>
          <w:b w:val="0"/>
          <w:bCs w:val="0"/>
          <w:color w:val="0E101A"/>
        </w:rPr>
        <w:t>left main stem</w:t>
      </w:r>
    </w:p>
    <w:p w14:paraId="3E4DFC03" w14:textId="77777777" w:rsidR="008B564D" w:rsidRPr="007D0FF9" w:rsidRDefault="008B564D" w:rsidP="00F007E8">
      <w:pPr>
        <w:spacing w:line="480" w:lineRule="auto"/>
        <w:jc w:val="both"/>
        <w:rPr>
          <w:rStyle w:val="Strong"/>
          <w:b w:val="0"/>
          <w:bCs w:val="0"/>
          <w:color w:val="0E101A"/>
        </w:rPr>
      </w:pPr>
      <w:r w:rsidRPr="007D0FF9">
        <w:rPr>
          <w:rStyle w:val="Strong"/>
          <w:color w:val="0E101A"/>
        </w:rPr>
        <w:t>BCIS,</w:t>
      </w:r>
      <w:r w:rsidRPr="007D0FF9">
        <w:rPr>
          <w:rStyle w:val="Strong"/>
          <w:b w:val="0"/>
          <w:bCs w:val="0"/>
          <w:color w:val="0E101A"/>
        </w:rPr>
        <w:t xml:space="preserve"> British Cardiovascular Intervention Society</w:t>
      </w:r>
    </w:p>
    <w:p w14:paraId="50C9E1EB" w14:textId="77777777" w:rsidR="008B564D" w:rsidRPr="007D0FF9" w:rsidRDefault="008B564D" w:rsidP="00F007E8">
      <w:pPr>
        <w:spacing w:line="480" w:lineRule="auto"/>
        <w:jc w:val="both"/>
        <w:rPr>
          <w:lang w:val="en-US"/>
        </w:rPr>
      </w:pPr>
      <w:r w:rsidRPr="007D0FF9">
        <w:rPr>
          <w:rStyle w:val="Strong"/>
          <w:color w:val="0E101A"/>
        </w:rPr>
        <w:t>NICOR,</w:t>
      </w:r>
      <w:r w:rsidRPr="007D0FF9">
        <w:rPr>
          <w:rStyle w:val="Strong"/>
          <w:b w:val="0"/>
          <w:bCs w:val="0"/>
          <w:color w:val="0E101A"/>
        </w:rPr>
        <w:t xml:space="preserve"> </w:t>
      </w:r>
      <w:r w:rsidRPr="007D0FF9">
        <w:rPr>
          <w:lang w:val="en-US"/>
        </w:rPr>
        <w:t>National Institute of Cardiovascular Outcomes and Research</w:t>
      </w:r>
    </w:p>
    <w:p w14:paraId="6BECE49C" w14:textId="77777777" w:rsidR="008B564D" w:rsidRPr="007D0FF9" w:rsidRDefault="008B564D" w:rsidP="00F007E8">
      <w:pPr>
        <w:spacing w:line="480" w:lineRule="auto"/>
        <w:jc w:val="both"/>
        <w:rPr>
          <w:b/>
          <w:bCs/>
          <w:lang w:val="en-US"/>
        </w:rPr>
      </w:pPr>
      <w:r w:rsidRPr="007D0FF9">
        <w:rPr>
          <w:b/>
          <w:bCs/>
          <w:lang w:val="en-US"/>
        </w:rPr>
        <w:t xml:space="preserve">MACCE, </w:t>
      </w:r>
      <w:r w:rsidRPr="007D0FF9">
        <w:rPr>
          <w:lang w:val="en-US"/>
        </w:rPr>
        <w:t>major adverse cardiovascular and cerebral events</w:t>
      </w:r>
      <w:r w:rsidRPr="007D0FF9">
        <w:rPr>
          <w:b/>
          <w:bCs/>
          <w:lang w:val="en-US"/>
        </w:rPr>
        <w:t xml:space="preserve"> </w:t>
      </w:r>
    </w:p>
    <w:p w14:paraId="7A0B389E" w14:textId="77777777" w:rsidR="008B564D" w:rsidRPr="007D0FF9" w:rsidRDefault="008B564D" w:rsidP="00F007E8">
      <w:pPr>
        <w:spacing w:line="480" w:lineRule="auto"/>
        <w:jc w:val="both"/>
        <w:rPr>
          <w:b/>
          <w:bCs/>
          <w:lang w:val="en-US"/>
        </w:rPr>
      </w:pPr>
    </w:p>
    <w:p w14:paraId="1B8800A8" w14:textId="2C122310" w:rsidR="008B564D" w:rsidRPr="007D0FF9" w:rsidRDefault="008B564D" w:rsidP="00F007E8">
      <w:pPr>
        <w:spacing w:line="480" w:lineRule="auto"/>
        <w:jc w:val="both"/>
        <w:rPr>
          <w:b/>
          <w:bCs/>
          <w:lang w:val="en-US"/>
        </w:rPr>
      </w:pPr>
    </w:p>
    <w:p w14:paraId="4ED7E26C" w14:textId="4B161942" w:rsidR="007D0FF9" w:rsidRPr="007D0FF9" w:rsidRDefault="007D0FF9" w:rsidP="00F007E8">
      <w:pPr>
        <w:spacing w:line="480" w:lineRule="auto"/>
        <w:jc w:val="both"/>
        <w:rPr>
          <w:b/>
          <w:bCs/>
          <w:lang w:val="en-US"/>
        </w:rPr>
      </w:pPr>
    </w:p>
    <w:p w14:paraId="29D3D284" w14:textId="3E3FEE1E" w:rsidR="007D0FF9" w:rsidRPr="007D0FF9" w:rsidRDefault="007D0FF9" w:rsidP="00F007E8">
      <w:pPr>
        <w:spacing w:line="480" w:lineRule="auto"/>
        <w:jc w:val="both"/>
        <w:rPr>
          <w:b/>
          <w:bCs/>
          <w:lang w:val="en-US"/>
        </w:rPr>
      </w:pPr>
    </w:p>
    <w:p w14:paraId="359EB869" w14:textId="2E225657" w:rsidR="007D0FF9" w:rsidRDefault="007D0FF9" w:rsidP="00F007E8">
      <w:pPr>
        <w:spacing w:line="480" w:lineRule="auto"/>
        <w:jc w:val="both"/>
        <w:rPr>
          <w:b/>
          <w:bCs/>
          <w:lang w:val="en-US"/>
        </w:rPr>
      </w:pPr>
    </w:p>
    <w:p w14:paraId="7657203F" w14:textId="3B54C6D5" w:rsidR="007D0FF9" w:rsidRDefault="007D0FF9" w:rsidP="00F007E8">
      <w:pPr>
        <w:spacing w:line="480" w:lineRule="auto"/>
        <w:jc w:val="both"/>
        <w:rPr>
          <w:b/>
          <w:bCs/>
          <w:lang w:val="en-US"/>
        </w:rPr>
      </w:pPr>
    </w:p>
    <w:p w14:paraId="3E5CABCD" w14:textId="44C44F9D" w:rsidR="007D0FF9" w:rsidRDefault="007D0FF9" w:rsidP="00F007E8">
      <w:pPr>
        <w:spacing w:line="480" w:lineRule="auto"/>
        <w:jc w:val="both"/>
        <w:rPr>
          <w:b/>
          <w:bCs/>
          <w:lang w:val="en-US"/>
        </w:rPr>
      </w:pPr>
    </w:p>
    <w:p w14:paraId="3A2F1825" w14:textId="7CAE4E4C" w:rsidR="007D0FF9" w:rsidRDefault="007D0FF9" w:rsidP="00F007E8">
      <w:pPr>
        <w:spacing w:line="480" w:lineRule="auto"/>
        <w:jc w:val="both"/>
        <w:rPr>
          <w:b/>
          <w:bCs/>
          <w:lang w:val="en-US"/>
        </w:rPr>
      </w:pPr>
    </w:p>
    <w:p w14:paraId="45FEB05F" w14:textId="247EE0CD" w:rsidR="007D0FF9" w:rsidRDefault="007D0FF9" w:rsidP="00F007E8">
      <w:pPr>
        <w:spacing w:line="480" w:lineRule="auto"/>
        <w:jc w:val="both"/>
        <w:rPr>
          <w:b/>
          <w:bCs/>
          <w:lang w:val="en-US"/>
        </w:rPr>
      </w:pPr>
    </w:p>
    <w:p w14:paraId="3282D730" w14:textId="77777777" w:rsidR="007D0FF9" w:rsidRPr="007D0FF9" w:rsidRDefault="007D0FF9" w:rsidP="00F007E8">
      <w:pPr>
        <w:spacing w:line="480" w:lineRule="auto"/>
        <w:jc w:val="both"/>
        <w:rPr>
          <w:b/>
          <w:bCs/>
          <w:lang w:val="en-US"/>
        </w:rPr>
      </w:pPr>
    </w:p>
    <w:p w14:paraId="56AADBC8" w14:textId="67C3121D" w:rsidR="00F64445" w:rsidRPr="007D0FF9" w:rsidRDefault="00F64445" w:rsidP="00F007E8">
      <w:pPr>
        <w:spacing w:line="480" w:lineRule="auto"/>
        <w:rPr>
          <w:b/>
          <w:bCs/>
          <w:lang w:val="en-US"/>
        </w:rPr>
      </w:pPr>
      <w:r w:rsidRPr="007D0FF9">
        <w:rPr>
          <w:b/>
          <w:bCs/>
          <w:lang w:val="en-US"/>
        </w:rPr>
        <w:lastRenderedPageBreak/>
        <w:t xml:space="preserve">Introduction </w:t>
      </w:r>
    </w:p>
    <w:p w14:paraId="73BE5953" w14:textId="77777777" w:rsidR="00F64445" w:rsidRPr="007D0FF9" w:rsidRDefault="00F64445" w:rsidP="00F007E8">
      <w:pPr>
        <w:spacing w:line="480" w:lineRule="auto"/>
        <w:rPr>
          <w:b/>
          <w:bCs/>
          <w:lang w:val="en-US"/>
        </w:rPr>
      </w:pPr>
    </w:p>
    <w:p w14:paraId="6875C4E7" w14:textId="67407578" w:rsidR="00F64445" w:rsidRPr="007D0FF9" w:rsidRDefault="00F64445" w:rsidP="00F007E8">
      <w:pPr>
        <w:spacing w:line="480" w:lineRule="auto"/>
        <w:ind w:firstLine="720"/>
        <w:jc w:val="both"/>
        <w:rPr>
          <w:lang w:val="en-US"/>
        </w:rPr>
      </w:pPr>
      <w:r w:rsidRPr="007D0FF9">
        <w:rPr>
          <w:lang w:val="en-US"/>
        </w:rPr>
        <w:t xml:space="preserve">At its inception, the success rate of percutaneous coronary interventions (PCI) was less than 60%, and at that time, all PCIs were considered high risk, and onsite cardiothoracic support was mandatory </w:t>
      </w:r>
      <w:r w:rsidRPr="007D0FF9">
        <w:rPr>
          <w:lang w:val="en-US"/>
        </w:rPr>
        <w:fldChar w:fldCharType="begin">
          <w:fldData xml:space="preserve">PEVuZE5vdGU+PENpdGU+PEF1dGhvcj5LZW50PC9BdXRob3I+PFllYXI+MTk4MjwvWWVhcj48UmVj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</w:fldData>
        </w:fldChar>
      </w:r>
      <w:r w:rsidRPr="007D0FF9">
        <w:rPr>
          <w:lang w:val="en-US"/>
        </w:rPr>
        <w:instrText xml:space="preserve"> ADDIN EN.CITE </w:instrText>
      </w:r>
      <w:r w:rsidRPr="007D0FF9">
        <w:rPr>
          <w:lang w:val="en-US"/>
        </w:rPr>
        <w:fldChar w:fldCharType="begin">
          <w:fldData xml:space="preserve">PEVuZE5vdGU+PENpdGU+PEF1dGhvcj5LZW50PC9BdXRob3I+PFllYXI+MTk4MjwvWWVhcj48UmVj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</w:fldData>
        </w:fldChar>
      </w:r>
      <w:r w:rsidRPr="007D0FF9">
        <w:rPr>
          <w:lang w:val="en-US"/>
        </w:rPr>
        <w:instrText xml:space="preserve"> ADDIN EN.CITE.DATA </w:instrText>
      </w:r>
      <w:r w:rsidRPr="007D0FF9">
        <w:rPr>
          <w:lang w:val="en-US"/>
        </w:rPr>
      </w:r>
      <w:r w:rsidRPr="007D0FF9">
        <w:rPr>
          <w:lang w:val="en-US"/>
        </w:rPr>
        <w:fldChar w:fldCharType="end"/>
      </w:r>
      <w:r w:rsidRPr="007D0FF9">
        <w:rPr>
          <w:lang w:val="en-US"/>
        </w:rPr>
      </w:r>
      <w:r w:rsidRPr="007D0FF9">
        <w:rPr>
          <w:lang w:val="en-US"/>
        </w:rPr>
        <w:fldChar w:fldCharType="separate"/>
      </w:r>
      <w:r w:rsidRPr="007D0FF9">
        <w:rPr>
          <w:noProof/>
          <w:lang w:val="en-US"/>
        </w:rPr>
        <w:t>[1]</w:t>
      </w:r>
      <w:r w:rsidRPr="007D0FF9">
        <w:rPr>
          <w:lang w:val="en-US"/>
        </w:rPr>
        <w:fldChar w:fldCharType="end"/>
      </w:r>
      <w:r w:rsidRPr="007D0FF9">
        <w:rPr>
          <w:lang w:val="en-US"/>
        </w:rPr>
        <w:t xml:space="preserve">. Since then, </w:t>
      </w:r>
      <w:r w:rsidR="005D7476" w:rsidRPr="007D0FF9">
        <w:rPr>
          <w:lang w:val="en-US"/>
        </w:rPr>
        <w:t>the</w:t>
      </w:r>
      <w:r w:rsidRPr="007D0FF9">
        <w:rPr>
          <w:lang w:val="en-US"/>
        </w:rPr>
        <w:t xml:space="preserve"> evolution </w:t>
      </w:r>
      <w:r w:rsidR="005D7476" w:rsidRPr="007D0FF9">
        <w:rPr>
          <w:lang w:val="en-US"/>
        </w:rPr>
        <w:t xml:space="preserve">of </w:t>
      </w:r>
      <w:r w:rsidRPr="007D0FF9">
        <w:rPr>
          <w:lang w:val="en-US"/>
        </w:rPr>
        <w:t>interventional cardiology</w:t>
      </w:r>
      <w:r w:rsidR="00486912" w:rsidRPr="007D0FF9">
        <w:rPr>
          <w:lang w:val="en-US"/>
        </w:rPr>
        <w:t xml:space="preserve">, </w:t>
      </w:r>
      <w:r w:rsidRPr="007D0FF9">
        <w:rPr>
          <w:lang w:val="en-US"/>
        </w:rPr>
        <w:t xml:space="preserve">with </w:t>
      </w:r>
      <w:r w:rsidR="00846BB0" w:rsidRPr="007D0FF9">
        <w:rPr>
          <w:lang w:val="en-US"/>
        </w:rPr>
        <w:t>optimization</w:t>
      </w:r>
      <w:r w:rsidR="005D7476" w:rsidRPr="007D0FF9">
        <w:rPr>
          <w:lang w:val="en-US"/>
        </w:rPr>
        <w:t xml:space="preserve"> of</w:t>
      </w:r>
      <w:r w:rsidRPr="007D0FF9">
        <w:rPr>
          <w:lang w:val="en-US"/>
        </w:rPr>
        <w:t xml:space="preserve"> stent design, adjunct equipment, procedural techniques</w:t>
      </w:r>
      <w:r w:rsidR="00486912" w:rsidRPr="007D0FF9">
        <w:rPr>
          <w:lang w:val="en-US"/>
        </w:rPr>
        <w:t>,</w:t>
      </w:r>
      <w:r w:rsidRPr="007D0FF9">
        <w:rPr>
          <w:lang w:val="en-US"/>
        </w:rPr>
        <w:t xml:space="preserve"> and newer antiplatelet agents</w:t>
      </w:r>
      <w:r w:rsidR="005D7476" w:rsidRPr="007D0FF9">
        <w:rPr>
          <w:lang w:val="en-US"/>
        </w:rPr>
        <w:t xml:space="preserve"> have led to</w:t>
      </w:r>
      <w:r w:rsidRPr="007D0FF9">
        <w:rPr>
          <w:lang w:val="en-US"/>
        </w:rPr>
        <w:t xml:space="preserve"> complication rates lower than 1% for elective PCI</w:t>
      </w:r>
      <w:r w:rsidRPr="007D0FF9">
        <w:rPr>
          <w:lang w:val="en-US"/>
        </w:rPr>
        <w:fldChar w:fldCharType="begin">
          <w:fldData xml:space="preserve">PEVuZE5vdGU+PENpdGU+PEF1dGhvcj5GYXRoLU9yZG91YmFkaTwvQXV0aG9yPjxZZWFyPjIwMTQ8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</w:fldData>
        </w:fldChar>
      </w:r>
      <w:r w:rsidR="00C11041">
        <w:rPr>
          <w:lang w:val="en-US"/>
        </w:rPr>
        <w:instrText xml:space="preserve"> ADDIN EN.CITE </w:instrText>
      </w:r>
      <w:r w:rsidR="00C11041">
        <w:rPr>
          <w:lang w:val="en-US"/>
        </w:rPr>
        <w:fldChar w:fldCharType="begin">
          <w:fldData xml:space="preserve">PEVuZE5vdGU+PENpdGU+PEF1dGhvcj5GYXRoLU9yZG91YmFkaTwvQXV0aG9yPjxZZWFyPjIwMTQ8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</w:fldData>
        </w:fldChar>
      </w:r>
      <w:r w:rsidR="00C11041">
        <w:rPr>
          <w:lang w:val="en-US"/>
        </w:rPr>
        <w:instrText xml:space="preserve"> ADDIN EN.CITE.DATA </w:instrText>
      </w:r>
      <w:r w:rsidR="00C11041">
        <w:rPr>
          <w:lang w:val="en-US"/>
        </w:rPr>
      </w:r>
      <w:r w:rsidR="00C11041">
        <w:rPr>
          <w:lang w:val="en-US"/>
        </w:rPr>
        <w:fldChar w:fldCharType="end"/>
      </w:r>
      <w:r w:rsidRPr="007D0FF9">
        <w:rPr>
          <w:lang w:val="en-US"/>
        </w:rPr>
      </w:r>
      <w:r w:rsidRPr="007D0FF9">
        <w:rPr>
          <w:lang w:val="en-US"/>
        </w:rPr>
        <w:fldChar w:fldCharType="separate"/>
      </w:r>
      <w:r w:rsidRPr="007D0FF9">
        <w:rPr>
          <w:noProof/>
          <w:lang w:val="en-US"/>
        </w:rPr>
        <w:t>[2, 3]</w:t>
      </w:r>
      <w:r w:rsidRPr="007D0FF9">
        <w:rPr>
          <w:lang w:val="en-US"/>
        </w:rPr>
        <w:fldChar w:fldCharType="end"/>
      </w:r>
      <w:r w:rsidRPr="007D0FF9">
        <w:rPr>
          <w:lang w:val="en-US"/>
        </w:rPr>
        <w:t xml:space="preserve">. This progress has allowed a growing population of patients that are older and with </w:t>
      </w:r>
      <w:r w:rsidR="00564697" w:rsidRPr="007D0FF9">
        <w:rPr>
          <w:lang w:val="en-US"/>
        </w:rPr>
        <w:t>higher</w:t>
      </w:r>
      <w:r w:rsidRPr="007D0FF9">
        <w:rPr>
          <w:lang w:val="en-US"/>
        </w:rPr>
        <w:t xml:space="preserve"> comorbidities and </w:t>
      </w:r>
      <w:r w:rsidR="00564697" w:rsidRPr="007D0FF9">
        <w:rPr>
          <w:lang w:val="en-US"/>
        </w:rPr>
        <w:t xml:space="preserve">more challenging </w:t>
      </w:r>
      <w:r w:rsidRPr="007D0FF9">
        <w:rPr>
          <w:lang w:val="en-US"/>
        </w:rPr>
        <w:t>coronary anatomy to benefit from more complex PCI</w:t>
      </w:r>
      <w:r w:rsidRPr="007D0FF9">
        <w:rPr>
          <w:lang w:val="en-US"/>
        </w:rPr>
        <w:fldChar w:fldCharType="begin">
          <w:fldData xml:space="preserve">PEVuZE5vdGU+PENpdGU+PEF1dGhvcj5Qb3R0czwvQXV0aG9yPjxZZWFyPjIwMTg8L1llYXI+PFJl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</w:fldData>
        </w:fldChar>
      </w:r>
      <w:r w:rsidR="00C11041">
        <w:rPr>
          <w:lang w:val="en-US"/>
        </w:rPr>
        <w:instrText xml:space="preserve"> ADDIN EN.CITE </w:instrText>
      </w:r>
      <w:r w:rsidR="00C11041">
        <w:rPr>
          <w:lang w:val="en-US"/>
        </w:rPr>
        <w:fldChar w:fldCharType="begin">
          <w:fldData xml:space="preserve">PEVuZE5vdGU+PENpdGU+PEF1dGhvcj5Qb3R0czwvQXV0aG9yPjxZZWFyPjIwMTg8L1llYXI+PFJl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</w:fldData>
        </w:fldChar>
      </w:r>
      <w:r w:rsidR="00C11041">
        <w:rPr>
          <w:lang w:val="en-US"/>
        </w:rPr>
        <w:instrText xml:space="preserve"> ADDIN EN.CITE.DATA </w:instrText>
      </w:r>
      <w:r w:rsidR="00C11041">
        <w:rPr>
          <w:lang w:val="en-US"/>
        </w:rPr>
      </w:r>
      <w:r w:rsidR="00C11041">
        <w:rPr>
          <w:lang w:val="en-US"/>
        </w:rPr>
        <w:fldChar w:fldCharType="end"/>
      </w:r>
      <w:r w:rsidRPr="007D0FF9">
        <w:rPr>
          <w:lang w:val="en-US"/>
        </w:rPr>
      </w:r>
      <w:r w:rsidRPr="007D0FF9">
        <w:rPr>
          <w:lang w:val="en-US"/>
        </w:rPr>
        <w:fldChar w:fldCharType="separate"/>
      </w:r>
      <w:r w:rsidRPr="007D0FF9">
        <w:rPr>
          <w:noProof/>
          <w:lang w:val="en-US"/>
        </w:rPr>
        <w:t>[4, 5]</w:t>
      </w:r>
      <w:r w:rsidRPr="007D0FF9">
        <w:rPr>
          <w:lang w:val="en-US"/>
        </w:rPr>
        <w:fldChar w:fldCharType="end"/>
      </w:r>
      <w:r w:rsidRPr="007D0FF9">
        <w:rPr>
          <w:lang w:val="en-US"/>
        </w:rPr>
        <w:t xml:space="preserve">. </w:t>
      </w:r>
    </w:p>
    <w:p w14:paraId="090FC696" w14:textId="5C98D408" w:rsidR="00F64445" w:rsidRPr="00D804F8" w:rsidRDefault="00F64445" w:rsidP="00F007E8">
      <w:pPr>
        <w:spacing w:line="480" w:lineRule="auto"/>
        <w:ind w:firstLine="720"/>
        <w:jc w:val="both"/>
      </w:pPr>
      <w:r w:rsidRPr="007D0FF9">
        <w:rPr>
          <w:lang w:val="en-US"/>
        </w:rPr>
        <w:t xml:space="preserve">The term </w:t>
      </w:r>
      <w:r w:rsidR="00486912" w:rsidRPr="007D0FF9">
        <w:rPr>
          <w:lang w:val="en-US"/>
        </w:rPr>
        <w:t>"</w:t>
      </w:r>
      <w:r w:rsidRPr="007D0FF9">
        <w:rPr>
          <w:lang w:val="en-US"/>
        </w:rPr>
        <w:t>complex PCI</w:t>
      </w:r>
      <w:r w:rsidR="00486912" w:rsidRPr="007D0FF9">
        <w:rPr>
          <w:lang w:val="en-US"/>
        </w:rPr>
        <w:t>"</w:t>
      </w:r>
      <w:r w:rsidRPr="007D0FF9">
        <w:rPr>
          <w:lang w:val="en-US"/>
        </w:rPr>
        <w:t xml:space="preserve"> may </w:t>
      </w:r>
      <w:r w:rsidR="00412434" w:rsidRPr="007D0FF9">
        <w:rPr>
          <w:lang w:val="en-US"/>
        </w:rPr>
        <w:t xml:space="preserve">be used to </w:t>
      </w:r>
      <w:r w:rsidRPr="007D0FF9">
        <w:rPr>
          <w:lang w:val="en-US"/>
        </w:rPr>
        <w:t>refer to challenging coronary anatomy such as left main</w:t>
      </w:r>
      <w:r w:rsidR="00412434" w:rsidRPr="007D0FF9">
        <w:rPr>
          <w:lang w:val="en-US"/>
        </w:rPr>
        <w:t xml:space="preserve"> </w:t>
      </w:r>
      <w:r w:rsidR="00412434" w:rsidRPr="00D804F8">
        <w:rPr>
          <w:lang w:val="en-US"/>
        </w:rPr>
        <w:t xml:space="preserve">stenosis, </w:t>
      </w:r>
      <w:r w:rsidRPr="00D804F8">
        <w:rPr>
          <w:lang w:val="en-US"/>
        </w:rPr>
        <w:t xml:space="preserve">ostial </w:t>
      </w:r>
      <w:r w:rsidR="00331FF6" w:rsidRPr="00D804F8">
        <w:rPr>
          <w:lang w:val="en-US"/>
        </w:rPr>
        <w:t xml:space="preserve">or </w:t>
      </w:r>
      <w:r w:rsidRPr="00D804F8">
        <w:rPr>
          <w:lang w:val="en-US"/>
        </w:rPr>
        <w:t>calcified lesions, bifurcation</w:t>
      </w:r>
      <w:r w:rsidR="00331FF6" w:rsidRPr="00D804F8">
        <w:rPr>
          <w:lang w:val="en-US"/>
        </w:rPr>
        <w:t xml:space="preserve"> disease</w:t>
      </w:r>
      <w:r w:rsidRPr="00D804F8">
        <w:rPr>
          <w:lang w:val="en-US"/>
        </w:rPr>
        <w:t xml:space="preserve">, chronic total </w:t>
      </w:r>
      <w:r w:rsidR="00846BB0" w:rsidRPr="00D804F8">
        <w:rPr>
          <w:lang w:val="en-US"/>
        </w:rPr>
        <w:t>occlusions,</w:t>
      </w:r>
      <w:r w:rsidRPr="00D804F8">
        <w:rPr>
          <w:lang w:val="en-US"/>
        </w:rPr>
        <w:t xml:space="preserve"> and saphenous vein graft disease </w:t>
      </w:r>
      <w:r w:rsidRPr="00D804F8">
        <w:rPr>
          <w:lang w:val="en-US"/>
        </w:rPr>
        <w:fldChar w:fldCharType="begin">
          <w:fldData xml:space="preserve">PEVuZE5vdGU+PENpdGU+PEF1dGhvcj5TYWtha3VyYTwvQXV0aG9yPjxZZWFyPjIwMTI8L1llYXI+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</w:fldData>
        </w:fldChar>
      </w:r>
      <w:r w:rsidR="00C11041" w:rsidRPr="00D804F8">
        <w:rPr>
          <w:lang w:val="en-US"/>
        </w:rPr>
        <w:instrText xml:space="preserve"> ADDIN EN.CITE </w:instrText>
      </w:r>
      <w:r w:rsidR="00C11041" w:rsidRPr="00D804F8">
        <w:rPr>
          <w:lang w:val="en-US"/>
        </w:rPr>
        <w:fldChar w:fldCharType="begin">
          <w:fldData xml:space="preserve">PEVuZE5vdGU+PENpdGU+PEF1dGhvcj5TYWtha3VyYTwvQXV0aG9yPjxZZWFyPjIwMTI8L1llYXI+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</w:fldData>
        </w:fldChar>
      </w:r>
      <w:r w:rsidR="00C11041" w:rsidRPr="00D804F8">
        <w:rPr>
          <w:lang w:val="en-US"/>
        </w:rPr>
        <w:instrText xml:space="preserve"> ADDIN EN.CITE.DATA </w:instrText>
      </w:r>
      <w:r w:rsidR="00C11041" w:rsidRPr="00D804F8">
        <w:rPr>
          <w:lang w:val="en-US"/>
        </w:rPr>
      </w:r>
      <w:r w:rsidR="00C11041" w:rsidRPr="00D804F8">
        <w:rPr>
          <w:lang w:val="en-US"/>
        </w:rPr>
        <w:fldChar w:fldCharType="end"/>
      </w:r>
      <w:r w:rsidRPr="00D804F8">
        <w:rPr>
          <w:lang w:val="en-US"/>
        </w:rPr>
      </w:r>
      <w:r w:rsidRPr="00D804F8">
        <w:rPr>
          <w:lang w:val="en-US"/>
        </w:rPr>
        <w:fldChar w:fldCharType="separate"/>
      </w:r>
      <w:r w:rsidR="00F007E8" w:rsidRPr="00D804F8">
        <w:rPr>
          <w:noProof/>
          <w:lang w:val="en-US"/>
        </w:rPr>
        <w:t>[6, 7]</w:t>
      </w:r>
      <w:r w:rsidRPr="00D804F8">
        <w:rPr>
          <w:lang w:val="en-US"/>
        </w:rPr>
        <w:fldChar w:fldCharType="end"/>
      </w:r>
      <w:r w:rsidRPr="00D804F8">
        <w:rPr>
          <w:lang w:val="en-US"/>
        </w:rPr>
        <w:t xml:space="preserve">. </w:t>
      </w:r>
      <w:r w:rsidR="00331FF6" w:rsidRPr="00D804F8">
        <w:rPr>
          <w:lang w:val="en-US"/>
        </w:rPr>
        <w:t>'</w:t>
      </w:r>
      <w:r w:rsidRPr="00D804F8">
        <w:rPr>
          <w:lang w:val="en-US"/>
        </w:rPr>
        <w:t xml:space="preserve">Complex </w:t>
      </w:r>
      <w:r w:rsidR="00331FF6" w:rsidRPr="00D804F8">
        <w:rPr>
          <w:lang w:val="en-US"/>
        </w:rPr>
        <w:t xml:space="preserve">PCI' </w:t>
      </w:r>
      <w:r w:rsidRPr="00D804F8">
        <w:rPr>
          <w:lang w:val="en-US"/>
        </w:rPr>
        <w:t xml:space="preserve">may also </w:t>
      </w:r>
      <w:r w:rsidR="00412434" w:rsidRPr="00D804F8">
        <w:rPr>
          <w:lang w:val="en-US"/>
        </w:rPr>
        <w:t xml:space="preserve">be used to </w:t>
      </w:r>
      <w:r w:rsidRPr="00D804F8">
        <w:rPr>
          <w:lang w:val="en-US"/>
        </w:rPr>
        <w:t xml:space="preserve">refer to </w:t>
      </w:r>
      <w:r w:rsidRPr="00D804F8">
        <w:t xml:space="preserve">challenging comorbidities, </w:t>
      </w:r>
      <w:r w:rsidR="00846BB0" w:rsidRPr="00D804F8">
        <w:t>which increases</w:t>
      </w:r>
      <w:r w:rsidR="00412434" w:rsidRPr="00D804F8">
        <w:t xml:space="preserve"> </w:t>
      </w:r>
      <w:r w:rsidR="00846BB0" w:rsidRPr="00D804F8">
        <w:t>the risk</w:t>
      </w:r>
      <w:r w:rsidR="00412434" w:rsidRPr="00D804F8">
        <w:t xml:space="preserve"> that</w:t>
      </w:r>
      <w:r w:rsidR="00895480" w:rsidRPr="00D804F8">
        <w:t xml:space="preserve"> patients</w:t>
      </w:r>
      <w:r w:rsidRPr="00D804F8">
        <w:t xml:space="preserve"> </w:t>
      </w:r>
      <w:r w:rsidR="00412434" w:rsidRPr="00D804F8">
        <w:t xml:space="preserve">might </w:t>
      </w:r>
      <w:r w:rsidR="00846BB0" w:rsidRPr="00D804F8">
        <w:t>develop complications</w:t>
      </w:r>
      <w:r w:rsidRPr="00D804F8">
        <w:t>, regardless of coronary anatom</w:t>
      </w:r>
      <w:r w:rsidR="00412434" w:rsidRPr="00D804F8">
        <w:t>ical</w:t>
      </w:r>
      <w:r w:rsidRPr="00D804F8">
        <w:t xml:space="preserve"> complexity</w:t>
      </w:r>
      <w:r w:rsidR="00412434" w:rsidRPr="00D804F8">
        <w:t>.  These factors include</w:t>
      </w:r>
      <w:r w:rsidRPr="00D804F8">
        <w:t xml:space="preserve"> advanced age</w:t>
      </w:r>
      <w:r w:rsidR="00412434" w:rsidRPr="00D804F8">
        <w:t>,</w:t>
      </w:r>
      <w:r w:rsidRPr="00D804F8">
        <w:t xml:space="preserve"> frailty, poor LV function </w:t>
      </w:r>
      <w:r w:rsidRPr="00D804F8">
        <w:fldChar w:fldCharType="begin"/>
      </w:r>
      <w:r w:rsidR="00F007E8" w:rsidRPr="00D804F8">
        <w:instrText xml:space="preserve"> ADDIN EN.CITE &lt;EndNote&gt;&lt;Cite&gt;&lt;Author&gt;Chieffo&lt;/Author&gt;&lt;Year&gt;2019&lt;/Year&gt;&lt;RecNum&gt;115&lt;/RecNum&gt;&lt;DisplayText&gt;[8]&lt;/DisplayText&gt;&lt;record&gt;&lt;rec-number&gt;115&lt;/rec-number&gt;&lt;foreign-keys&gt;&lt;key app="EN" db-id="axvr9pztpaz5efer9waxadt4ar2dwd9trdas" timestamp="1625357480" guid="3457a445-99d5-4f5d-9552-358bbac492c6"&gt;115&lt;/key&gt;&lt;/foreign-keys&gt;&lt;ref-type name="Journal Article"&gt;17&lt;/ref-type&gt;&lt;contributors&gt;&lt;authors&gt;&lt;author&gt;Chieffo, Alaide&lt;/author&gt;&lt;author&gt;Burzotta, Francesco&lt;/author&gt;&lt;author&gt;Pappalardo, Federico&lt;/author&gt;&lt;author&gt;Briguori, Carlo&lt;/author&gt;&lt;author&gt;Garbo, Roberto&lt;/author&gt;&lt;author&gt;Masiero, Giulia&lt;/author&gt;&lt;author&gt;Nicolini, Elisa&lt;/author&gt;&lt;author&gt;Ribichini, Flavio&lt;/author&gt;&lt;author&gt;Trani, Carlo&lt;/author&gt;&lt;author&gt;Álvarez, Belén Cid&lt;/author&gt;&lt;author&gt;Leor, Oriol Rodríguez&lt;/author&gt;&lt;author&gt;Moreno, Raúl&lt;/author&gt;&lt;author&gt;Santos, Ricardo&lt;/author&gt;&lt;author&gt;Fiarresga, António&lt;/author&gt;&lt;author&gt;Silveira, João Brum&lt;/author&gt;&lt;author&gt;De Prado, Armando Pérez&lt;/author&gt;&lt;author&gt;Musumeci, Giuseppe&lt;/author&gt;&lt;author&gt;Esposito, Giovanni&lt;/author&gt;&lt;author&gt;Tarantini, Giuseppe&lt;/author&gt;&lt;/authors&gt;&lt;/contributors&gt;&lt;titles&gt;&lt;title&gt;Clinical expert consensus document on the use of percutaneous left ventricular assist support devices during complex high-risk indicated PCI&lt;/title&gt;&lt;secondary-title&gt;International Journal of Cardiology&lt;/secondary-title&gt;&lt;/titles&gt;&lt;periodical&gt;&lt;full-title&gt;International Journal of Cardiology&lt;/full-title&gt;&lt;/periodical&gt;&lt;pages&gt;84-90&lt;/pages&gt;&lt;volume&gt;293&lt;/volume&gt;&lt;dates&gt;&lt;year&gt;2019&lt;/year&gt;&lt;/dates&gt;&lt;publisher&gt;Elsevier BV&lt;/publisher&gt;&lt;isbn&gt;0167-5273&lt;/isbn&gt;&lt;urls&gt;&lt;related-urls&gt;&lt;url&gt;https://dx.doi.org/10.1016/j.ijcard.2019.05.065&lt;/url&gt;&lt;/related-urls&gt;&lt;/urls&gt;&lt;electronic-resource-num&gt;10.1016/j.ijcard.2019.05.065&lt;/electronic-resource-num&gt;&lt;/record&gt;&lt;/Cite&gt;&lt;/EndNote&gt;</w:instrText>
      </w:r>
      <w:r w:rsidRPr="00D804F8">
        <w:fldChar w:fldCharType="separate"/>
      </w:r>
      <w:r w:rsidRPr="00D804F8">
        <w:rPr>
          <w:noProof/>
        </w:rPr>
        <w:t>[8]</w:t>
      </w:r>
      <w:r w:rsidRPr="00D804F8">
        <w:fldChar w:fldCharType="end"/>
      </w:r>
      <w:r w:rsidRPr="00D804F8">
        <w:t>, cancer</w:t>
      </w:r>
      <w:r w:rsidRPr="00D804F8">
        <w:fldChar w:fldCharType="begin"/>
      </w:r>
      <w:r w:rsidR="00C11041" w:rsidRPr="00D804F8">
        <w:instrText xml:space="preserve"> ADDIN EN.CITE &lt;EndNote&gt;&lt;Cite&gt;&lt;Author&gt;Potts&lt;/Author&gt;&lt;Year&gt;2019&lt;/Year&gt;&lt;RecNum&gt;3&lt;/RecNum&gt;&lt;DisplayText&gt;[9]&lt;/DisplayText&gt;&lt;record&gt;&lt;rec-number&gt;3&lt;/rec-number&gt;&lt;foreign-keys&gt;&lt;key app="EN" db-id="axvr9pztpaz5efer9waxadt4ar2dwd9trdas" timestamp="1616243992"&gt;3&lt;/key&gt;&lt;/foreign-keys&gt;&lt;ref-type name="Journal Article"&gt;17&lt;/ref-type&gt;&lt;contributors&gt;&lt;authors&gt;&lt;author&gt;Potts, Jessica E.&lt;/author&gt;&lt;author&gt;Iliescu, Cezar A.&lt;/author&gt;&lt;author&gt;Lopez Mattei, Juan C.&lt;/author&gt;&lt;author&gt;Martinez, Sara C.&lt;/author&gt;&lt;author&gt;Holmvang, Lene&lt;/author&gt;&lt;author&gt;Ludman, Peter&lt;/author&gt;&lt;author&gt;De Belder, Mark A.&lt;/author&gt;&lt;author&gt;Kwok, Chun Shing&lt;/author&gt;&lt;author&gt;Rashid, Muhammad&lt;/author&gt;&lt;author&gt;Fischman, David L.&lt;/author&gt;&lt;author&gt;Mamas, Mamas A.&lt;/author&gt;&lt;/authors&gt;&lt;/contributors&gt;&lt;titles&gt;&lt;title&gt;Percutaneous coronary intervention in cancer patients: a report of the prevalence and outcomes in the United States&lt;/title&gt;&lt;secondary-title&gt;European Heart Journal&lt;/secondary-title&gt;&lt;/titles&gt;&lt;periodical&gt;&lt;full-title&gt;European Heart Journal&lt;/full-title&gt;&lt;/periodical&gt;&lt;pages&gt;1790-1800&lt;/pages&gt;&lt;volume&gt;40&lt;/volume&gt;&lt;number&gt;22&lt;/number&gt;&lt;dates&gt;&lt;year&gt;2019&lt;/year&gt;&lt;/dates&gt;&lt;publisher&gt;Oxford University Press (OUP)&lt;/publisher&gt;&lt;isbn&gt;0195-668X&lt;/isbn&gt;&lt;urls&gt;&lt;related-urls&gt;&lt;url&gt;https://dx.doi.org/10.1093/eurheartj/ehy769&lt;/url&gt;&lt;/related-urls&gt;&lt;/urls&gt;&lt;electronic-resource-num&gt;10.1093/eurheartj/ehy769&lt;/electronic-resource-num&gt;&lt;/record&gt;&lt;/Cite&gt;&lt;/EndNote&gt;</w:instrText>
      </w:r>
      <w:r w:rsidRPr="00D804F8">
        <w:fldChar w:fldCharType="separate"/>
      </w:r>
      <w:r w:rsidRPr="00D804F8">
        <w:rPr>
          <w:noProof/>
        </w:rPr>
        <w:t>[9]</w:t>
      </w:r>
      <w:r w:rsidRPr="00D804F8">
        <w:fldChar w:fldCharType="end"/>
      </w:r>
      <w:r w:rsidRPr="00D804F8">
        <w:t xml:space="preserve">, and renal failure </w:t>
      </w:r>
      <w:r w:rsidRPr="00D804F8">
        <w:fldChar w:fldCharType="begin"/>
      </w:r>
      <w:r w:rsidRPr="00D804F8">
        <w:instrText xml:space="preserve"> ADDIN EN.CITE &lt;EndNote&gt;&lt;Cite&gt;&lt;Author&gt;Scholz&lt;/Author&gt;&lt;Year&gt;2020&lt;/Year&gt;&lt;RecNum&gt;215&lt;/RecNum&gt;&lt;DisplayText&gt;[10]&lt;/DisplayText&gt;&lt;record&gt;&lt;rec-number&gt;215&lt;/rec-number&gt;&lt;foreign-keys&gt;&lt;key app="EN" db-id="dsv0aftdnpaavfesssvxa0985ave5waded0d" timestamp="1616264932"&gt;215&lt;/key&gt;&lt;/foreign-keys&gt;&lt;ref-type name="Journal Article"&gt;17&lt;/ref-type&gt;&lt;contributors&gt;&lt;authors&gt;&lt;author&gt;Scholz, Sean S.&lt;/author&gt;&lt;author&gt;Lauder, Lucas&lt;/author&gt;&lt;author&gt;Ewen, Sebastian&lt;/author&gt;&lt;author&gt;Kulenthiran, Saarraaken&lt;/author&gt;&lt;author&gt;Marx, Nikolaus&lt;/author&gt;&lt;author&gt;Sakhov, Orazbek&lt;/author&gt;&lt;author&gt;Kauer, Floris&lt;/author&gt;&lt;author&gt;Witkowski, Adam&lt;/author&gt;&lt;author&gt;Vaglimigli, Marco&lt;/author&gt;&lt;author&gt;Wijns, William&lt;/author&gt;&lt;author&gt;Scheller, Bruno&lt;/author&gt;&lt;author&gt;Böhm, Michael&lt;/author&gt;&lt;author&gt;Mahfoud, Felix&lt;/author&gt;&lt;/authors&gt;&lt;/contributors&gt;&lt;titles&gt;&lt;title&gt;One-year clinical outcomes in patients with renal insufficiency after contemporary PCI: data from a multicenter registry&lt;/title&gt;&lt;secondary-title&gt;Clinical Research in Cardiology&lt;/secondary-title&gt;&lt;/titles&gt;&lt;periodical&gt;&lt;full-title&gt;Clinical Research in Cardiology&lt;/full-title&gt;&lt;/periodical&gt;&lt;pages&gt;845-856&lt;/pages&gt;&lt;volume&gt;109&lt;/volume&gt;&lt;number&gt;7&lt;/number&gt;&lt;dates&gt;&lt;year&gt;2020&lt;/year&gt;&lt;/dates&gt;&lt;publisher&gt;Springer Science and Business Media LLC&lt;/publisher&gt;&lt;isbn&gt;1861-0684&lt;/isbn&gt;&lt;urls&gt;&lt;related-urls&gt;&lt;url&gt;https://dx.doi.org/10.1007/s00392-019-01575-y&lt;/url&gt;&lt;/related-urls&gt;&lt;/urls&gt;&lt;electronic-resource-num&gt;10.1007/s00392-019-01575-y&lt;/electronic-resource-num&gt;&lt;/record&gt;&lt;/Cite&gt;&lt;/EndNote&gt;</w:instrText>
      </w:r>
      <w:r w:rsidRPr="00D804F8">
        <w:fldChar w:fldCharType="separate"/>
      </w:r>
      <w:r w:rsidRPr="00D804F8">
        <w:rPr>
          <w:noProof/>
        </w:rPr>
        <w:t>[10]</w:t>
      </w:r>
      <w:r w:rsidRPr="00D804F8">
        <w:fldChar w:fldCharType="end"/>
      </w:r>
      <w:r w:rsidRPr="00D804F8">
        <w:t xml:space="preserve">. </w:t>
      </w:r>
      <w:r w:rsidR="00846BB0" w:rsidRPr="00D804F8">
        <w:t>Finally,</w:t>
      </w:r>
      <w:r w:rsidR="0041704D" w:rsidRPr="00D804F8">
        <w:t xml:space="preserve"> the term </w:t>
      </w:r>
      <w:r w:rsidR="00331FF6" w:rsidRPr="00D804F8">
        <w:t>'</w:t>
      </w:r>
      <w:r w:rsidR="0041704D" w:rsidRPr="00D804F8">
        <w:t xml:space="preserve">complex </w:t>
      </w:r>
      <w:r w:rsidR="00331FF6" w:rsidRPr="00D804F8">
        <w:t xml:space="preserve">PCI' </w:t>
      </w:r>
      <w:r w:rsidR="0041704D" w:rsidRPr="00D804F8">
        <w:t>can be used to describe the</w:t>
      </w:r>
      <w:r w:rsidRPr="00D804F8">
        <w:t xml:space="preserve"> use of equipment such as haemodynamic support</w:t>
      </w:r>
      <w:r w:rsidR="00895480" w:rsidRPr="00D804F8">
        <w:t xml:space="preserve"> and</w:t>
      </w:r>
      <w:r w:rsidRPr="00D804F8">
        <w:t xml:space="preserve"> rotation</w:t>
      </w:r>
      <w:r w:rsidR="00C11041" w:rsidRPr="00D804F8">
        <w:t>al</w:t>
      </w:r>
      <w:r w:rsidRPr="00D804F8">
        <w:t xml:space="preserve"> </w:t>
      </w:r>
      <w:r w:rsidR="00846BB0" w:rsidRPr="00D804F8">
        <w:t>atherectomy.</w:t>
      </w:r>
      <w:r w:rsidRPr="00D804F8">
        <w:t xml:space="preserve"> </w:t>
      </w:r>
    </w:p>
    <w:p w14:paraId="3D4214DA" w14:textId="09F89B35" w:rsidR="00F64445" w:rsidRPr="00D804F8" w:rsidRDefault="00F64445" w:rsidP="00F007E8">
      <w:pPr>
        <w:spacing w:line="480" w:lineRule="auto"/>
        <w:ind w:firstLine="720"/>
        <w:jc w:val="both"/>
        <w:rPr>
          <w:lang w:val="en-US"/>
        </w:rPr>
      </w:pPr>
      <w:r w:rsidRPr="00D804F8">
        <w:rPr>
          <w:lang w:val="en-US"/>
        </w:rPr>
        <w:t>Complex</w:t>
      </w:r>
      <w:r w:rsidR="00483569" w:rsidRPr="00D804F8">
        <w:rPr>
          <w:lang w:val="en-US"/>
        </w:rPr>
        <w:t>,</w:t>
      </w:r>
      <w:r w:rsidRPr="00D804F8">
        <w:rPr>
          <w:lang w:val="en-US"/>
        </w:rPr>
        <w:t xml:space="preserve"> High</w:t>
      </w:r>
      <w:r w:rsidR="00483569" w:rsidRPr="00D804F8">
        <w:rPr>
          <w:lang w:val="en-US"/>
        </w:rPr>
        <w:t>-</w:t>
      </w:r>
      <w:r w:rsidRPr="00D804F8">
        <w:rPr>
          <w:lang w:val="en-US"/>
        </w:rPr>
        <w:t xml:space="preserve">risk but </w:t>
      </w:r>
      <w:r w:rsidR="00483569" w:rsidRPr="00D804F8">
        <w:rPr>
          <w:lang w:val="en-US"/>
        </w:rPr>
        <w:t>i</w:t>
      </w:r>
      <w:r w:rsidRPr="00D804F8">
        <w:rPr>
          <w:lang w:val="en-US"/>
        </w:rPr>
        <w:t>ndicated PCI (CH</w:t>
      </w:r>
      <w:r w:rsidR="00483569" w:rsidRPr="00D804F8">
        <w:rPr>
          <w:lang w:val="en-US"/>
        </w:rPr>
        <w:t>i</w:t>
      </w:r>
      <w:r w:rsidRPr="00D804F8">
        <w:rPr>
          <w:lang w:val="en-US"/>
        </w:rPr>
        <w:t xml:space="preserve">P) is an emerging concept with an evolving </w:t>
      </w:r>
      <w:r w:rsidR="00846BB0" w:rsidRPr="00D804F8">
        <w:rPr>
          <w:lang w:val="en-US"/>
        </w:rPr>
        <w:t>definition. The</w:t>
      </w:r>
      <w:r w:rsidR="0041704D" w:rsidRPr="00D804F8">
        <w:rPr>
          <w:lang w:val="en-US"/>
        </w:rPr>
        <w:t xml:space="preserve"> current</w:t>
      </w:r>
      <w:r w:rsidRPr="00D804F8">
        <w:rPr>
          <w:lang w:val="en-US"/>
        </w:rPr>
        <w:t xml:space="preserve"> consensus is that </w:t>
      </w:r>
      <w:r w:rsidR="0041704D" w:rsidRPr="00D804F8">
        <w:rPr>
          <w:lang w:val="en-US"/>
        </w:rPr>
        <w:t xml:space="preserve">these </w:t>
      </w:r>
      <w:r w:rsidRPr="00D804F8">
        <w:rPr>
          <w:lang w:val="en-US"/>
        </w:rPr>
        <w:t xml:space="preserve">high-risk PCI patients are </w:t>
      </w:r>
      <w:r w:rsidR="0041704D" w:rsidRPr="00D804F8">
        <w:rPr>
          <w:lang w:val="en-US"/>
        </w:rPr>
        <w:t xml:space="preserve">defined as </w:t>
      </w:r>
      <w:r w:rsidRPr="00D804F8">
        <w:rPr>
          <w:lang w:val="en-US"/>
        </w:rPr>
        <w:t>those with the combination of complex CAD, hemodynamic compromise ( LV support/ shock / severe LV dysfunction), and</w:t>
      </w:r>
      <w:r w:rsidR="00F007E8" w:rsidRPr="00D804F8">
        <w:rPr>
          <w:lang w:val="en-US"/>
        </w:rPr>
        <w:t>/</w:t>
      </w:r>
      <w:r w:rsidRPr="00D804F8">
        <w:rPr>
          <w:lang w:val="en-US"/>
        </w:rPr>
        <w:t>or comorbidities such as advanced age, prior CABG, and chronic renal failure</w:t>
      </w:r>
      <w:r w:rsidR="00F007E8" w:rsidRPr="00D804F8">
        <w:rPr>
          <w:lang w:val="en-US"/>
        </w:rPr>
        <w:fldChar w:fldCharType="begin"/>
      </w:r>
      <w:r w:rsidR="00C11041" w:rsidRPr="00D804F8">
        <w:rPr>
          <w:lang w:val="en-US"/>
        </w:rPr>
        <w:instrText xml:space="preserve"> ADDIN EN.CITE &lt;EndNote&gt;&lt;Cite&gt;&lt;Author&gt;Riley&lt;/Author&gt;&lt;Year&gt;2020&lt;/Year&gt;&lt;RecNum&gt;18&lt;/RecNum&gt;&lt;DisplayText&gt;[7]&lt;/DisplayText&gt;&lt;record&gt;&lt;rec-number&gt;18&lt;/rec-number&gt;&lt;foreign-keys&gt;&lt;key app="EN" db-id="axvr9pztpaz5efer9waxadt4ar2dwd9trdas" timestamp="1617914727"&gt;18&lt;/key&gt;&lt;/foreign-keys&gt;&lt;ref-type name="Journal Article"&gt;17&lt;/ref-type&gt;&lt;contributors&gt;&lt;authors&gt;&lt;author&gt;Riley, Robert F.&lt;/author&gt;&lt;author&gt;Henry, Timothy D.&lt;/author&gt;&lt;author&gt;Mahmud, Ehtisham&lt;/author&gt;&lt;author&gt;Kirtane, Ajay J.&lt;/author&gt;&lt;author&gt;Brilakis, Emmanouil S.&lt;/author&gt;&lt;author&gt;Goyal, Abhinav&lt;/author&gt;&lt;author&gt;Grines, Cindy L.&lt;/author&gt;&lt;author&gt;Lombardi, William L.&lt;/author&gt;&lt;author&gt;Maran, Anbukarasi&lt;/author&gt;&lt;author&gt;Rab, Tanveer&lt;/author&gt;&lt;author&gt;Tremmel, Jennifer A.&lt;/author&gt;&lt;author&gt;Truesdell, Alexander G.&lt;/author&gt;&lt;author&gt;Yeh, Robert W.&lt;/author&gt;&lt;author&gt;Zhao, David X.&lt;/author&gt;&lt;author&gt;Jaffer, Farouc A.&lt;/author&gt;&lt;/authors&gt;&lt;/contributors&gt;&lt;titles&gt;&lt;title&gt;SCAI position statement on optimal percutaneous coronary interventional therapy for complex coronary artery disease&lt;/title&gt;&lt;secondary-title&gt;Catheterization and Cardiovascular Interventions&lt;/secondary-title&gt;&lt;/titles&gt;&lt;periodical&gt;&lt;full-title&gt;Catheterization and Cardiovascular Interventions&lt;/full-title&gt;&lt;/periodical&gt;&lt;pages&gt;346-362&lt;/pages&gt;&lt;volume&gt;96&lt;/volume&gt;&lt;number&gt;2&lt;/number&gt;&lt;dates&gt;&lt;year&gt;2020&lt;/year&gt;&lt;/dates&gt;&lt;publisher&gt;Wiley&lt;/publisher&gt;&lt;isbn&gt;1522-1946&lt;/isbn&gt;&lt;urls&gt;&lt;related-urls&gt;&lt;url&gt;https://dx.doi.org/10.1002/ccd.28994&lt;/url&gt;&lt;/related-urls&gt;&lt;/urls&gt;&lt;electronic-resource-num&gt;10.1002/ccd.28994&lt;/electronic-resource-num&gt;&lt;/record&gt;&lt;/Cite&gt;&lt;/EndNote&gt;</w:instrText>
      </w:r>
      <w:r w:rsidR="00F007E8" w:rsidRPr="00D804F8">
        <w:rPr>
          <w:lang w:val="en-US"/>
        </w:rPr>
        <w:fldChar w:fldCharType="separate"/>
      </w:r>
      <w:r w:rsidR="00F007E8" w:rsidRPr="00D804F8">
        <w:rPr>
          <w:noProof/>
          <w:lang w:val="en-US"/>
        </w:rPr>
        <w:t>[7]</w:t>
      </w:r>
      <w:r w:rsidR="00F007E8" w:rsidRPr="00D804F8">
        <w:rPr>
          <w:lang w:val="en-US"/>
        </w:rPr>
        <w:fldChar w:fldCharType="end"/>
      </w:r>
      <w:r w:rsidRPr="00D804F8">
        <w:rPr>
          <w:lang w:val="en-US"/>
        </w:rPr>
        <w:t xml:space="preserve">. </w:t>
      </w:r>
    </w:p>
    <w:p w14:paraId="108FDFA5" w14:textId="13F6B159" w:rsidR="00B24330" w:rsidRPr="00D804F8" w:rsidRDefault="00F64445" w:rsidP="00F007E8">
      <w:pPr>
        <w:spacing w:line="480" w:lineRule="auto"/>
        <w:jc w:val="both"/>
        <w:rPr>
          <w:lang w:val="en-US"/>
        </w:rPr>
      </w:pPr>
      <w:r w:rsidRPr="00D804F8">
        <w:rPr>
          <w:lang w:val="en-US"/>
        </w:rPr>
        <w:tab/>
        <w:t xml:space="preserve">Over the past few decades, studies looking at sex differences in outcomes following PCI have demonstrated worse outcomes in females </w:t>
      </w:r>
      <w:r w:rsidR="00486912" w:rsidRPr="00D804F8">
        <w:rPr>
          <w:lang w:val="en-US"/>
        </w:rPr>
        <w:t>than</w:t>
      </w:r>
      <w:r w:rsidRPr="00D804F8">
        <w:rPr>
          <w:lang w:val="en-US"/>
        </w:rPr>
        <w:t xml:space="preserve"> males </w:t>
      </w:r>
      <w:r w:rsidRPr="00D804F8">
        <w:rPr>
          <w:lang w:val="en-US"/>
        </w:rPr>
        <w:fldChar w:fldCharType="begin">
          <w:fldData xml:space="preserve">PEVuZE5vdGU+PENpdGU+PEF1dGhvcj5Qb3R0czwvQXV0aG9yPjxZZWFyPjIwMTk8L1llYXI+PFJl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</w:fldData>
        </w:fldChar>
      </w:r>
      <w:r w:rsidR="00C11041" w:rsidRPr="00D804F8">
        <w:rPr>
          <w:lang w:val="en-US"/>
        </w:rPr>
        <w:instrText xml:space="preserve"> ADDIN EN.CITE </w:instrText>
      </w:r>
      <w:r w:rsidR="00C11041" w:rsidRPr="00D804F8">
        <w:rPr>
          <w:lang w:val="en-US"/>
        </w:rPr>
        <w:fldChar w:fldCharType="begin">
          <w:fldData xml:space="preserve">PEVuZE5vdGU+PENpdGU+PEF1dGhvcj5Qb3R0czwvQXV0aG9yPjxZZWFyPjIwMTk8L1llYXI+PFJl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</w:fldData>
        </w:fldChar>
      </w:r>
      <w:r w:rsidR="00C11041" w:rsidRPr="00D804F8">
        <w:rPr>
          <w:lang w:val="en-US"/>
        </w:rPr>
        <w:instrText xml:space="preserve"> ADDIN EN.CITE.DATA </w:instrText>
      </w:r>
      <w:r w:rsidR="00C11041" w:rsidRPr="00D804F8">
        <w:rPr>
          <w:lang w:val="en-US"/>
        </w:rPr>
      </w:r>
      <w:r w:rsidR="00C11041" w:rsidRPr="00D804F8">
        <w:rPr>
          <w:lang w:val="en-US"/>
        </w:rPr>
        <w:fldChar w:fldCharType="end"/>
      </w:r>
      <w:r w:rsidRPr="00D804F8">
        <w:rPr>
          <w:lang w:val="en-US"/>
        </w:rPr>
      </w:r>
      <w:r w:rsidRPr="00D804F8">
        <w:rPr>
          <w:lang w:val="en-US"/>
        </w:rPr>
        <w:fldChar w:fldCharType="separate"/>
      </w:r>
      <w:r w:rsidR="00F007E8" w:rsidRPr="00D804F8">
        <w:rPr>
          <w:noProof/>
          <w:lang w:val="en-US"/>
        </w:rPr>
        <w:t>[9, 11]</w:t>
      </w:r>
      <w:r w:rsidRPr="00D804F8">
        <w:rPr>
          <w:lang w:val="en-US"/>
        </w:rPr>
        <w:fldChar w:fldCharType="end"/>
      </w:r>
      <w:r w:rsidRPr="00D804F8">
        <w:rPr>
          <w:lang w:val="en-US"/>
        </w:rPr>
        <w:t xml:space="preserve">, which persist even at long term follow-up </w:t>
      </w:r>
      <w:r w:rsidRPr="00D804F8">
        <w:rPr>
          <w:lang w:val="en-US"/>
        </w:rPr>
        <w:fldChar w:fldCharType="begin">
          <w:fldData xml:space="preserve">PEVuZE5vdGU+PENpdGU+PEF1dGhvcj5Lb3NtaWRvdTwvQXV0aG9yPjxZZWFyPjIwMjA8L1llYXI+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</w:fldData>
        </w:fldChar>
      </w:r>
      <w:r w:rsidR="00F007E8" w:rsidRPr="00D804F8">
        <w:rPr>
          <w:lang w:val="en-US"/>
        </w:rPr>
        <w:instrText xml:space="preserve"> ADDIN EN.CITE </w:instrText>
      </w:r>
      <w:r w:rsidR="00F007E8" w:rsidRPr="00D804F8">
        <w:rPr>
          <w:lang w:val="en-US"/>
        </w:rPr>
        <w:fldChar w:fldCharType="begin">
          <w:fldData xml:space="preserve">PEVuZE5vdGU+PENpdGU+PEF1dGhvcj5Lb3NtaWRvdTwvQXV0aG9yPjxZZWFyPjIwMjA8L1llYXI+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</w:fldData>
        </w:fldChar>
      </w:r>
      <w:r w:rsidR="00F007E8" w:rsidRPr="00D804F8">
        <w:rPr>
          <w:lang w:val="en-US"/>
        </w:rPr>
        <w:instrText xml:space="preserve"> ADDIN EN.CITE.DATA </w:instrText>
      </w:r>
      <w:r w:rsidR="00F007E8" w:rsidRPr="00D804F8">
        <w:rPr>
          <w:lang w:val="en-US"/>
        </w:rPr>
      </w:r>
      <w:r w:rsidR="00F007E8" w:rsidRPr="00D804F8">
        <w:rPr>
          <w:lang w:val="en-US"/>
        </w:rPr>
        <w:fldChar w:fldCharType="end"/>
      </w:r>
      <w:r w:rsidRPr="00D804F8">
        <w:rPr>
          <w:lang w:val="en-US"/>
        </w:rPr>
      </w:r>
      <w:r w:rsidRPr="00D804F8">
        <w:rPr>
          <w:lang w:val="en-US"/>
        </w:rPr>
        <w:fldChar w:fldCharType="separate"/>
      </w:r>
      <w:r w:rsidR="00F007E8" w:rsidRPr="00D804F8">
        <w:rPr>
          <w:noProof/>
          <w:lang w:val="en-US"/>
        </w:rPr>
        <w:t>[12]</w:t>
      </w:r>
      <w:r w:rsidRPr="00D804F8">
        <w:rPr>
          <w:lang w:val="en-US"/>
        </w:rPr>
        <w:fldChar w:fldCharType="end"/>
      </w:r>
      <w:r w:rsidRPr="00D804F8">
        <w:rPr>
          <w:lang w:val="en-US"/>
        </w:rPr>
        <w:t xml:space="preserve">. However, studies looking at whether such sex disparities </w:t>
      </w:r>
      <w:r w:rsidR="001F4EDE" w:rsidRPr="00D804F8">
        <w:rPr>
          <w:lang w:val="en-US"/>
        </w:rPr>
        <w:t xml:space="preserve">are observed </w:t>
      </w:r>
      <w:r w:rsidR="00846BB0" w:rsidRPr="00D804F8">
        <w:rPr>
          <w:lang w:val="en-US"/>
        </w:rPr>
        <w:t>in CH</w:t>
      </w:r>
      <w:r w:rsidR="00F007E8" w:rsidRPr="00D804F8">
        <w:rPr>
          <w:lang w:val="en-US"/>
        </w:rPr>
        <w:t>i</w:t>
      </w:r>
      <w:r w:rsidR="00846BB0" w:rsidRPr="00D804F8">
        <w:rPr>
          <w:lang w:val="en-US"/>
        </w:rPr>
        <w:t>P</w:t>
      </w:r>
      <w:r w:rsidRPr="00D804F8">
        <w:rPr>
          <w:lang w:val="en-US"/>
        </w:rPr>
        <w:t xml:space="preserve"> are limited. A recent study that looked at sex-related outcomes in </w:t>
      </w:r>
      <w:r w:rsidR="00846BB0" w:rsidRPr="00D804F8">
        <w:rPr>
          <w:lang w:val="en-US"/>
        </w:rPr>
        <w:t>c</w:t>
      </w:r>
      <w:r w:rsidRPr="00D804F8">
        <w:rPr>
          <w:lang w:val="en-US"/>
        </w:rPr>
        <w:t>omplex-</w:t>
      </w:r>
      <w:r w:rsidRPr="00D804F8">
        <w:rPr>
          <w:lang w:val="en-US"/>
        </w:rPr>
        <w:lastRenderedPageBreak/>
        <w:t>PCI versus non-</w:t>
      </w:r>
      <w:r w:rsidR="00846BB0" w:rsidRPr="00D804F8">
        <w:rPr>
          <w:lang w:val="en-US"/>
        </w:rPr>
        <w:t>c</w:t>
      </w:r>
      <w:r w:rsidRPr="00D804F8">
        <w:rPr>
          <w:lang w:val="en-US"/>
        </w:rPr>
        <w:t xml:space="preserve">omplex-PCI in a large-volume single tertiary-care </w:t>
      </w:r>
      <w:r w:rsidR="002C78D6" w:rsidRPr="00D804F8">
        <w:rPr>
          <w:lang w:val="en-US"/>
        </w:rPr>
        <w:t>center</w:t>
      </w:r>
      <w:r w:rsidRPr="00D804F8">
        <w:rPr>
          <w:lang w:val="en-US"/>
        </w:rPr>
        <w:t xml:space="preserve"> concluded that a sex-paradox exists</w:t>
      </w:r>
      <w:r w:rsidR="00804F7D" w:rsidRPr="00D804F8">
        <w:rPr>
          <w:lang w:val="en-US"/>
        </w:rPr>
        <w:t xml:space="preserve"> </w:t>
      </w:r>
      <w:r w:rsidR="00804F7D" w:rsidRPr="00D804F8">
        <w:rPr>
          <w:lang w:val="en-US"/>
        </w:rPr>
        <w:fldChar w:fldCharType="begin"/>
      </w:r>
      <w:r w:rsidR="00F007E8" w:rsidRPr="00D804F8">
        <w:rPr>
          <w:lang w:val="en-US"/>
        </w:rPr>
        <w:instrText xml:space="preserve"> ADDIN EN.CITE &lt;EndNote&gt;&lt;Cite&gt;&lt;Author&gt;Nicolas&lt;/Author&gt;&lt;Year&gt;2021&lt;/Year&gt;&lt;RecNum&gt;120&lt;/RecNum&gt;&lt;DisplayText&gt;[13]&lt;/DisplayText&gt;&lt;record&gt;&lt;rec-number&gt;120&lt;/rec-number&gt;&lt;foreign-keys&gt;&lt;key app="EN" db-id="axvr9pztpaz5efer9waxadt4ar2dwd9trdas" timestamp="1625357480" guid="afade20a-c966-40f7-aa22-31789fdd50a0"&gt;120&lt;/key&gt;&lt;/foreign-keys&gt;&lt;ref-type name="Journal Article"&gt;17&lt;/ref-type&gt;&lt;contributors&gt;&lt;authors&gt;&lt;author&gt;Nicolas, Johny&lt;/author&gt;&lt;author&gt;Claessen, Bimmer E.&lt;/author&gt;&lt;author&gt;Cao, Davide&lt;/author&gt;&lt;author&gt;Chiarito, Mauro&lt;/author&gt;&lt;author&gt;Sartori, Samantha&lt;/author&gt;&lt;author&gt;Qiu, Hanbo&lt;/author&gt;&lt;author&gt;Goel, Ridhima&lt;/author&gt;&lt;author&gt;Nardin, Matteo&lt;/author&gt;&lt;author&gt;Roumeliotis, Anastasios&lt;/author&gt;&lt;author&gt;Vogel, Birgit&lt;/author&gt;&lt;author&gt;Turfah, Ali&lt;/author&gt;&lt;author&gt;Chandiramani, Rishi&lt;/author&gt;&lt;author&gt;Baber, Usman&lt;/author&gt;&lt;author&gt;Barman, Nitin&lt;/author&gt;&lt;author&gt;Sweeny, Joseph&lt;/author&gt;&lt;author&gt;Krishnan, Prakash&lt;/author&gt;&lt;author&gt;Kini, Annapoorna&lt;/author&gt;&lt;author&gt;Sharma, Samin K.&lt;/author&gt;&lt;author&gt;Dangas, George D.&lt;/author&gt;&lt;author&gt;Mehran, Roxana&lt;/author&gt;&lt;/authors&gt;&lt;/contributors&gt;&lt;titles&gt;&lt;title&gt;A sex paradox in clinical outcomes following complex percutaneous coronary intervention&lt;/title&gt;&lt;secondary-title&gt;International Journal of Cardiology&lt;/secondary-title&gt;&lt;/titles&gt;&lt;periodical&gt;&lt;full-title&gt;International Journal of Cardiology&lt;/full-title&gt;&lt;/periodical&gt;&lt;pages&gt;67-73&lt;/pages&gt;&lt;volume&gt;329&lt;/volume&gt;&lt;dates&gt;&lt;year&gt;2021&lt;/year&gt;&lt;/dates&gt;&lt;publisher&gt;Elsevier BV&lt;/publisher&gt;&lt;isbn&gt;0167-5273&lt;/isbn&gt;&lt;urls&gt;&lt;related-urls&gt;&lt;url&gt;https://dx.doi.org/10.1016/j.ijcard.2020.11.067&lt;/url&gt;&lt;/related-urls&gt;&lt;/urls&gt;&lt;electronic-resource-num&gt;10.1016/j.ijcard.2020.11.067&lt;/electronic-resource-num&gt;&lt;/record&gt;&lt;/Cite&gt;&lt;/EndNote&gt;</w:instrText>
      </w:r>
      <w:r w:rsidR="00804F7D" w:rsidRPr="00D804F8">
        <w:rPr>
          <w:lang w:val="en-US"/>
        </w:rPr>
        <w:fldChar w:fldCharType="separate"/>
      </w:r>
      <w:r w:rsidR="00F007E8" w:rsidRPr="00D804F8">
        <w:rPr>
          <w:noProof/>
          <w:lang w:val="en-US"/>
        </w:rPr>
        <w:t>[13]</w:t>
      </w:r>
      <w:r w:rsidR="00804F7D" w:rsidRPr="00D804F8">
        <w:rPr>
          <w:lang w:val="en-US"/>
        </w:rPr>
        <w:fldChar w:fldCharType="end"/>
      </w:r>
      <w:r w:rsidRPr="00D804F8">
        <w:rPr>
          <w:lang w:val="en-US"/>
        </w:rPr>
        <w:t xml:space="preserve">. </w:t>
      </w:r>
      <w:r w:rsidR="0034571A" w:rsidRPr="00D804F8">
        <w:rPr>
          <w:lang w:val="en-US"/>
        </w:rPr>
        <w:t>Females</w:t>
      </w:r>
      <w:r w:rsidRPr="00D804F8">
        <w:rPr>
          <w:lang w:val="en-US"/>
        </w:rPr>
        <w:t xml:space="preserve"> tend to </w:t>
      </w:r>
      <w:r w:rsidR="00B539D6" w:rsidRPr="00D804F8">
        <w:rPr>
          <w:lang w:val="en-US"/>
        </w:rPr>
        <w:t>have less complex</w:t>
      </w:r>
      <w:r w:rsidRPr="00D804F8">
        <w:rPr>
          <w:lang w:val="en-US"/>
        </w:rPr>
        <w:t xml:space="preserve"> coronary artery disease yet paradoxically suffer from higher rates of adverse outcomes following </w:t>
      </w:r>
      <w:r w:rsidR="00B539D6" w:rsidRPr="00D804F8">
        <w:rPr>
          <w:lang w:val="en-US"/>
        </w:rPr>
        <w:t xml:space="preserve">complex </w:t>
      </w:r>
      <w:r w:rsidRPr="00D804F8">
        <w:rPr>
          <w:lang w:val="en-US"/>
        </w:rPr>
        <w:t>PCI.  However, this single-</w:t>
      </w:r>
      <w:proofErr w:type="spellStart"/>
      <w:r w:rsidR="00331FF6" w:rsidRPr="00D804F8">
        <w:rPr>
          <w:lang w:val="en-US"/>
        </w:rPr>
        <w:t>centre</w:t>
      </w:r>
      <w:proofErr w:type="spellEnd"/>
      <w:r w:rsidR="00331FF6" w:rsidRPr="00D804F8">
        <w:rPr>
          <w:lang w:val="en-US"/>
        </w:rPr>
        <w:t xml:space="preserve"> </w:t>
      </w:r>
      <w:r w:rsidR="00486912" w:rsidRPr="00D804F8">
        <w:rPr>
          <w:lang w:val="en-US"/>
        </w:rPr>
        <w:t>study's</w:t>
      </w:r>
      <w:r w:rsidRPr="00D804F8">
        <w:rPr>
          <w:lang w:val="en-US"/>
        </w:rPr>
        <w:t xml:space="preserve"> findings may not apply to patients undergoing complex PCI in other </w:t>
      </w:r>
      <w:r w:rsidR="002C78D6" w:rsidRPr="00D804F8">
        <w:rPr>
          <w:lang w:val="en-US"/>
        </w:rPr>
        <w:t>centers</w:t>
      </w:r>
      <w:r w:rsidRPr="00D804F8">
        <w:rPr>
          <w:lang w:val="en-US"/>
        </w:rPr>
        <w:t xml:space="preserve"> and cannot </w:t>
      </w:r>
      <w:r w:rsidR="00B539D6" w:rsidRPr="00D804F8">
        <w:rPr>
          <w:lang w:val="en-US"/>
        </w:rPr>
        <w:t>inform</w:t>
      </w:r>
      <w:r w:rsidRPr="00D804F8">
        <w:rPr>
          <w:lang w:val="en-US"/>
        </w:rPr>
        <w:t xml:space="preserve"> national practice.</w:t>
      </w:r>
      <w:r w:rsidR="00B24330" w:rsidRPr="00D804F8">
        <w:rPr>
          <w:lang w:val="en-US"/>
        </w:rPr>
        <w:t xml:space="preserve"> </w:t>
      </w:r>
      <w:r w:rsidRPr="00D804F8">
        <w:rPr>
          <w:lang w:val="en-US"/>
        </w:rPr>
        <w:t xml:space="preserve">Furthermore, the authors did not systematically look at how the case-mix amongst complex PCI is different between sexes and how it has evolved. </w:t>
      </w:r>
    </w:p>
    <w:p w14:paraId="2B26B70E" w14:textId="386E2AC4" w:rsidR="00F64445" w:rsidRPr="00D804F8" w:rsidRDefault="00F64445" w:rsidP="00F007E8">
      <w:pPr>
        <w:spacing w:line="480" w:lineRule="auto"/>
        <w:ind w:firstLine="720"/>
        <w:jc w:val="both"/>
        <w:rPr>
          <w:lang w:val="en-US"/>
        </w:rPr>
      </w:pPr>
      <w:r w:rsidRPr="00D804F8">
        <w:rPr>
          <w:lang w:val="en-US"/>
        </w:rPr>
        <w:t>We</w:t>
      </w:r>
      <w:r w:rsidR="00331FF6" w:rsidRPr="00D804F8">
        <w:rPr>
          <w:lang w:val="en-US"/>
        </w:rPr>
        <w:t>, therefore,</w:t>
      </w:r>
      <w:r w:rsidRPr="00D804F8">
        <w:rPr>
          <w:lang w:val="en-US"/>
        </w:rPr>
        <w:t xml:space="preserve"> stud</w:t>
      </w:r>
      <w:r w:rsidR="00B24330" w:rsidRPr="00D804F8">
        <w:rPr>
          <w:lang w:val="en-US"/>
        </w:rPr>
        <w:t>y</w:t>
      </w:r>
      <w:r w:rsidRPr="00D804F8">
        <w:rPr>
          <w:lang w:val="en-US"/>
        </w:rPr>
        <w:t xml:space="preserve"> whether there </w:t>
      </w:r>
      <w:r w:rsidR="00B24330" w:rsidRPr="00D804F8">
        <w:rPr>
          <w:lang w:val="en-US"/>
        </w:rPr>
        <w:t>are</w:t>
      </w:r>
      <w:r w:rsidRPr="00D804F8">
        <w:rPr>
          <w:lang w:val="en-US"/>
        </w:rPr>
        <w:t xml:space="preserve"> sex differences in the types of CH</w:t>
      </w:r>
      <w:r w:rsidR="00483569" w:rsidRPr="00D804F8">
        <w:rPr>
          <w:lang w:val="en-US"/>
        </w:rPr>
        <w:t>i</w:t>
      </w:r>
      <w:r w:rsidRPr="00D804F8">
        <w:rPr>
          <w:lang w:val="en-US"/>
        </w:rPr>
        <w:t>P</w:t>
      </w:r>
      <w:r w:rsidR="00846BB0" w:rsidRPr="00D804F8">
        <w:rPr>
          <w:lang w:val="en-US"/>
        </w:rPr>
        <w:t xml:space="preserve"> </w:t>
      </w:r>
      <w:r w:rsidRPr="00D804F8">
        <w:rPr>
          <w:lang w:val="en-US"/>
        </w:rPr>
        <w:t xml:space="preserve">procedures undertaken in a national cohort of patients undergoing PCI and how these have evolved. We also </w:t>
      </w:r>
      <w:r w:rsidR="00B24330" w:rsidRPr="00D804F8">
        <w:rPr>
          <w:lang w:val="en-US"/>
        </w:rPr>
        <w:t>report</w:t>
      </w:r>
      <w:r w:rsidRPr="00D804F8">
        <w:rPr>
          <w:lang w:val="en-US"/>
        </w:rPr>
        <w:t xml:space="preserve"> whether there are sex-related differences in outcomes following CH</w:t>
      </w:r>
      <w:r w:rsidR="00483569" w:rsidRPr="00D804F8">
        <w:rPr>
          <w:lang w:val="en-US"/>
        </w:rPr>
        <w:t>i</w:t>
      </w:r>
      <w:r w:rsidRPr="00D804F8">
        <w:rPr>
          <w:lang w:val="en-US"/>
        </w:rPr>
        <w:t>P using data from the British Cardiovascular Intervention Society (BCIS) PCI registry.</w:t>
      </w:r>
    </w:p>
    <w:p w14:paraId="07494EFC" w14:textId="77777777" w:rsidR="00F64445" w:rsidRPr="00D804F8" w:rsidRDefault="00F64445" w:rsidP="00F007E8">
      <w:pPr>
        <w:spacing w:line="480" w:lineRule="auto"/>
        <w:rPr>
          <w:b/>
          <w:bCs/>
          <w:lang w:val="en-US"/>
        </w:rPr>
      </w:pPr>
    </w:p>
    <w:p w14:paraId="2267C42F" w14:textId="77777777" w:rsidR="00F64445" w:rsidRPr="00D804F8" w:rsidRDefault="00F64445" w:rsidP="00F007E8">
      <w:pPr>
        <w:spacing w:line="480" w:lineRule="auto"/>
        <w:rPr>
          <w:b/>
          <w:bCs/>
          <w:lang w:val="en-US"/>
        </w:rPr>
      </w:pPr>
      <w:r w:rsidRPr="00D804F8">
        <w:rPr>
          <w:b/>
          <w:bCs/>
          <w:lang w:val="en-US"/>
        </w:rPr>
        <w:t xml:space="preserve">Methods </w:t>
      </w:r>
    </w:p>
    <w:p w14:paraId="01DE001E" w14:textId="77777777" w:rsidR="00F64445" w:rsidRPr="00D804F8" w:rsidRDefault="00F64445" w:rsidP="00F007E8">
      <w:pPr>
        <w:spacing w:line="480" w:lineRule="auto"/>
        <w:rPr>
          <w:bCs/>
          <w:i/>
          <w:lang w:val="en-US"/>
        </w:rPr>
      </w:pPr>
      <w:r w:rsidRPr="00D804F8">
        <w:rPr>
          <w:bCs/>
          <w:i/>
          <w:lang w:val="en-US"/>
        </w:rPr>
        <w:t>Data source</w:t>
      </w:r>
    </w:p>
    <w:p w14:paraId="2BD1F65A" w14:textId="76006D39" w:rsidR="00AC489C" w:rsidRPr="00D804F8" w:rsidRDefault="00F64445" w:rsidP="00F007E8">
      <w:pPr>
        <w:spacing w:line="480" w:lineRule="auto"/>
        <w:jc w:val="both"/>
        <w:rPr>
          <w:lang w:val="en-US"/>
        </w:rPr>
      </w:pPr>
      <w:r w:rsidRPr="00D804F8">
        <w:rPr>
          <w:lang w:val="en-US"/>
        </w:rPr>
        <w:t xml:space="preserve">Data were obtained and </w:t>
      </w:r>
      <w:r w:rsidR="00486912" w:rsidRPr="00D804F8">
        <w:rPr>
          <w:lang w:val="en-US"/>
        </w:rPr>
        <w:t>analyzed</w:t>
      </w:r>
      <w:r w:rsidRPr="00D804F8">
        <w:rPr>
          <w:lang w:val="en-US"/>
        </w:rPr>
        <w:t xml:space="preserve"> from the British Cardiovascular Intervention Society (BCIS)</w:t>
      </w:r>
      <w:r w:rsidR="004204B6" w:rsidRPr="00D804F8">
        <w:rPr>
          <w:lang w:val="en-US"/>
        </w:rPr>
        <w:t xml:space="preserve"> registry</w:t>
      </w:r>
      <w:r w:rsidR="00486912" w:rsidRPr="00D804F8">
        <w:rPr>
          <w:lang w:val="en-US"/>
        </w:rPr>
        <w:t>,</w:t>
      </w:r>
      <w:r w:rsidR="004204B6" w:rsidRPr="00D804F8">
        <w:rPr>
          <w:lang w:val="en-US"/>
        </w:rPr>
        <w:t xml:space="preserve"> </w:t>
      </w:r>
      <w:r w:rsidR="00486912" w:rsidRPr="00D804F8">
        <w:rPr>
          <w:lang w:val="en-US"/>
        </w:rPr>
        <w:t>which is managed by the</w:t>
      </w:r>
      <w:r w:rsidR="004204B6" w:rsidRPr="00D804F8">
        <w:rPr>
          <w:lang w:val="en-US"/>
        </w:rPr>
        <w:t xml:space="preserve"> National Institute of Cardiovascular Outcomes</w:t>
      </w:r>
      <w:r w:rsidR="00AC489C" w:rsidRPr="00D804F8">
        <w:rPr>
          <w:lang w:val="en-US"/>
        </w:rPr>
        <w:t xml:space="preserve"> and Research</w:t>
      </w:r>
      <w:r w:rsidR="004204B6" w:rsidRPr="00D804F8">
        <w:rPr>
          <w:lang w:val="en-US"/>
        </w:rPr>
        <w:t xml:space="preserve"> (NICOR). BCIS registry collects data about clinical characteristics, important cardiovascular comorbidities, Interventional and pharmacological treatments, in-hospital procedural complications and mortality from over 95% PCI procedures undertaken in the National Healthcare System</w:t>
      </w:r>
      <w:r w:rsidR="005E56F4" w:rsidRPr="00D804F8">
        <w:rPr>
          <w:lang w:val="en-US"/>
        </w:rPr>
        <w:t xml:space="preserve"> (NHS)</w:t>
      </w:r>
      <w:r w:rsidR="004204B6" w:rsidRPr="00D804F8">
        <w:rPr>
          <w:lang w:val="en-US"/>
        </w:rPr>
        <w:t xml:space="preserve"> in England and Wales.</w:t>
      </w:r>
      <w:r w:rsidR="00AC489C" w:rsidRPr="00D804F8">
        <w:rPr>
          <w:lang w:val="en-US"/>
        </w:rPr>
        <w:t xml:space="preserve"> The BCIS registry data are collected </w:t>
      </w:r>
      <w:r w:rsidR="00022EE9" w:rsidRPr="00D804F8">
        <w:rPr>
          <w:lang w:val="en-US"/>
        </w:rPr>
        <w:t>prospectively</w:t>
      </w:r>
      <w:r w:rsidR="00E25DB1" w:rsidRPr="00D804F8">
        <w:rPr>
          <w:lang w:val="en-US"/>
        </w:rPr>
        <w:t>,</w:t>
      </w:r>
      <w:r w:rsidR="00022EE9" w:rsidRPr="00D804F8">
        <w:rPr>
          <w:lang w:val="en-US"/>
        </w:rPr>
        <w:t xml:space="preserve"> </w:t>
      </w:r>
      <w:r w:rsidR="00AC489C" w:rsidRPr="00D804F8">
        <w:rPr>
          <w:lang w:val="en-US"/>
        </w:rPr>
        <w:t xml:space="preserve">as part of a NICOR national audit </w:t>
      </w:r>
      <w:r w:rsidR="00C13F08" w:rsidRPr="00D804F8">
        <w:rPr>
          <w:lang w:val="en-US"/>
        </w:rPr>
        <w:t xml:space="preserve">initiative, </w:t>
      </w:r>
      <w:r w:rsidR="00022EE9" w:rsidRPr="00D804F8">
        <w:rPr>
          <w:lang w:val="en-US"/>
        </w:rPr>
        <w:t xml:space="preserve">and encrypted before transfer to central database </w:t>
      </w:r>
      <w:r w:rsidR="00E25DB1" w:rsidRPr="00D804F8">
        <w:rPr>
          <w:lang w:val="en-US"/>
        </w:rPr>
        <w:t>services</w:t>
      </w:r>
      <w:r w:rsidR="00C13F08" w:rsidRPr="00D804F8">
        <w:rPr>
          <w:lang w:val="en-US"/>
        </w:rPr>
        <w:t>.</w:t>
      </w:r>
      <w:r w:rsidR="00AC489C" w:rsidRPr="00D804F8">
        <w:rPr>
          <w:lang w:val="en-US"/>
        </w:rPr>
        <w:t xml:space="preserve"> </w:t>
      </w:r>
      <w:r w:rsidR="00E25DB1" w:rsidRPr="00D804F8">
        <w:rPr>
          <w:lang w:val="en-US"/>
        </w:rPr>
        <w:t>Moreover, all data have section 251 approval of NHS Act 2006</w:t>
      </w:r>
      <w:r w:rsidR="00331FF6" w:rsidRPr="00D804F8">
        <w:rPr>
          <w:lang w:val="en-US"/>
        </w:rPr>
        <w:t>,</w:t>
      </w:r>
      <w:r w:rsidR="00E25DB1" w:rsidRPr="00D804F8">
        <w:rPr>
          <w:lang w:val="en-US"/>
        </w:rPr>
        <w:t xml:space="preserve"> which allows </w:t>
      </w:r>
      <w:r w:rsidR="00331FF6" w:rsidRPr="00D804F8">
        <w:rPr>
          <w:lang w:val="en-US"/>
        </w:rPr>
        <w:t>dataset use</w:t>
      </w:r>
      <w:r w:rsidR="00E25DB1" w:rsidRPr="00D804F8">
        <w:rPr>
          <w:lang w:val="en-US"/>
        </w:rPr>
        <w:t xml:space="preserve"> for audit purposes and medical research without seeking patients consent</w:t>
      </w:r>
      <w:r w:rsidR="00AF6042" w:rsidRPr="00D804F8">
        <w:rPr>
          <w:lang w:val="en-US"/>
        </w:rPr>
        <w:fldChar w:fldCharType="begin"/>
      </w:r>
      <w:r w:rsidR="00C11041" w:rsidRPr="00D804F8">
        <w:rPr>
          <w:lang w:val="en-US"/>
        </w:rPr>
        <w:instrText xml:space="preserve"> ADDIN EN.CITE &lt;EndNote&gt;&lt;Cite&gt;&lt;Author&gt;Rashid&lt;/Author&gt;&lt;Year&gt;2019&lt;/Year&gt;&lt;RecNum&gt;68&lt;/RecNum&gt;&lt;DisplayText&gt;[14]&lt;/DisplayText&gt;&lt;record&gt;&lt;rec-number&gt;68&lt;/rec-number&gt;&lt;foreign-keys&gt;&lt;key app="EN" db-id="axvr9pztpaz5efer9waxadt4ar2dwd9trdas" timestamp="1623707312"&gt;68&lt;/key&gt;&lt;/foreign-keys&gt;&lt;ref-type name="Journal Article"&gt;17&lt;/ref-type&gt;&lt;contributors&gt;&lt;authors&gt;&lt;author&gt;Rashid, Muhammad&lt;/author&gt;&lt;author&gt;Ludman, Peter F.&lt;/author&gt;&lt;author&gt;Mamas, Mamas A.&lt;/author&gt;&lt;/authors&gt;&lt;/contributors&gt;&lt;titles&gt;&lt;title&gt;British Cardiovascular Intervention Society registry framework: a quality improvement initiative on behalf of the National Institute of Cardiovascular Outcomes Research (NICOR)&lt;/title&gt;&lt;secondary-title&gt;European Heart Journal - Quality of Care and Clinical Outcomes&lt;/secondary-title&gt;&lt;/titles&gt;&lt;periodical&gt;&lt;full-title&gt;European Heart Journal - Quality of Care and Clinical Outcomes&lt;/full-title&gt;&lt;/periodical&gt;&lt;pages&gt;292-297&lt;/pages&gt;&lt;volume&gt;5&lt;/volume&gt;&lt;number&gt;4&lt;/number&gt;&lt;dates&gt;&lt;year&gt;2019&lt;/year&gt;&lt;/dates&gt;&lt;publisher&gt;Oxford University Press (OUP)&lt;/publisher&gt;&lt;isbn&gt;2058-5225&lt;/isbn&gt;&lt;urls&gt;&lt;related-urls&gt;&lt;url&gt;https://dx.doi.org/10.1093/ehjqcco/qcz023&lt;/url&gt;&lt;/related-urls&gt;&lt;/urls&gt;&lt;electronic-resource-num&gt;10.1093/ehjqcco/qcz023&lt;/electronic-resource-num&gt;&lt;/record&gt;&lt;/Cite&gt;&lt;/EndNote&gt;</w:instrText>
      </w:r>
      <w:r w:rsidR="00AF6042" w:rsidRPr="00D804F8">
        <w:rPr>
          <w:lang w:val="en-US"/>
        </w:rPr>
        <w:fldChar w:fldCharType="separate"/>
      </w:r>
      <w:r w:rsidR="00F007E8" w:rsidRPr="00D804F8">
        <w:rPr>
          <w:noProof/>
          <w:lang w:val="en-US"/>
        </w:rPr>
        <w:t>[14]</w:t>
      </w:r>
      <w:r w:rsidR="00AF6042" w:rsidRPr="00D804F8">
        <w:rPr>
          <w:lang w:val="en-US"/>
        </w:rPr>
        <w:fldChar w:fldCharType="end"/>
      </w:r>
      <w:r w:rsidR="00E25DB1" w:rsidRPr="00D804F8">
        <w:rPr>
          <w:lang w:val="en-US"/>
        </w:rPr>
        <w:t xml:space="preserve"> .</w:t>
      </w:r>
      <w:r w:rsidR="00331FF6" w:rsidRPr="00D804F8">
        <w:rPr>
          <w:lang w:val="en-US"/>
        </w:rPr>
        <w:t xml:space="preserve"> </w:t>
      </w:r>
      <w:r w:rsidR="00C13F08" w:rsidRPr="00D804F8">
        <w:rPr>
          <w:lang w:val="en-US"/>
        </w:rPr>
        <w:t>T</w:t>
      </w:r>
      <w:r w:rsidR="00AC489C" w:rsidRPr="00D804F8">
        <w:rPr>
          <w:lang w:val="en-US"/>
        </w:rPr>
        <w:t>herefore, ethical approval was not required for this study.</w:t>
      </w:r>
      <w:r w:rsidRPr="00D804F8">
        <w:rPr>
          <w:lang w:val="en-US"/>
        </w:rPr>
        <w:t xml:space="preserve"> Data are entered b</w:t>
      </w:r>
      <w:r w:rsidR="00AC489C" w:rsidRPr="00D804F8">
        <w:rPr>
          <w:lang w:val="en-US"/>
        </w:rPr>
        <w:t>y</w:t>
      </w:r>
      <w:r w:rsidRPr="00D804F8">
        <w:rPr>
          <w:lang w:val="en-US"/>
        </w:rPr>
        <w:t xml:space="preserve"> interventional operators</w:t>
      </w:r>
      <w:r w:rsidR="00541042" w:rsidRPr="00D804F8">
        <w:rPr>
          <w:lang w:val="en-US"/>
        </w:rPr>
        <w:t xml:space="preserve"> performing the procedures, with almost 100,000 procedures records </w:t>
      </w:r>
      <w:r w:rsidR="00541042" w:rsidRPr="00D804F8">
        <w:rPr>
          <w:lang w:val="en-US"/>
        </w:rPr>
        <w:lastRenderedPageBreak/>
        <w:t>are added into the BCIS registry every year</w:t>
      </w:r>
      <w:r w:rsidRPr="00D804F8">
        <w:rPr>
          <w:lang w:val="en-US"/>
        </w:rPr>
        <w:t>.</w:t>
      </w:r>
      <w:r w:rsidR="00AF6042" w:rsidRPr="00D804F8">
        <w:rPr>
          <w:lang w:val="en-US"/>
        </w:rPr>
        <w:fldChar w:fldCharType="begin"/>
      </w:r>
      <w:r w:rsidR="00F007E8" w:rsidRPr="00D804F8">
        <w:rPr>
          <w:lang w:val="en-US"/>
        </w:rPr>
        <w:instrText xml:space="preserve"> ADDIN EN.CITE &lt;EndNote&gt;&lt;Cite&gt;&lt;Author&gt;Ludman&lt;/Author&gt;&lt;Year&gt;2019&lt;/Year&gt;&lt;RecNum&gt;9&lt;/RecNum&gt;&lt;DisplayText&gt;[15]&lt;/DisplayText&gt;&lt;record&gt;&lt;rec-number&gt;9&lt;/rec-number&gt;&lt;foreign-keys&gt;&lt;key app="EN" db-id="zewp0tda7rsd98erv0kvv0dy0xp2rxzfdwpd" timestamp="1624357765"&gt;9&lt;/key&gt;&lt;/foreign-keys&gt;&lt;ref-type name="Journal Article"&gt;17&lt;/ref-type&gt;&lt;contributors&gt;&lt;authors&gt;&lt;author&gt;Ludman, Peter&lt;/author&gt;&lt;/authors&gt;&lt;/contributors&gt;&lt;titles&gt;&lt;title&gt;British Cardiovascular Intervention Society database: insights into interventional cardiology in the United Kingdom&lt;/title&gt;&lt;secondary-title&gt;Heart&lt;/secondary-title&gt;&lt;/titles&gt;&lt;pages&gt;1289-1289&lt;/pages&gt;&lt;volume&gt;105&lt;/volume&gt;&lt;number&gt;16&lt;/number&gt;&lt;dates&gt;&lt;year&gt;2019&lt;/year&gt;&lt;/dates&gt;&lt;publisher&gt;BMJ&lt;/publisher&gt;&lt;isbn&gt;1355-6037&lt;/isbn&gt;&lt;urls&gt;&lt;related-urls&gt;&lt;url&gt;https://dx.doi.org/10.1136/heartjnl-2018-314533&lt;/url&gt;&lt;/related-urls&gt;&lt;/urls&gt;&lt;electronic-resource-num&gt;10.1136/heartjnl-2018-314533&lt;/electronic-resource-num&gt;&lt;/record&gt;&lt;/Cite&gt;&lt;/EndNote&gt;</w:instrText>
      </w:r>
      <w:r w:rsidR="00AF6042" w:rsidRPr="00D804F8">
        <w:rPr>
          <w:lang w:val="en-US"/>
        </w:rPr>
        <w:fldChar w:fldCharType="separate"/>
      </w:r>
      <w:r w:rsidR="00F007E8" w:rsidRPr="00D804F8">
        <w:rPr>
          <w:noProof/>
          <w:lang w:val="en-US"/>
        </w:rPr>
        <w:t>[15]</w:t>
      </w:r>
      <w:r w:rsidR="00AF6042" w:rsidRPr="00D804F8">
        <w:rPr>
          <w:lang w:val="en-US"/>
        </w:rPr>
        <w:fldChar w:fldCharType="end"/>
      </w:r>
      <w:r w:rsidRPr="00D804F8">
        <w:rPr>
          <w:lang w:val="en-US"/>
        </w:rPr>
        <w:t xml:space="preserve"> The BCIS data entry is mandated as part of the professional revalidation. The BCIS data accuracy and quality has been previously ascertained</w:t>
      </w:r>
      <w:r w:rsidRPr="00D804F8">
        <w:rPr>
          <w:lang w:val="en-US"/>
        </w:rPr>
        <w:fldChar w:fldCharType="begin"/>
      </w:r>
      <w:r w:rsidR="00F007E8" w:rsidRPr="00D804F8">
        <w:rPr>
          <w:lang w:val="en-US"/>
        </w:rPr>
        <w:instrText xml:space="preserve"> ADDIN EN.CITE &lt;EndNote&gt;&lt;Cite&gt;&lt;Author&gt;Ludman&lt;/Author&gt;&lt;Year&gt;2011&lt;/Year&gt;&lt;RecNum&gt;58&lt;/RecNum&gt;&lt;DisplayText&gt;[16]&lt;/DisplayText&gt;&lt;record&gt;&lt;rec-number&gt;58&lt;/rec-number&gt;&lt;foreign-keys&gt;&lt;key app="EN" db-id="axvr9pztpaz5efer9waxadt4ar2dwd9trdas" timestamp="1623329123"&gt;58&lt;/key&gt;&lt;/foreign-keys&gt;&lt;ref-type name="Journal Article"&gt;17&lt;/ref-type&gt;&lt;contributors&gt;&lt;authors&gt;&lt;author&gt;Ludman, P. F.&lt;/author&gt;&lt;/authors&gt;&lt;/contributors&gt;&lt;titles&gt;&lt;title&gt;British Cardiovascular Intervention Society Registry for audit and quality assessment of percutaneous coronary interventions in the United Kingdom&lt;/title&gt;&lt;secondary-title&gt;Heart&lt;/secondary-title&gt;&lt;/titles&gt;&lt;periodical&gt;&lt;full-title&gt;Heart&lt;/full-title&gt;&lt;/periodical&gt;&lt;pages&gt;1293-1297&lt;/pages&gt;&lt;volume&gt;97&lt;/volume&gt;&lt;number&gt;16&lt;/number&gt;&lt;dates&gt;&lt;year&gt;2011&lt;/year&gt;&lt;/dates&gt;&lt;publisher&gt;BMJ&lt;/publisher&gt;&lt;isbn&gt;1355-6037&lt;/isbn&gt;&lt;urls&gt;&lt;related-urls&gt;&lt;url&gt;https://dx.doi.org/10.1136/heartjnl-2011-300299&lt;/url&gt;&lt;/related-urls&gt;&lt;/urls&gt;&lt;electronic-resource-num&gt;10.1136/heartjnl-2011-300299&lt;/electronic-resource-num&gt;&lt;/record&gt;&lt;/Cite&gt;&lt;/EndNote&gt;</w:instrText>
      </w:r>
      <w:r w:rsidRPr="00D804F8">
        <w:rPr>
          <w:lang w:val="en-US"/>
        </w:rPr>
        <w:fldChar w:fldCharType="separate"/>
      </w:r>
      <w:r w:rsidR="00F007E8" w:rsidRPr="00D804F8">
        <w:rPr>
          <w:noProof/>
          <w:lang w:val="en-US"/>
        </w:rPr>
        <w:t>[16]</w:t>
      </w:r>
      <w:r w:rsidRPr="00D804F8">
        <w:rPr>
          <w:lang w:val="en-US"/>
        </w:rPr>
        <w:fldChar w:fldCharType="end"/>
      </w:r>
      <w:r w:rsidRPr="00D804F8">
        <w:rPr>
          <w:lang w:val="en-US"/>
        </w:rPr>
        <w:t xml:space="preserve">.  </w:t>
      </w:r>
    </w:p>
    <w:p w14:paraId="2E74822C" w14:textId="77777777" w:rsidR="007D0FF9" w:rsidRPr="00D804F8" w:rsidRDefault="007D0FF9" w:rsidP="00F007E8">
      <w:pPr>
        <w:spacing w:line="480" w:lineRule="auto"/>
        <w:jc w:val="both"/>
        <w:rPr>
          <w:lang w:val="en-US"/>
        </w:rPr>
      </w:pPr>
    </w:p>
    <w:p w14:paraId="202CEC0F" w14:textId="77777777" w:rsidR="00F64445" w:rsidRPr="00D804F8" w:rsidRDefault="00F64445" w:rsidP="00F007E8">
      <w:pPr>
        <w:spacing w:line="480" w:lineRule="auto"/>
        <w:rPr>
          <w:bCs/>
          <w:i/>
          <w:lang w:val="en-US"/>
        </w:rPr>
      </w:pPr>
      <w:r w:rsidRPr="00D804F8">
        <w:rPr>
          <w:bCs/>
          <w:i/>
          <w:lang w:val="en-US"/>
        </w:rPr>
        <w:t xml:space="preserve">Study design and definitions </w:t>
      </w:r>
    </w:p>
    <w:p w14:paraId="2D89580A" w14:textId="710BD8AC" w:rsidR="00F64445" w:rsidRPr="00D804F8" w:rsidRDefault="00F64445" w:rsidP="00F007E8">
      <w:pPr>
        <w:spacing w:line="480" w:lineRule="auto"/>
        <w:jc w:val="both"/>
        <w:rPr>
          <w:lang w:val="en-US"/>
        </w:rPr>
      </w:pPr>
      <w:r w:rsidRPr="00D804F8">
        <w:rPr>
          <w:lang w:val="en-US"/>
        </w:rPr>
        <w:t xml:space="preserve">We </w:t>
      </w:r>
      <w:r w:rsidR="00486912" w:rsidRPr="00D804F8">
        <w:rPr>
          <w:lang w:val="en-US"/>
        </w:rPr>
        <w:t>analyzed</w:t>
      </w:r>
      <w:r w:rsidRPr="00D804F8">
        <w:rPr>
          <w:lang w:val="en-US"/>
        </w:rPr>
        <w:t xml:space="preserve"> all patients who underwent PCI for stable</w:t>
      </w:r>
      <w:r w:rsidR="005E56F4" w:rsidRPr="00D804F8">
        <w:rPr>
          <w:lang w:val="en-US"/>
        </w:rPr>
        <w:t xml:space="preserve"> angina</w:t>
      </w:r>
      <w:r w:rsidRPr="00D804F8">
        <w:rPr>
          <w:lang w:val="en-US"/>
        </w:rPr>
        <w:t xml:space="preserve"> in England and Wales between </w:t>
      </w:r>
      <w:r w:rsidR="00541042" w:rsidRPr="00D804F8">
        <w:rPr>
          <w:lang w:val="en-US"/>
        </w:rPr>
        <w:t>1</w:t>
      </w:r>
      <w:r w:rsidR="00541042" w:rsidRPr="00D804F8">
        <w:rPr>
          <w:vertAlign w:val="superscript"/>
          <w:lang w:val="en-US"/>
        </w:rPr>
        <w:t>st</w:t>
      </w:r>
      <w:r w:rsidR="00486912" w:rsidRPr="00D804F8">
        <w:rPr>
          <w:vertAlign w:val="superscript"/>
          <w:lang w:val="en-US"/>
        </w:rPr>
        <w:t xml:space="preserve"> </w:t>
      </w:r>
      <w:r w:rsidRPr="00D804F8">
        <w:rPr>
          <w:lang w:val="en-US"/>
        </w:rPr>
        <w:t xml:space="preserve">January 2006 </w:t>
      </w:r>
      <w:r w:rsidR="00541042" w:rsidRPr="00D804F8">
        <w:rPr>
          <w:lang w:val="en-US"/>
        </w:rPr>
        <w:t>to 31</w:t>
      </w:r>
      <w:r w:rsidR="00541042" w:rsidRPr="00D804F8">
        <w:rPr>
          <w:vertAlign w:val="superscript"/>
          <w:lang w:val="en-US"/>
        </w:rPr>
        <w:t>st</w:t>
      </w:r>
      <w:r w:rsidR="00541042" w:rsidRPr="00D804F8">
        <w:rPr>
          <w:lang w:val="en-US"/>
        </w:rPr>
        <w:t xml:space="preserve"> </w:t>
      </w:r>
      <w:r w:rsidRPr="00D804F8">
        <w:rPr>
          <w:lang w:val="en-US"/>
        </w:rPr>
        <w:t xml:space="preserve">December 2017 </w:t>
      </w:r>
      <w:r w:rsidR="001F4EDE" w:rsidRPr="00D804F8">
        <w:rPr>
          <w:lang w:val="en-US"/>
        </w:rPr>
        <w:t>i</w:t>
      </w:r>
      <w:r w:rsidRPr="00D804F8">
        <w:rPr>
          <w:lang w:val="en-US"/>
        </w:rPr>
        <w:t>n the BCIS database.</w:t>
      </w:r>
      <w:r w:rsidR="00541042" w:rsidRPr="00D804F8">
        <w:rPr>
          <w:lang w:val="en-US"/>
        </w:rPr>
        <w:t xml:space="preserve"> </w:t>
      </w:r>
      <w:r w:rsidR="00C108E1" w:rsidRPr="00D804F8">
        <w:rPr>
          <w:lang w:val="en-US"/>
        </w:rPr>
        <w:t xml:space="preserve">Based on </w:t>
      </w:r>
      <w:r w:rsidR="00E8159D" w:rsidRPr="00D804F8">
        <w:rPr>
          <w:lang w:val="en-US"/>
        </w:rPr>
        <w:t xml:space="preserve">our </w:t>
      </w:r>
      <w:r w:rsidR="00C108E1" w:rsidRPr="00D804F8">
        <w:rPr>
          <w:lang w:val="en-US"/>
        </w:rPr>
        <w:t xml:space="preserve">previously published </w:t>
      </w:r>
      <w:r w:rsidR="00E8159D" w:rsidRPr="00D804F8">
        <w:rPr>
          <w:lang w:val="en-US"/>
        </w:rPr>
        <w:t>work</w:t>
      </w:r>
      <w:r w:rsidR="00C108E1" w:rsidRPr="00D804F8">
        <w:rPr>
          <w:lang w:val="en-US"/>
        </w:rPr>
        <w:t xml:space="preserve">, </w:t>
      </w:r>
      <w:r w:rsidR="00541042" w:rsidRPr="00D804F8">
        <w:rPr>
          <w:lang w:val="en-US"/>
        </w:rPr>
        <w:t>CH</w:t>
      </w:r>
      <w:r w:rsidR="00F007E8" w:rsidRPr="00D804F8">
        <w:rPr>
          <w:lang w:val="en-US"/>
        </w:rPr>
        <w:t>i</w:t>
      </w:r>
      <w:r w:rsidR="00541042" w:rsidRPr="00D804F8">
        <w:rPr>
          <w:lang w:val="en-US"/>
        </w:rPr>
        <w:t>P</w:t>
      </w:r>
      <w:r w:rsidR="00846BB0" w:rsidRPr="00D804F8">
        <w:rPr>
          <w:lang w:val="en-US"/>
        </w:rPr>
        <w:t xml:space="preserve"> </w:t>
      </w:r>
      <w:r w:rsidR="00541042" w:rsidRPr="00D804F8">
        <w:rPr>
          <w:lang w:val="en-US"/>
        </w:rPr>
        <w:t>was defined as a</w:t>
      </w:r>
      <w:r w:rsidRPr="00D804F8">
        <w:rPr>
          <w:lang w:val="en-US"/>
        </w:rPr>
        <w:t>ny</w:t>
      </w:r>
      <w:r w:rsidR="00486912" w:rsidRPr="00D804F8">
        <w:rPr>
          <w:lang w:val="en-US"/>
        </w:rPr>
        <w:t xml:space="preserve"> </w:t>
      </w:r>
      <w:r w:rsidR="00541042" w:rsidRPr="00D804F8">
        <w:rPr>
          <w:lang w:val="en-US"/>
        </w:rPr>
        <w:t>procedure</w:t>
      </w:r>
      <w:r w:rsidRPr="00D804F8">
        <w:rPr>
          <w:lang w:val="en-US"/>
        </w:rPr>
        <w:t xml:space="preserve"> </w:t>
      </w:r>
      <w:r w:rsidR="001F4EDE" w:rsidRPr="00D804F8">
        <w:rPr>
          <w:lang w:val="en-US"/>
        </w:rPr>
        <w:t xml:space="preserve">with </w:t>
      </w:r>
      <w:r w:rsidRPr="00D804F8">
        <w:rPr>
          <w:lang w:val="en-US"/>
        </w:rPr>
        <w:t xml:space="preserve"> at least one clinical</w:t>
      </w:r>
      <w:r w:rsidR="00541042" w:rsidRPr="00D804F8">
        <w:rPr>
          <w:lang w:val="en-US"/>
        </w:rPr>
        <w:t xml:space="preserve"> </w:t>
      </w:r>
      <w:r w:rsidR="00331FF6" w:rsidRPr="00D804F8">
        <w:rPr>
          <w:lang w:val="en-US"/>
        </w:rPr>
        <w:t>high-</w:t>
      </w:r>
      <w:r w:rsidR="001F4EDE" w:rsidRPr="00D804F8">
        <w:rPr>
          <w:lang w:val="en-US"/>
        </w:rPr>
        <w:t xml:space="preserve">risk feature, </w:t>
      </w:r>
      <w:r w:rsidR="00541042" w:rsidRPr="00D804F8">
        <w:rPr>
          <w:lang w:val="en-US"/>
        </w:rPr>
        <w:t xml:space="preserve">such as (age ≥ 80, previous history of CABG or chronic renal failure, or severely impaired left ventricular function) </w:t>
      </w:r>
      <w:r w:rsidRPr="00D804F8">
        <w:rPr>
          <w:lang w:val="en-US"/>
        </w:rPr>
        <w:t>and</w:t>
      </w:r>
      <w:r w:rsidR="00331FF6" w:rsidRPr="00D804F8">
        <w:rPr>
          <w:lang w:val="en-US"/>
        </w:rPr>
        <w:t>/</w:t>
      </w:r>
      <w:r w:rsidRPr="00D804F8">
        <w:rPr>
          <w:lang w:val="en-US"/>
        </w:rPr>
        <w:t>or one procedural (anatomical) high-risk factor</w:t>
      </w:r>
      <w:r w:rsidR="00541042" w:rsidRPr="00D804F8">
        <w:rPr>
          <w:lang w:val="en-US"/>
        </w:rPr>
        <w:t xml:space="preserve"> such as (</w:t>
      </w:r>
      <w:r w:rsidR="001F4EDE" w:rsidRPr="00D804F8">
        <w:rPr>
          <w:lang w:val="en-US"/>
        </w:rPr>
        <w:t>l</w:t>
      </w:r>
      <w:r w:rsidR="00541042" w:rsidRPr="00D804F8">
        <w:rPr>
          <w:lang w:val="en-US"/>
        </w:rPr>
        <w:t xml:space="preserve">eft main PCI, severe vessel calcification, chronic total occlusion PCI, or the need of LV support) </w:t>
      </w:r>
      <w:r w:rsidR="00541042" w:rsidRPr="00D804F8">
        <w:rPr>
          <w:lang w:val="en-US"/>
        </w:rPr>
        <w:fldChar w:fldCharType="begin">
          <w:fldData xml:space="preserve">PEVuZE5vdGU+PENpdGU+PEF1dGhvcj5LaW5uYWlyZDwvQXV0aG9yPjxZZWFyPjIwMjA8L1llYXI+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</w:fldData>
        </w:fldChar>
      </w:r>
      <w:r w:rsidR="00C11041" w:rsidRPr="00D804F8">
        <w:rPr>
          <w:lang w:val="en-US"/>
        </w:rPr>
        <w:instrText xml:space="preserve"> ADDIN EN.CITE </w:instrText>
      </w:r>
      <w:r w:rsidR="00C11041" w:rsidRPr="00D804F8">
        <w:rPr>
          <w:lang w:val="en-US"/>
        </w:rPr>
        <w:fldChar w:fldCharType="begin">
          <w:fldData xml:space="preserve">PEVuZE5vdGU+PENpdGU+PEF1dGhvcj5LaW5uYWlyZDwvQXV0aG9yPjxZZWFyPjIwMjA8L1llYXI+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</w:fldData>
        </w:fldChar>
      </w:r>
      <w:r w:rsidR="00C11041" w:rsidRPr="00D804F8">
        <w:rPr>
          <w:lang w:val="en-US"/>
        </w:rPr>
        <w:instrText xml:space="preserve"> ADDIN EN.CITE.DATA </w:instrText>
      </w:r>
      <w:r w:rsidR="00C11041" w:rsidRPr="00D804F8">
        <w:rPr>
          <w:lang w:val="en-US"/>
        </w:rPr>
      </w:r>
      <w:r w:rsidR="00C11041" w:rsidRPr="00D804F8">
        <w:rPr>
          <w:lang w:val="en-US"/>
        </w:rPr>
        <w:fldChar w:fldCharType="end"/>
      </w:r>
      <w:r w:rsidR="00541042" w:rsidRPr="00D804F8">
        <w:rPr>
          <w:lang w:val="en-US"/>
        </w:rPr>
      </w:r>
      <w:r w:rsidR="00541042" w:rsidRPr="00D804F8">
        <w:rPr>
          <w:lang w:val="en-US"/>
        </w:rPr>
        <w:fldChar w:fldCharType="separate"/>
      </w:r>
      <w:r w:rsidR="00F007E8" w:rsidRPr="00D804F8">
        <w:rPr>
          <w:noProof/>
          <w:lang w:val="en-US"/>
        </w:rPr>
        <w:t>[5, 17, 18]</w:t>
      </w:r>
      <w:r w:rsidR="00541042" w:rsidRPr="00D804F8">
        <w:rPr>
          <w:lang w:val="en-US"/>
        </w:rPr>
        <w:fldChar w:fldCharType="end"/>
      </w:r>
      <w:r w:rsidRPr="00D804F8">
        <w:rPr>
          <w:lang w:val="en-US"/>
        </w:rPr>
        <w:t>.</w:t>
      </w:r>
      <w:r w:rsidR="00C108E1" w:rsidRPr="00D804F8">
        <w:rPr>
          <w:lang w:val="en-US"/>
        </w:rPr>
        <w:t xml:space="preserve"> All</w:t>
      </w:r>
      <w:r w:rsidRPr="00D804F8">
        <w:rPr>
          <w:lang w:val="en-US"/>
        </w:rPr>
        <w:t xml:space="preserve"> CH</w:t>
      </w:r>
      <w:r w:rsidR="00F007E8" w:rsidRPr="00D804F8">
        <w:rPr>
          <w:lang w:val="en-US"/>
        </w:rPr>
        <w:t>i</w:t>
      </w:r>
      <w:r w:rsidRPr="00D804F8">
        <w:rPr>
          <w:lang w:val="en-US"/>
        </w:rPr>
        <w:t>P</w:t>
      </w:r>
      <w:r w:rsidR="00C108E1" w:rsidRPr="00D804F8">
        <w:rPr>
          <w:lang w:val="en-US"/>
        </w:rPr>
        <w:t xml:space="preserve"> procedures were then </w:t>
      </w:r>
      <w:r w:rsidRPr="00D804F8">
        <w:rPr>
          <w:lang w:val="en-US"/>
        </w:rPr>
        <w:t xml:space="preserve">stratified by sex </w:t>
      </w:r>
      <w:r w:rsidR="00C108E1" w:rsidRPr="00D804F8">
        <w:rPr>
          <w:lang w:val="en-US"/>
        </w:rPr>
        <w:t xml:space="preserve">into male or </w:t>
      </w:r>
      <w:r w:rsidR="00AF6042" w:rsidRPr="00D804F8">
        <w:rPr>
          <w:lang w:val="en-US"/>
        </w:rPr>
        <w:t>female</w:t>
      </w:r>
      <w:r w:rsidR="00C108E1" w:rsidRPr="00D804F8">
        <w:rPr>
          <w:lang w:val="en-US"/>
        </w:rPr>
        <w:t xml:space="preserve"> groups.</w:t>
      </w:r>
    </w:p>
    <w:p w14:paraId="09035260" w14:textId="36A5A26B" w:rsidR="00F64445" w:rsidRPr="00D804F8" w:rsidRDefault="00F64445" w:rsidP="00F007E8">
      <w:pPr>
        <w:spacing w:line="480" w:lineRule="auto"/>
        <w:jc w:val="both"/>
        <w:rPr>
          <w:lang w:val="en-US"/>
        </w:rPr>
      </w:pPr>
      <w:r w:rsidRPr="00D804F8">
        <w:rPr>
          <w:lang w:val="en-US"/>
        </w:rPr>
        <w:t xml:space="preserve">Chronic renal failure was defined as chronic creatinine elevation of more than 200 umol/l, renal transplant history, or chronic </w:t>
      </w:r>
      <w:r w:rsidR="00F007E8" w:rsidRPr="00D804F8">
        <w:rPr>
          <w:lang w:val="en-US"/>
        </w:rPr>
        <w:t>dialysis, where</w:t>
      </w:r>
      <w:r w:rsidR="00483569" w:rsidRPr="00D804F8">
        <w:rPr>
          <w:lang w:val="en-US"/>
        </w:rPr>
        <w:t xml:space="preserve"> all of which</w:t>
      </w:r>
      <w:r w:rsidR="00F007E8" w:rsidRPr="00D804F8">
        <w:rPr>
          <w:lang w:val="en-US"/>
        </w:rPr>
        <w:t xml:space="preserve"> were</w:t>
      </w:r>
      <w:r w:rsidR="00483569" w:rsidRPr="00D804F8">
        <w:rPr>
          <w:lang w:val="en-US"/>
        </w:rPr>
        <w:t xml:space="preserve"> predefined in the dataset</w:t>
      </w:r>
      <w:r w:rsidRPr="00D804F8">
        <w:rPr>
          <w:lang w:val="en-US"/>
        </w:rPr>
        <w:t xml:space="preserve">.  Severe LV impairment was defined as LV function with an estimated </w:t>
      </w:r>
      <w:r w:rsidR="00C108E1" w:rsidRPr="00D804F8">
        <w:rPr>
          <w:lang w:val="en-US"/>
        </w:rPr>
        <w:t xml:space="preserve">ejection fraction </w:t>
      </w:r>
      <w:r w:rsidRPr="00D804F8">
        <w:rPr>
          <w:lang w:val="en-US"/>
        </w:rPr>
        <w:t>of 30% or less. Severe vessel calcification was defined as any PCI that required the use of any of the calcium modification devices (cutting balloon, rotational, or laser atherectomy devices).  The need for LV support was defined as the use of IABP or Impella.</w:t>
      </w:r>
    </w:p>
    <w:p w14:paraId="5F7BDF13" w14:textId="77777777" w:rsidR="00F64445" w:rsidRPr="00D804F8" w:rsidRDefault="00F64445" w:rsidP="00F007E8">
      <w:pPr>
        <w:spacing w:line="480" w:lineRule="auto"/>
        <w:jc w:val="both"/>
        <w:rPr>
          <w:lang w:val="en-US"/>
        </w:rPr>
      </w:pPr>
    </w:p>
    <w:p w14:paraId="2E29D091" w14:textId="7D2D1D60" w:rsidR="00F64445" w:rsidRPr="00D804F8" w:rsidRDefault="00F64445" w:rsidP="00F007E8">
      <w:pPr>
        <w:spacing w:line="480" w:lineRule="auto"/>
        <w:jc w:val="both"/>
        <w:rPr>
          <w:bCs/>
          <w:i/>
          <w:lang w:val="en-US"/>
        </w:rPr>
      </w:pPr>
      <w:r w:rsidRPr="00D804F8">
        <w:rPr>
          <w:bCs/>
          <w:i/>
          <w:lang w:val="en-US"/>
        </w:rPr>
        <w:t xml:space="preserve">Study endpoints </w:t>
      </w:r>
    </w:p>
    <w:p w14:paraId="46CCF18C" w14:textId="77777777" w:rsidR="00F512F3" w:rsidRPr="00D804F8" w:rsidRDefault="00F512F3" w:rsidP="00F007E8">
      <w:pPr>
        <w:spacing w:line="480" w:lineRule="auto"/>
        <w:jc w:val="both"/>
        <w:rPr>
          <w:b/>
          <w:bCs/>
          <w:lang w:val="en-US"/>
        </w:rPr>
      </w:pPr>
    </w:p>
    <w:p w14:paraId="15331D66" w14:textId="3A909D8D" w:rsidR="00F64445" w:rsidRPr="00D804F8" w:rsidRDefault="00F512F3" w:rsidP="00F007E8">
      <w:pPr>
        <w:spacing w:line="480" w:lineRule="auto"/>
        <w:jc w:val="both"/>
        <w:rPr>
          <w:lang w:val="en-US"/>
        </w:rPr>
      </w:pPr>
      <w:r w:rsidRPr="00D804F8">
        <w:t xml:space="preserve">         The primary outcome of interest was in-hospital all-cause mortality. The secondary outcomes included a) in-hospital MACCE defined as the cumulative incidence of in-hospital death, periprocedural MI or </w:t>
      </w:r>
      <w:r w:rsidR="00C11041" w:rsidRPr="00D804F8">
        <w:t>stroke</w:t>
      </w:r>
      <w:r w:rsidRPr="00D804F8">
        <w:t xml:space="preserve"> b) and In-hospital major bleeding complication defined as clinically evident gastrointestinal bleeding, radiological evidence of intracranial bleed, </w:t>
      </w:r>
      <w:r w:rsidRPr="00D804F8">
        <w:lastRenderedPageBreak/>
        <w:t xml:space="preserve">retroperitoneal bleed/hematoma, any transfusion of blood or blood products, access site bleeding requiring intervention, or any access site complications requiring intervention or surgery. Periprocedural MI was defined as a composite of Q-wave myocardial infarction, non-Q-wave myocardial infarction, reinfarction, and reintervention (emergency PCI or CABG) defined within the BCIS registry. Access site complications defined as a composite of a false aneurysm, retroperitoneal hematoma, </w:t>
      </w:r>
      <w:proofErr w:type="spellStart"/>
      <w:r w:rsidRPr="00D804F8">
        <w:t>hemorrhage</w:t>
      </w:r>
      <w:proofErr w:type="spellEnd"/>
      <w:r w:rsidRPr="00D804F8">
        <w:t xml:space="preserve"> without hematoma, arterial dissection, which has been utilized in the previous studies from</w:t>
      </w:r>
      <w:r w:rsidR="00B93DB3" w:rsidRPr="00D804F8">
        <w:t xml:space="preserve">  </w:t>
      </w:r>
      <w:r w:rsidR="00331FF6" w:rsidRPr="00D804F8">
        <w:t xml:space="preserve">the BCIS </w:t>
      </w:r>
      <w:r w:rsidR="00E14AAF" w:rsidRPr="00D804F8">
        <w:t>registry</w:t>
      </w:r>
      <w:r w:rsidR="00013333" w:rsidRPr="00D804F8">
        <w:fldChar w:fldCharType="begin">
          <w:fldData xml:space="preserve">PEVuZE5vdGU+PENpdGU+PEF1dGhvcj5SYXNoaWQ8L0F1dGhvcj48WWVhcj4yMDIxPC9ZZWFyPjxS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</w:fldData>
        </w:fldChar>
      </w:r>
      <w:r w:rsidR="00F007E8" w:rsidRPr="00D804F8">
        <w:instrText xml:space="preserve"> ADDIN EN.CITE </w:instrText>
      </w:r>
      <w:r w:rsidR="00F007E8" w:rsidRPr="00D804F8">
        <w:fldChar w:fldCharType="begin">
          <w:fldData xml:space="preserve">PEVuZE5vdGU+PENpdGU+PEF1dGhvcj5SYXNoaWQ8L0F1dGhvcj48WWVhcj4yMDIxPC9ZZWFyPjxS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</w:fldData>
        </w:fldChar>
      </w:r>
      <w:r w:rsidR="00F007E8" w:rsidRPr="00D804F8">
        <w:instrText xml:space="preserve"> ADDIN EN.CITE.DATA </w:instrText>
      </w:r>
      <w:r w:rsidR="00F007E8" w:rsidRPr="00D804F8">
        <w:fldChar w:fldCharType="end"/>
      </w:r>
      <w:r w:rsidR="00013333" w:rsidRPr="00D804F8">
        <w:fldChar w:fldCharType="separate"/>
      </w:r>
      <w:r w:rsidR="00F007E8" w:rsidRPr="00D804F8">
        <w:rPr>
          <w:noProof/>
        </w:rPr>
        <w:t>[19]</w:t>
      </w:r>
      <w:r w:rsidR="00013333" w:rsidRPr="00D804F8">
        <w:fldChar w:fldCharType="end"/>
      </w:r>
      <w:r w:rsidR="00E14AAF" w:rsidRPr="00D804F8">
        <w:t xml:space="preserve"> </w:t>
      </w:r>
      <w:r w:rsidR="00BF205F" w:rsidRPr="00D804F8">
        <w:fldChar w:fldCharType="begin"/>
      </w:r>
      <w:r w:rsidR="00F007E8" w:rsidRPr="00D804F8">
        <w:instrText xml:space="preserve"> ADDIN EN.CITE &lt;EndNote&gt;&lt;Cite&gt;&lt;Author&gt;Rashid&lt;/Author&gt;&lt;Year&gt;2020&lt;/Year&gt;&lt;RecNum&gt;0&lt;/RecNum&gt;&lt;IDText&gt;Impact of Coronavirus Disease 2019 Pandemic on the Incidence and Management of Out‐of‐Hospital Cardiac Arrest in Patients Presenting With Acute Myocardial Infarction in England&lt;/IDText&gt;&lt;DisplayText&gt;[20]&lt;/DisplayText&gt;&lt;record&gt;&lt;urls&gt;&lt;related-urls&gt;&lt;url&gt;https://dx.doi.org/10.1161/jaha.120.018379&lt;/url&gt;&lt;/related-urls&gt;&lt;/urls&gt;&lt;isbn&gt;2047-9980&lt;/isbn&gt;&lt;titles&gt;&lt;title&gt;Impact of Coronavirus Disease 2019 Pandemic on the Incidence and Management of Out‐of‐Hospital Cardiac Arrest in Patients Presenting With Acute Myocardial Infarction in England&lt;/title&gt;&lt;secondary-title&gt;Journal of the American Heart Association&lt;/secondary-title&gt;&lt;/titles&gt;&lt;number&gt;22&lt;/number&gt;&lt;contributors&gt;&lt;authors&gt;&lt;author&gt;Rashid, Muhammad&lt;/author&gt;&lt;author&gt;Gale, Chris P.&lt;/author&gt;&lt;author&gt;Curzen, Nick&lt;/author&gt;&lt;author&gt;Ludman, Peter&lt;/author&gt;&lt;author&gt;De Belder, Mark&lt;/author&gt;&lt;author&gt;Timmis, Adam&lt;/author&gt;&lt;author&gt;Mohamed, Mohamed O.&lt;/author&gt;&lt;author&gt;Lüscher, Thomas F.&lt;/author&gt;&lt;author&gt;Hains, Julian&lt;/author&gt;&lt;author&gt;Wu, Jianhua&lt;/author&gt;&lt;author&gt;Shoaib, Ahmad&lt;/author&gt;&lt;author&gt;Kontopantelis, Evangelos&lt;/author&gt;&lt;author&gt;Roebuck, Chris&lt;/author&gt;&lt;author&gt;Denwood, Tom&lt;/author&gt;&lt;author&gt;Deanfield, John&lt;/author&gt;&lt;author&gt;Mamas, Mamas A.&lt;/author&gt;&lt;/authors&gt;&lt;/contributors&gt;&lt;added-date format="utc"&gt;1625362931&lt;/added-date&gt;&lt;ref-type name="Journal Article"&gt;17&lt;/ref-type&gt;&lt;dates&gt;&lt;year&gt;2020&lt;/year&gt;&lt;/dates&gt;&lt;rec-number&gt;146&lt;/rec-number&gt;&lt;publisher&gt;Ovid Technologies (Wolters Kluwer Health)&lt;/publisher&gt;&lt;last-updated-date format="utc"&gt;1625362937&lt;/last-updated-date&gt;&lt;electronic-resource-num&gt;10.1161/jaha.120.018379&lt;/electronic-resource-num&gt;&lt;volume&gt;9&lt;/volume&gt;&lt;/record&gt;&lt;/Cite&gt;&lt;/EndNote&gt;</w:instrText>
      </w:r>
      <w:r w:rsidR="00BF205F" w:rsidRPr="00D804F8">
        <w:fldChar w:fldCharType="separate"/>
      </w:r>
      <w:r w:rsidR="00F007E8" w:rsidRPr="00D804F8">
        <w:rPr>
          <w:noProof/>
        </w:rPr>
        <w:t>[20]</w:t>
      </w:r>
      <w:r w:rsidR="00BF205F" w:rsidRPr="00D804F8">
        <w:fldChar w:fldCharType="end"/>
      </w:r>
      <w:r w:rsidR="00F26146" w:rsidRPr="00D804F8">
        <w:t>.</w:t>
      </w:r>
    </w:p>
    <w:p w14:paraId="64FB99E9" w14:textId="77777777" w:rsidR="00F64445" w:rsidRPr="00D804F8" w:rsidRDefault="00F64445" w:rsidP="00F007E8">
      <w:pPr>
        <w:spacing w:line="480" w:lineRule="auto"/>
        <w:jc w:val="both"/>
        <w:rPr>
          <w:lang w:val="en-US"/>
        </w:rPr>
      </w:pPr>
    </w:p>
    <w:p w14:paraId="234C60E7" w14:textId="29DD49B4" w:rsidR="00F64445" w:rsidRPr="00D804F8" w:rsidRDefault="003E5051" w:rsidP="00F007E8">
      <w:pPr>
        <w:spacing w:line="480" w:lineRule="auto"/>
        <w:rPr>
          <w:bCs/>
          <w:i/>
          <w:lang w:val="en-US"/>
        </w:rPr>
      </w:pPr>
      <w:r w:rsidRPr="00D804F8">
        <w:rPr>
          <w:bCs/>
          <w:i/>
          <w:lang w:val="en-US"/>
        </w:rPr>
        <w:t>Statistical</w:t>
      </w:r>
      <w:r w:rsidR="00F64445" w:rsidRPr="00D804F8">
        <w:rPr>
          <w:bCs/>
          <w:i/>
          <w:lang w:val="en-US"/>
        </w:rPr>
        <w:t xml:space="preserve"> analysis</w:t>
      </w:r>
    </w:p>
    <w:p w14:paraId="442E4EEA" w14:textId="77777777" w:rsidR="00F64445" w:rsidRPr="00D804F8" w:rsidRDefault="00F64445" w:rsidP="00F007E8">
      <w:pPr>
        <w:spacing w:line="480" w:lineRule="auto"/>
        <w:rPr>
          <w:b/>
          <w:bCs/>
          <w:lang w:val="en-US"/>
        </w:rPr>
      </w:pPr>
    </w:p>
    <w:p w14:paraId="044ADF1A" w14:textId="239AC00D" w:rsidR="00F64445" w:rsidRPr="00D804F8" w:rsidRDefault="00F64445" w:rsidP="00AF7C9C">
      <w:pPr>
        <w:spacing w:line="480" w:lineRule="auto"/>
        <w:jc w:val="both"/>
        <w:rPr>
          <w:color w:val="0E101A"/>
        </w:rPr>
      </w:pPr>
      <w:r w:rsidRPr="00D804F8">
        <w:rPr>
          <w:color w:val="0E101A"/>
        </w:rPr>
        <w:t xml:space="preserve">Data were expressed as median (interquartile range) for continuous data and whole numbers (percentages) for categorical data. </w:t>
      </w:r>
      <w:r w:rsidR="00D13F0A" w:rsidRPr="00D804F8">
        <w:rPr>
          <w:color w:val="0E101A"/>
        </w:rPr>
        <w:t>Differences between the male CH</w:t>
      </w:r>
      <w:r w:rsidR="00483569" w:rsidRPr="00D804F8">
        <w:rPr>
          <w:color w:val="0E101A"/>
        </w:rPr>
        <w:t>i</w:t>
      </w:r>
      <w:r w:rsidR="00D13F0A" w:rsidRPr="00D804F8">
        <w:rPr>
          <w:color w:val="0E101A"/>
        </w:rPr>
        <w:t>P and female CH</w:t>
      </w:r>
      <w:r w:rsidR="00483569" w:rsidRPr="00D804F8">
        <w:rPr>
          <w:color w:val="0E101A"/>
        </w:rPr>
        <w:t>i</w:t>
      </w:r>
      <w:r w:rsidR="00D13F0A" w:rsidRPr="00D804F8">
        <w:rPr>
          <w:color w:val="0E101A"/>
        </w:rPr>
        <w:t xml:space="preserve">P groups were assessed using </w:t>
      </w:r>
      <w:r w:rsidR="00486912" w:rsidRPr="00D804F8">
        <w:rPr>
          <w:lang w:val="en-US"/>
        </w:rPr>
        <w:t>Pearson's</w:t>
      </w:r>
      <w:r w:rsidRPr="00D804F8">
        <w:rPr>
          <w:lang w:val="en-US"/>
        </w:rPr>
        <w:t xml:space="preserve"> Chi-squared test</w:t>
      </w:r>
      <w:r w:rsidR="00D13F0A" w:rsidRPr="00D804F8">
        <w:rPr>
          <w:lang w:val="en-US"/>
        </w:rPr>
        <w:t xml:space="preserve"> for categorical variables and </w:t>
      </w:r>
      <w:r w:rsidR="000F72CB" w:rsidRPr="00D804F8">
        <w:rPr>
          <w:lang w:val="en-US"/>
        </w:rPr>
        <w:t xml:space="preserve">the </w:t>
      </w:r>
      <w:r w:rsidR="00D13F0A" w:rsidRPr="00D804F8">
        <w:rPr>
          <w:lang w:val="en-US"/>
        </w:rPr>
        <w:t>Kruskal Wallis test for continuous data</w:t>
      </w:r>
      <w:r w:rsidRPr="00D804F8">
        <w:rPr>
          <w:lang w:val="en-US"/>
        </w:rPr>
        <w:t xml:space="preserve">. </w:t>
      </w:r>
      <w:r w:rsidR="00B55315" w:rsidRPr="00D804F8">
        <w:rPr>
          <w:lang w:val="en-US"/>
        </w:rPr>
        <w:t xml:space="preserve">The information about missing data for each variable included in the study is reported in </w:t>
      </w:r>
      <w:r w:rsidR="001113F3" w:rsidRPr="00D804F8">
        <w:rPr>
          <w:lang w:val="en-US"/>
        </w:rPr>
        <w:t>S</w:t>
      </w:r>
      <w:r w:rsidR="00B55315" w:rsidRPr="00D804F8">
        <w:rPr>
          <w:lang w:val="en-US"/>
        </w:rPr>
        <w:t xml:space="preserve">upplementary </w:t>
      </w:r>
      <w:r w:rsidR="001113F3" w:rsidRPr="00D804F8">
        <w:rPr>
          <w:lang w:val="en-US"/>
        </w:rPr>
        <w:t>T</w:t>
      </w:r>
      <w:r w:rsidR="00B55315" w:rsidRPr="00D804F8">
        <w:rPr>
          <w:lang w:val="en-US"/>
        </w:rPr>
        <w:t xml:space="preserve">able </w:t>
      </w:r>
      <w:r w:rsidR="001113F3" w:rsidRPr="00D804F8">
        <w:rPr>
          <w:lang w:val="en-US"/>
        </w:rPr>
        <w:t>1</w:t>
      </w:r>
      <w:r w:rsidR="00804F7D" w:rsidRPr="00D804F8">
        <w:rPr>
          <w:lang w:val="en-US"/>
        </w:rPr>
        <w:t>.</w:t>
      </w:r>
      <w:r w:rsidR="00B55315" w:rsidRPr="00D804F8">
        <w:rPr>
          <w:lang w:val="en-US"/>
        </w:rPr>
        <w:t xml:space="preserve"> Multiple </w:t>
      </w:r>
      <w:r w:rsidR="000F72CB" w:rsidRPr="00D804F8">
        <w:rPr>
          <w:lang w:val="en-US"/>
        </w:rPr>
        <w:t>imputations</w:t>
      </w:r>
      <w:r w:rsidR="00B55315" w:rsidRPr="00D804F8">
        <w:rPr>
          <w:lang w:val="en-US"/>
        </w:rPr>
        <w:t xml:space="preserve"> with chained </w:t>
      </w:r>
      <w:r w:rsidR="000F72CB" w:rsidRPr="00D804F8">
        <w:rPr>
          <w:lang w:val="en-US"/>
        </w:rPr>
        <w:t>equations</w:t>
      </w:r>
      <w:r w:rsidR="00B55315" w:rsidRPr="00D804F8">
        <w:rPr>
          <w:lang w:val="en-US"/>
        </w:rPr>
        <w:t xml:space="preserve"> were used to impute missing data to create </w:t>
      </w:r>
      <w:r w:rsidR="00331FF6" w:rsidRPr="00D804F8">
        <w:rPr>
          <w:lang w:val="en-US"/>
        </w:rPr>
        <w:t xml:space="preserve">ten </w:t>
      </w:r>
      <w:r w:rsidR="00B55315" w:rsidRPr="00D804F8">
        <w:rPr>
          <w:lang w:val="en-US"/>
        </w:rPr>
        <w:t>datasets, assuming that data were missing at random.</w:t>
      </w:r>
      <w:r w:rsidR="00B55315" w:rsidRPr="00D804F8">
        <w:t xml:space="preserve"> Logistic regression for binary variables, multinomial for nominal variables, ordinal logistic regression for ordered and linear regression for continuous variables</w:t>
      </w:r>
      <w:r w:rsidR="00B55315" w:rsidRPr="00D804F8">
        <w:rPr>
          <w:lang w:val="en-US"/>
        </w:rPr>
        <w:t xml:space="preserve"> were used in the multiple imputation framework. The variables included in the model were </w:t>
      </w:r>
      <w:r w:rsidR="009F7AEC" w:rsidRPr="00D804F8">
        <w:rPr>
          <w:rFonts w:eastAsia="Calibri"/>
        </w:rPr>
        <w:t>age,</w:t>
      </w:r>
      <w:r w:rsidR="00F10231" w:rsidRPr="00D804F8">
        <w:rPr>
          <w:rFonts w:eastAsia="Calibri"/>
        </w:rPr>
        <w:t xml:space="preserve"> </w:t>
      </w:r>
      <w:r w:rsidR="00DF17A4" w:rsidRPr="00D804F8">
        <w:rPr>
          <w:rFonts w:eastAsia="Calibri"/>
        </w:rPr>
        <w:t>BMI</w:t>
      </w:r>
      <w:r w:rsidR="00F10231" w:rsidRPr="00D804F8">
        <w:rPr>
          <w:rFonts w:eastAsia="Calibri"/>
        </w:rPr>
        <w:t>,</w:t>
      </w:r>
      <w:r w:rsidR="00EB7116" w:rsidRPr="00D804F8">
        <w:rPr>
          <w:rFonts w:eastAsia="Calibri"/>
        </w:rPr>
        <w:t xml:space="preserve"> history</w:t>
      </w:r>
      <w:r w:rsidR="00C13F08" w:rsidRPr="00D804F8">
        <w:rPr>
          <w:rFonts w:eastAsia="Calibri"/>
        </w:rPr>
        <w:t xml:space="preserve"> of </w:t>
      </w:r>
      <w:r w:rsidR="009F7AEC" w:rsidRPr="00D804F8">
        <w:rPr>
          <w:rFonts w:eastAsia="Calibri"/>
        </w:rPr>
        <w:t xml:space="preserve">dyslipidaemia, </w:t>
      </w:r>
      <w:r w:rsidR="00EB7116" w:rsidRPr="00D804F8">
        <w:rPr>
          <w:rFonts w:eastAsia="Calibri"/>
        </w:rPr>
        <w:t>smoking history,</w:t>
      </w:r>
      <w:r w:rsidR="009F7AEC" w:rsidRPr="00D804F8">
        <w:rPr>
          <w:rFonts w:eastAsia="Calibri"/>
        </w:rPr>
        <w:t xml:space="preserve"> previous acute myocardial infarction, previous CABG, </w:t>
      </w:r>
      <w:r w:rsidR="00EB7116" w:rsidRPr="00D804F8">
        <w:rPr>
          <w:rFonts w:eastAsia="Calibri"/>
        </w:rPr>
        <w:t xml:space="preserve">previous </w:t>
      </w:r>
      <w:r w:rsidR="009F7AEC" w:rsidRPr="00D804F8">
        <w:rPr>
          <w:rFonts w:eastAsia="Calibri"/>
        </w:rPr>
        <w:t>ischaemic heart disease, previous percutaneous coronary intervention, previous cerebrovascular accident, diabetes mellitus, hypertension, renal failure, peripheral vascular disease,</w:t>
      </w:r>
      <w:r w:rsidR="00EB7116" w:rsidRPr="00D804F8">
        <w:rPr>
          <w:rFonts w:eastAsia="Calibri"/>
        </w:rPr>
        <w:t xml:space="preserve"> family history of coronary artery disease</w:t>
      </w:r>
      <w:r w:rsidR="00F26146" w:rsidRPr="00D804F8">
        <w:rPr>
          <w:rFonts w:eastAsia="Calibri"/>
        </w:rPr>
        <w:t>,</w:t>
      </w:r>
      <w:r w:rsidR="00EB7116" w:rsidRPr="00D804F8">
        <w:rPr>
          <w:rFonts w:eastAsia="Calibri"/>
        </w:rPr>
        <w:t xml:space="preserve"> clopidogrel, </w:t>
      </w:r>
      <w:r w:rsidR="009F7AEC" w:rsidRPr="00D804F8">
        <w:rPr>
          <w:rFonts w:eastAsia="Calibri"/>
        </w:rPr>
        <w:t xml:space="preserve">vascular access, left main PCI, Intra-aortic balloon support, number of treated lesions, rotational atherectomy, </w:t>
      </w:r>
      <w:r w:rsidR="00EB7116" w:rsidRPr="00D804F8">
        <w:rPr>
          <w:rFonts w:eastAsia="Calibri"/>
        </w:rPr>
        <w:t>and number</w:t>
      </w:r>
      <w:r w:rsidR="009F7AEC" w:rsidRPr="00D804F8">
        <w:rPr>
          <w:rFonts w:eastAsia="Calibri"/>
        </w:rPr>
        <w:t xml:space="preserve"> of </w:t>
      </w:r>
      <w:r w:rsidR="00EB7116" w:rsidRPr="00D804F8">
        <w:rPr>
          <w:rFonts w:eastAsia="Calibri"/>
        </w:rPr>
        <w:t>stents</w:t>
      </w:r>
      <w:r w:rsidR="009F7AEC" w:rsidRPr="00D804F8">
        <w:rPr>
          <w:rFonts w:eastAsia="Calibri"/>
        </w:rPr>
        <w:t xml:space="preserve"> used</w:t>
      </w:r>
      <w:r w:rsidR="00B55315" w:rsidRPr="00D804F8">
        <w:rPr>
          <w:lang w:val="en-US"/>
        </w:rPr>
        <w:t>. All the subsequent analyses were performed on the imputed dataset</w:t>
      </w:r>
      <w:r w:rsidR="000F72CB" w:rsidRPr="00D804F8">
        <w:rPr>
          <w:lang w:val="en-US"/>
        </w:rPr>
        <w:t>,</w:t>
      </w:r>
      <w:r w:rsidR="00B55315" w:rsidRPr="00D804F8">
        <w:rPr>
          <w:lang w:val="en-US"/>
        </w:rPr>
        <w:t xml:space="preserve"> and results </w:t>
      </w:r>
      <w:r w:rsidR="00B55315" w:rsidRPr="00D804F8">
        <w:rPr>
          <w:lang w:val="en-US"/>
        </w:rPr>
        <w:lastRenderedPageBreak/>
        <w:t xml:space="preserve">were pooled using </w:t>
      </w:r>
      <w:r w:rsidR="00486912" w:rsidRPr="00D804F8">
        <w:rPr>
          <w:lang w:val="en-US"/>
        </w:rPr>
        <w:t>Rubin's</w:t>
      </w:r>
      <w:r w:rsidR="00B55315" w:rsidRPr="00D804F8">
        <w:rPr>
          <w:lang w:val="en-US"/>
        </w:rPr>
        <w:t xml:space="preserve"> rule</w:t>
      </w:r>
      <w:r w:rsidR="00343733" w:rsidRPr="00D804F8">
        <w:rPr>
          <w:lang w:val="en-US"/>
        </w:rPr>
        <w:fldChar w:fldCharType="begin"/>
      </w:r>
      <w:r w:rsidR="00C11041" w:rsidRPr="00D804F8">
        <w:rPr>
          <w:lang w:val="en-US"/>
        </w:rPr>
        <w:instrText xml:space="preserve"> ADDIN EN.CITE &lt;EndNote&gt;&lt;Cite&gt;&lt;Author&gt;Marshall&lt;/Author&gt;&lt;Year&gt;2009&lt;/Year&gt;&lt;RecNum&gt;93&lt;/RecNum&gt;&lt;DisplayText&gt;[21]&lt;/DisplayText&gt;&lt;record&gt;&lt;rec-number&gt;93&lt;/rec-number&gt;&lt;foreign-keys&gt;&lt;key app="EN" db-id="axvr9pztpaz5efer9waxadt4ar2dwd9trdas" timestamp="1624012508"&gt;93&lt;/key&gt;&lt;/foreign-keys&gt;&lt;ref-type name="Journal Article"&gt;17&lt;/ref-type&gt;&lt;contributors&gt;&lt;authors&gt;&lt;author&gt;Marshall, Andrea&lt;/author&gt;&lt;author&gt;Altman, Douglas G.&lt;/author&gt;&lt;author&gt;Holder, Roger L.&lt;/author&gt;&lt;author&gt;Royston, Patrick&lt;/author&gt;&lt;/authors&gt;&lt;/contributors&gt;&lt;titles&gt;&lt;title&gt;Combining estimates of interest in prognostic modelling studies after multiple imputation: current practice and guidelines&lt;/title&gt;&lt;secondary-title&gt;BMC Medical Research Methodology&lt;/secondary-title&gt;&lt;/titles&gt;&lt;periodical&gt;&lt;full-title&gt;BMC Medical Research Methodology&lt;/full-title&gt;&lt;/periodical&gt;&lt;pages&gt;57&lt;/pages&gt;&lt;volume&gt;9&lt;/volume&gt;&lt;number&gt;1&lt;/number&gt;&lt;dates&gt;&lt;year&gt;2009&lt;/year&gt;&lt;/dates&gt;&lt;publisher&gt;Springer Science and Business Media LLC&lt;/publisher&gt;&lt;isbn&gt;1471-2288&lt;/isbn&gt;&lt;urls&gt;&lt;related-urls&gt;&lt;url&gt;https://dx.doi.org/10.1186/1471-2288-9-57&lt;/url&gt;&lt;/related-urls&gt;&lt;/urls&gt;&lt;electronic-resource-num&gt;10.1186/1471-2288-9-57&lt;/electronic-resource-num&gt;&lt;/record&gt;&lt;/Cite&gt;&lt;/EndNote&gt;</w:instrText>
      </w:r>
      <w:r w:rsidR="00343733" w:rsidRPr="00D804F8">
        <w:rPr>
          <w:lang w:val="en-US"/>
        </w:rPr>
        <w:fldChar w:fldCharType="separate"/>
      </w:r>
      <w:r w:rsidR="00F007E8" w:rsidRPr="00D804F8">
        <w:rPr>
          <w:noProof/>
          <w:lang w:val="en-US"/>
        </w:rPr>
        <w:t>[21]</w:t>
      </w:r>
      <w:r w:rsidR="00343733" w:rsidRPr="00D804F8">
        <w:rPr>
          <w:lang w:val="en-US"/>
        </w:rPr>
        <w:fldChar w:fldCharType="end"/>
      </w:r>
      <w:r w:rsidR="002C78D6" w:rsidRPr="00D804F8">
        <w:rPr>
          <w:lang w:val="en-US"/>
        </w:rPr>
        <w:t xml:space="preserve">. </w:t>
      </w:r>
      <w:r w:rsidR="00B55315" w:rsidRPr="00D804F8">
        <w:rPr>
          <w:lang w:val="en-US"/>
        </w:rPr>
        <w:t xml:space="preserve"> Finally</w:t>
      </w:r>
      <w:r w:rsidR="000F72CB" w:rsidRPr="00D804F8">
        <w:rPr>
          <w:lang w:val="en-US"/>
        </w:rPr>
        <w:t>,</w:t>
      </w:r>
      <w:r w:rsidR="00B55315" w:rsidRPr="00D804F8">
        <w:rPr>
          <w:lang w:val="en-US"/>
        </w:rPr>
        <w:t xml:space="preserve"> </w:t>
      </w:r>
      <w:r w:rsidR="00B55315" w:rsidRPr="00D804F8">
        <w:rPr>
          <w:color w:val="0E101A"/>
        </w:rPr>
        <w:t>m</w:t>
      </w:r>
      <w:r w:rsidRPr="00D804F8">
        <w:rPr>
          <w:color w:val="0E101A"/>
        </w:rPr>
        <w:t>ultivariabl</w:t>
      </w:r>
      <w:r w:rsidR="00B55315" w:rsidRPr="00D804F8">
        <w:rPr>
          <w:color w:val="0E101A"/>
        </w:rPr>
        <w:t>e</w:t>
      </w:r>
      <w:r w:rsidRPr="00D804F8">
        <w:rPr>
          <w:color w:val="0E101A"/>
        </w:rPr>
        <w:t xml:space="preserve"> logistic regression analyses were used to determine the adjusted odds ratios (aOR [95% confidence interval]) </w:t>
      </w:r>
      <w:r w:rsidR="009F7AEC" w:rsidRPr="00D804F8">
        <w:rPr>
          <w:color w:val="0E101A"/>
        </w:rPr>
        <w:t>of outcomes</w:t>
      </w:r>
      <w:r w:rsidRPr="00D804F8">
        <w:rPr>
          <w:color w:val="0E101A"/>
        </w:rPr>
        <w:t xml:space="preserve"> between </w:t>
      </w:r>
      <w:r w:rsidR="00335B72" w:rsidRPr="00D804F8">
        <w:rPr>
          <w:color w:val="0E101A"/>
        </w:rPr>
        <w:t>male and female CH</w:t>
      </w:r>
      <w:r w:rsidR="00483569" w:rsidRPr="00D804F8">
        <w:rPr>
          <w:color w:val="0E101A"/>
        </w:rPr>
        <w:t>i</w:t>
      </w:r>
      <w:r w:rsidR="00335B72" w:rsidRPr="00D804F8">
        <w:rPr>
          <w:color w:val="0E101A"/>
        </w:rPr>
        <w:t>P groups.</w:t>
      </w:r>
      <w:r w:rsidR="003D64BB" w:rsidRPr="00D804F8">
        <w:rPr>
          <w:color w:val="0E101A"/>
        </w:rPr>
        <w:t xml:space="preserve"> For cases where event rates were low, findings from the multivariate analysis were interpreted after </w:t>
      </w:r>
      <w:r w:rsidR="003D64BB" w:rsidRPr="00D804F8">
        <w:rPr>
          <w:bdr w:val="none" w:sz="0" w:space="0" w:color="auto" w:frame="1"/>
          <w:shd w:val="clear" w:color="auto" w:fill="FFFFFF"/>
        </w:rPr>
        <w:t xml:space="preserve">evaluating the assumptions implied by the model against both data and prior information obtained from literature search </w:t>
      </w:r>
      <w:r w:rsidR="003D64BB" w:rsidRPr="00D804F8">
        <w:rPr>
          <w:bdr w:val="none" w:sz="0" w:space="0" w:color="auto" w:frame="1"/>
          <w:shd w:val="clear" w:color="auto" w:fill="FFFFFF"/>
        </w:rPr>
        <w:fldChar w:fldCharType="begin"/>
      </w:r>
      <w:r w:rsidR="003D64BB" w:rsidRPr="00D804F8">
        <w:rPr>
          <w:bdr w:val="none" w:sz="0" w:space="0" w:color="auto" w:frame="1"/>
          <w:shd w:val="clear" w:color="auto" w:fill="FFFFFF"/>
        </w:rPr>
        <w:instrText xml:space="preserve"> ADDIN EN.CITE &lt;EndNote&gt;&lt;Cite&gt;&lt;Author&gt;Greenland&lt;/Author&gt;&lt;Year&gt;1989&lt;/Year&gt;&lt;RecNum&gt;124&lt;/RecNum&gt;&lt;DisplayText&gt;[22]&lt;/DisplayText&gt;&lt;record&gt;&lt;rec-number&gt;124&lt;/rec-number&gt;&lt;foreign-keys&gt;&lt;key app="EN" db-id="axvr9pztpaz5efer9waxadt4ar2dwd9trdas" timestamp="1634843085"&gt;124&lt;/key&gt;&lt;/foreign-keys&gt;&lt;ref-type name="Journal Article"&gt;17&lt;/ref-type&gt;&lt;contributors&gt;&lt;authors&gt;&lt;author&gt;Greenland, S.&lt;/author&gt;&lt;/authors&gt;&lt;/contributors&gt;&lt;titles&gt;&lt;title&gt;Modeling and variable selection in epidemiologic analysis&lt;/title&gt;&lt;secondary-title&gt;American Journal of Public Health&lt;/secondary-title&gt;&lt;/titles&gt;&lt;periodical&gt;&lt;full-title&gt;American Journal of Public Health&lt;/full-title&gt;&lt;/periodical&gt;&lt;pages&gt;340-349&lt;/pages&gt;&lt;volume&gt;79&lt;/volume&gt;&lt;number&gt;3&lt;/number&gt;&lt;dates&gt;&lt;year&gt;1989&lt;/year&gt;&lt;/dates&gt;&lt;publisher&gt;American Public Health Association&lt;/publisher&gt;&lt;isbn&gt;0090-0036&lt;/isbn&gt;&lt;urls&gt;&lt;related-urls&gt;&lt;url&gt;https://dx.doi.org/10.2105/ajph.79.3.340&lt;/url&gt;&lt;/related-urls&gt;&lt;/urls&gt;&lt;electronic-resource-num&gt;10.2105/ajph.79.3.340&lt;/electronic-resource-num&gt;&lt;/record&gt;&lt;/Cite&gt;&lt;/EndNote&gt;</w:instrText>
      </w:r>
      <w:r w:rsidR="003D64BB" w:rsidRPr="00D804F8">
        <w:rPr>
          <w:bdr w:val="none" w:sz="0" w:space="0" w:color="auto" w:frame="1"/>
          <w:shd w:val="clear" w:color="auto" w:fill="FFFFFF"/>
        </w:rPr>
        <w:fldChar w:fldCharType="separate"/>
      </w:r>
      <w:r w:rsidR="003D64BB" w:rsidRPr="00D804F8">
        <w:rPr>
          <w:noProof/>
          <w:bdr w:val="none" w:sz="0" w:space="0" w:color="auto" w:frame="1"/>
          <w:shd w:val="clear" w:color="auto" w:fill="FFFFFF"/>
        </w:rPr>
        <w:t>[22]</w:t>
      </w:r>
      <w:r w:rsidR="003D64BB" w:rsidRPr="00D804F8">
        <w:rPr>
          <w:bdr w:val="none" w:sz="0" w:space="0" w:color="auto" w:frame="1"/>
          <w:shd w:val="clear" w:color="auto" w:fill="FFFFFF"/>
        </w:rPr>
        <w:fldChar w:fldCharType="end"/>
      </w:r>
      <w:r w:rsidR="003D64BB" w:rsidRPr="00D804F8">
        <w:rPr>
          <w:bdr w:val="none" w:sz="0" w:space="0" w:color="auto" w:frame="1"/>
          <w:shd w:val="clear" w:color="auto" w:fill="FFFFFF"/>
        </w:rPr>
        <w:t>.</w:t>
      </w:r>
      <w:r w:rsidR="003D64BB" w:rsidRPr="00D804F8">
        <w:rPr>
          <w:i/>
          <w:iCs/>
          <w:bdr w:val="none" w:sz="0" w:space="0" w:color="auto" w:frame="1"/>
          <w:shd w:val="clear" w:color="auto" w:fill="FFFFFF"/>
        </w:rPr>
        <w:t xml:space="preserve"> </w:t>
      </w:r>
      <w:r w:rsidR="003D64BB" w:rsidRPr="00D804F8">
        <w:rPr>
          <w:color w:val="0E101A"/>
        </w:rPr>
        <w:t xml:space="preserve"> </w:t>
      </w:r>
      <w:r w:rsidR="00246F36" w:rsidRPr="00D804F8">
        <w:rPr>
          <w:color w:val="0E101A"/>
        </w:rPr>
        <w:t>Variables with extensive missing observations (&gt;20% missing)</w:t>
      </w:r>
      <w:r w:rsidR="00AF7C9C" w:rsidRPr="00D804F8">
        <w:rPr>
          <w:color w:val="0E101A"/>
        </w:rPr>
        <w:t xml:space="preserve">, for example the LV function variable, were also included in the multiple imputation models; it has been shown that multiple imputation frameworks are robust even when levels of missingness are extremely high, although they can offer some protection when data are missing not at random. </w:t>
      </w:r>
      <w:r w:rsidR="00246F36" w:rsidRPr="00D804F8">
        <w:rPr>
          <w:color w:val="0E101A"/>
        </w:rPr>
        <w:fldChar w:fldCharType="begin"/>
      </w:r>
      <w:r w:rsidR="00246F36" w:rsidRPr="00D804F8">
        <w:rPr>
          <w:color w:val="0E101A"/>
        </w:rPr>
        <w:instrText xml:space="preserve"> ADDIN EN.CITE &lt;EndNote&gt;&lt;Cite&gt;&lt;Author&gt;Janssen&lt;/Author&gt;&lt;Year&gt;2010&lt;/Year&gt;&lt;RecNum&gt;134&lt;/RecNum&gt;&lt;DisplayText&gt;[23]&lt;/DisplayText&gt;&lt;record&gt;&lt;rec-number&gt;134&lt;/rec-number&gt;&lt;foreign-keys&gt;&lt;key app="EN" db-id="axvr9pztpaz5efer9waxadt4ar2dwd9trdas" timestamp="1636659008"&gt;134&lt;/key&gt;&lt;/foreign-keys&gt;&lt;ref-type name="Journal Article"&gt;17&lt;/ref-type&gt;&lt;contributors&gt;&lt;authors&gt;&lt;author&gt;Janssen, K. J.&lt;/author&gt;&lt;author&gt;Donders, A. R.&lt;/author&gt;&lt;author&gt;Harrell, F. E., Jr.&lt;/author&gt;&lt;author&gt;Vergouwe, Y.&lt;/author&gt;&lt;author&gt;Chen, Q.&lt;/author&gt;&lt;author&gt;Grobbee, D. E.&lt;/author&gt;&lt;author&gt;Moons, K. G.&lt;/author&gt;&lt;/authors&gt;&lt;/contributors&gt;&lt;auth-address&gt;Julius Center for Health Sciences and Primary Care, University Medical Center Utrecht, Utrecht, The Netherlands. k.j.m.janssen@umcutrecht.nl&lt;/auth-address&gt;&lt;titles&gt;&lt;title&gt;Missing covariate data in medical research: to impute is better than to ignore&lt;/title&gt;&lt;secondary-title&gt;J Clin Epidemiol&lt;/secondary-title&gt;&lt;/titles&gt;&lt;periodical&gt;&lt;full-title&gt;J Clin Epidemiol&lt;/full-title&gt;&lt;/periodical&gt;&lt;pages&gt;721-7&lt;/pages&gt;&lt;volume&gt;63&lt;/volume&gt;&lt;number&gt;7&lt;/number&gt;&lt;edition&gt;2010/03/27&lt;/edition&gt;&lt;keywords&gt;&lt;keyword&gt;Adult&lt;/keyword&gt;&lt;keyword&gt;Cross-Sectional Studies&lt;/keyword&gt;&lt;keyword&gt;Fibrin Fibrinogen Degradation Products/metabolism&lt;/keyword&gt;&lt;keyword&gt;Humans&lt;/keyword&gt;&lt;keyword&gt;Research Design/*statistics &amp;amp; numerical data&lt;/keyword&gt;&lt;keyword&gt;Statistics as Topic/*methods&lt;/keyword&gt;&lt;keyword&gt;Venous Thrombosis/*diagnosis/etiology&lt;/keyword&gt;&lt;/keywords&gt;&lt;dates&gt;&lt;year&gt;2010&lt;/year&gt;&lt;pub-dates&gt;&lt;date&gt;Jul&lt;/date&gt;&lt;/pub-dates&gt;&lt;/dates&gt;&lt;isbn&gt;0895-4356&lt;/isbn&gt;&lt;accession-num&gt;20338724&lt;/accession-num&gt;&lt;urls&gt;&lt;/urls&gt;&lt;electronic-resource-num&gt;10.1016/j.jclinepi.2009.12.008&lt;/electronic-resource-num&gt;&lt;remote-database-provider&gt;NLM&lt;/remote-database-provider&gt;&lt;language&gt;eng&lt;/language&gt;&lt;/record&gt;&lt;/Cite&gt;&lt;/EndNote&gt;</w:instrText>
      </w:r>
      <w:r w:rsidR="00246F36" w:rsidRPr="00D804F8">
        <w:rPr>
          <w:color w:val="0E101A"/>
        </w:rPr>
        <w:fldChar w:fldCharType="separate"/>
      </w:r>
      <w:r w:rsidR="00246F36" w:rsidRPr="00D804F8">
        <w:rPr>
          <w:noProof/>
          <w:color w:val="0E101A"/>
        </w:rPr>
        <w:t>[23]</w:t>
      </w:r>
      <w:r w:rsidR="00246F36" w:rsidRPr="00D804F8">
        <w:rPr>
          <w:color w:val="0E101A"/>
        </w:rPr>
        <w:fldChar w:fldCharType="end"/>
      </w:r>
      <w:r w:rsidR="00246F36" w:rsidRPr="00D804F8">
        <w:rPr>
          <w:color w:val="0E101A"/>
        </w:rPr>
        <w:fldChar w:fldCharType="begin">
          <w:fldData xml:space="preserve">PEVuZE5vdGU+PENpdGU+PEF1dGhvcj5NYWRsZXktRG93ZDwvQXV0aG9yPjxZZWFyPjIwMTk8L1ll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</w:fldData>
        </w:fldChar>
      </w:r>
      <w:r w:rsidR="00246F36" w:rsidRPr="00D804F8">
        <w:rPr>
          <w:color w:val="0E101A"/>
        </w:rPr>
        <w:instrText xml:space="preserve"> ADDIN EN.CITE </w:instrText>
      </w:r>
      <w:r w:rsidR="00246F36" w:rsidRPr="00D804F8">
        <w:rPr>
          <w:color w:val="0E101A"/>
        </w:rPr>
        <w:fldChar w:fldCharType="begin">
          <w:fldData xml:space="preserve">PEVuZE5vdGU+PENpdGU+PEF1dGhvcj5NYWRsZXktRG93ZDwvQXV0aG9yPjxZZWFyPjIwMTk8L1ll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</w:fldData>
        </w:fldChar>
      </w:r>
      <w:r w:rsidR="00246F36" w:rsidRPr="00D804F8">
        <w:rPr>
          <w:color w:val="0E101A"/>
        </w:rPr>
        <w:instrText xml:space="preserve"> ADDIN EN.CITE.DATA </w:instrText>
      </w:r>
      <w:r w:rsidR="00246F36" w:rsidRPr="00D804F8">
        <w:rPr>
          <w:color w:val="0E101A"/>
        </w:rPr>
      </w:r>
      <w:r w:rsidR="00246F36" w:rsidRPr="00D804F8">
        <w:rPr>
          <w:color w:val="0E101A"/>
        </w:rPr>
        <w:fldChar w:fldCharType="end"/>
      </w:r>
      <w:r w:rsidR="00246F36" w:rsidRPr="00D804F8">
        <w:rPr>
          <w:color w:val="0E101A"/>
        </w:rPr>
      </w:r>
      <w:r w:rsidR="00246F36" w:rsidRPr="00D804F8">
        <w:rPr>
          <w:color w:val="0E101A"/>
        </w:rPr>
        <w:fldChar w:fldCharType="separate"/>
      </w:r>
      <w:r w:rsidR="00246F36" w:rsidRPr="00D804F8">
        <w:rPr>
          <w:noProof/>
          <w:color w:val="0E101A"/>
        </w:rPr>
        <w:t>[24, 25]</w:t>
      </w:r>
      <w:r w:rsidR="00246F36" w:rsidRPr="00D804F8">
        <w:rPr>
          <w:color w:val="0E101A"/>
        </w:rPr>
        <w:fldChar w:fldCharType="end"/>
      </w:r>
      <w:r w:rsidR="00246F36" w:rsidRPr="00D804F8">
        <w:rPr>
          <w:color w:val="0E101A"/>
        </w:rPr>
        <w:t xml:space="preserve">. </w:t>
      </w:r>
      <w:r w:rsidR="00335B72" w:rsidRPr="00D804F8">
        <w:rPr>
          <w:color w:val="0E101A"/>
        </w:rPr>
        <w:t xml:space="preserve">All models included the same variables as used in the multiple imputation framework. </w:t>
      </w:r>
      <w:r w:rsidRPr="00D804F8">
        <w:rPr>
          <w:color w:val="0E101A"/>
        </w:rPr>
        <w:t xml:space="preserve"> </w:t>
      </w:r>
    </w:p>
    <w:p w14:paraId="02C66CDF" w14:textId="77777777" w:rsidR="00AF7C9C" w:rsidRPr="00D804F8" w:rsidRDefault="00AF7C9C" w:rsidP="00AF7C9C">
      <w:pPr>
        <w:spacing w:line="480" w:lineRule="auto"/>
        <w:jc w:val="both"/>
        <w:rPr>
          <w:color w:val="0E101A"/>
        </w:rPr>
      </w:pPr>
    </w:p>
    <w:p w14:paraId="18988965" w14:textId="77777777" w:rsidR="00F64445" w:rsidRPr="00D804F8" w:rsidRDefault="00F64445" w:rsidP="00AF7C9C">
      <w:pPr>
        <w:spacing w:line="480" w:lineRule="auto"/>
        <w:jc w:val="both"/>
        <w:rPr>
          <w:b/>
          <w:bCs/>
          <w:lang w:val="en-US"/>
        </w:rPr>
      </w:pPr>
      <w:r w:rsidRPr="00D804F8">
        <w:rPr>
          <w:b/>
          <w:bCs/>
          <w:lang w:val="en-US"/>
        </w:rPr>
        <w:t xml:space="preserve">Results </w:t>
      </w:r>
    </w:p>
    <w:p w14:paraId="2EDBB971" w14:textId="77777777" w:rsidR="00F64445" w:rsidRPr="00D804F8" w:rsidRDefault="00F64445" w:rsidP="00F007E8">
      <w:pPr>
        <w:spacing w:line="480" w:lineRule="auto"/>
        <w:rPr>
          <w:bCs/>
          <w:i/>
          <w:lang w:val="en-US"/>
        </w:rPr>
      </w:pPr>
      <w:r w:rsidRPr="00D804F8">
        <w:rPr>
          <w:bCs/>
          <w:i/>
          <w:lang w:val="en-US"/>
        </w:rPr>
        <w:t>Study Cohort</w:t>
      </w:r>
    </w:p>
    <w:p w14:paraId="3E65DE0C" w14:textId="4621C22F" w:rsidR="00F64445" w:rsidRPr="00D804F8" w:rsidRDefault="00F64445" w:rsidP="00F007E8">
      <w:pPr>
        <w:spacing w:line="480" w:lineRule="auto"/>
        <w:jc w:val="both"/>
        <w:rPr>
          <w:rStyle w:val="Strong"/>
          <w:b w:val="0"/>
          <w:bCs w:val="0"/>
          <w:color w:val="0E101A"/>
        </w:rPr>
      </w:pPr>
      <w:r w:rsidRPr="00D804F8">
        <w:rPr>
          <w:rStyle w:val="Strong"/>
          <w:b w:val="0"/>
          <w:bCs w:val="0"/>
          <w:color w:val="0E101A"/>
        </w:rPr>
        <w:t xml:space="preserve">The </w:t>
      </w:r>
      <w:r w:rsidR="00E14AAF" w:rsidRPr="00D804F8">
        <w:rPr>
          <w:rStyle w:val="Strong"/>
          <w:b w:val="0"/>
          <w:bCs w:val="0"/>
          <w:color w:val="0E101A"/>
        </w:rPr>
        <w:t xml:space="preserve">final </w:t>
      </w:r>
      <w:r w:rsidRPr="00D804F8">
        <w:rPr>
          <w:rStyle w:val="Strong"/>
          <w:b w:val="0"/>
          <w:bCs w:val="0"/>
          <w:color w:val="0E101A"/>
        </w:rPr>
        <w:t>study cohort consisted of 141,610 (33.37%) CH</w:t>
      </w:r>
      <w:r w:rsidR="00483569" w:rsidRPr="00D804F8">
        <w:rPr>
          <w:rStyle w:val="Strong"/>
          <w:b w:val="0"/>
          <w:bCs w:val="0"/>
          <w:color w:val="0E101A"/>
        </w:rPr>
        <w:t>i</w:t>
      </w:r>
      <w:r w:rsidRPr="00D804F8">
        <w:rPr>
          <w:rStyle w:val="Strong"/>
          <w:b w:val="0"/>
          <w:bCs w:val="0"/>
          <w:color w:val="0E101A"/>
        </w:rPr>
        <w:t>P procedures performed in England and Wales from January 2006 to December 2017</w:t>
      </w:r>
      <w:r w:rsidRPr="00D804F8" w:rsidDel="000E1470">
        <w:rPr>
          <w:rStyle w:val="Strong"/>
          <w:b w:val="0"/>
          <w:bCs w:val="0"/>
          <w:color w:val="0E101A"/>
        </w:rPr>
        <w:t xml:space="preserve"> </w:t>
      </w:r>
      <w:r w:rsidRPr="00D804F8">
        <w:rPr>
          <w:rStyle w:val="Strong"/>
          <w:b w:val="0"/>
          <w:bCs w:val="0"/>
          <w:color w:val="0E101A"/>
        </w:rPr>
        <w:t>out of 424,290</w:t>
      </w:r>
      <w:r w:rsidRPr="00D804F8">
        <w:t xml:space="preserve"> PCI procedures undertaken for Stable CAD</w:t>
      </w:r>
      <w:r w:rsidRPr="00D804F8">
        <w:rPr>
          <w:rStyle w:val="Strong"/>
          <w:b w:val="0"/>
          <w:bCs w:val="0"/>
          <w:color w:val="0E101A"/>
        </w:rPr>
        <w:t xml:space="preserve">. The process of </w:t>
      </w:r>
      <w:r w:rsidR="00486912" w:rsidRPr="00D804F8">
        <w:rPr>
          <w:rStyle w:val="Strong"/>
          <w:b w:val="0"/>
          <w:bCs w:val="0"/>
          <w:color w:val="0E101A"/>
        </w:rPr>
        <w:t>patients'</w:t>
      </w:r>
      <w:r w:rsidRPr="00D804F8">
        <w:rPr>
          <w:rStyle w:val="Strong"/>
          <w:b w:val="0"/>
          <w:bCs w:val="0"/>
          <w:color w:val="0E101A"/>
        </w:rPr>
        <w:t xml:space="preserve"> inclusion and exclusion for this analysis is presented in Figure 1.</w:t>
      </w:r>
      <w:r w:rsidR="00F007E8" w:rsidRPr="00D804F8">
        <w:rPr>
          <w:rStyle w:val="Strong"/>
          <w:b w:val="0"/>
          <w:bCs w:val="0"/>
          <w:color w:val="0E101A"/>
        </w:rPr>
        <w:t xml:space="preserve"> Figure 2 shows the absolute number of each CHiP factors stratified by sex</w:t>
      </w:r>
      <w:r w:rsidR="00FC5F9E" w:rsidRPr="00D804F8">
        <w:rPr>
          <w:rStyle w:val="Strong"/>
          <w:b w:val="0"/>
          <w:bCs w:val="0"/>
          <w:color w:val="0E101A"/>
        </w:rPr>
        <w:t xml:space="preserve">. </w:t>
      </w:r>
      <w:r w:rsidRPr="00D804F8">
        <w:rPr>
          <w:rStyle w:val="Strong"/>
          <w:b w:val="0"/>
          <w:bCs w:val="0"/>
          <w:color w:val="0E101A"/>
        </w:rPr>
        <w:t>Temporal changes in CH</w:t>
      </w:r>
      <w:r w:rsidR="00483569" w:rsidRPr="00D804F8">
        <w:rPr>
          <w:rStyle w:val="Strong"/>
          <w:b w:val="0"/>
          <w:bCs w:val="0"/>
          <w:color w:val="0E101A"/>
        </w:rPr>
        <w:t>i</w:t>
      </w:r>
      <w:r w:rsidRPr="00D804F8">
        <w:rPr>
          <w:rStyle w:val="Strong"/>
          <w:b w:val="0"/>
          <w:bCs w:val="0"/>
          <w:color w:val="0E101A"/>
        </w:rPr>
        <w:t xml:space="preserve">P </w:t>
      </w:r>
      <w:r w:rsidR="00486912" w:rsidRPr="00D804F8">
        <w:rPr>
          <w:rStyle w:val="Strong"/>
          <w:b w:val="0"/>
          <w:bCs w:val="0"/>
          <w:color w:val="0E101A"/>
        </w:rPr>
        <w:t>cases</w:t>
      </w:r>
      <w:r w:rsidRPr="00D804F8">
        <w:rPr>
          <w:rStyle w:val="Strong"/>
          <w:b w:val="0"/>
          <w:bCs w:val="0"/>
          <w:color w:val="0E101A"/>
        </w:rPr>
        <w:t xml:space="preserve"> </w:t>
      </w:r>
      <w:r w:rsidR="00FC5F9E" w:rsidRPr="00D804F8">
        <w:rPr>
          <w:rStyle w:val="Strong"/>
          <w:b w:val="0"/>
          <w:bCs w:val="0"/>
          <w:color w:val="0E101A"/>
        </w:rPr>
        <w:t>prevalence are</w:t>
      </w:r>
      <w:r w:rsidRPr="00D804F8">
        <w:rPr>
          <w:rStyle w:val="Strong"/>
          <w:b w:val="0"/>
          <w:bCs w:val="0"/>
          <w:color w:val="0E101A"/>
        </w:rPr>
        <w:t xml:space="preserve"> illustrated in Figure </w:t>
      </w:r>
      <w:r w:rsidR="00F007E8" w:rsidRPr="00D804F8">
        <w:rPr>
          <w:rStyle w:val="Strong"/>
          <w:b w:val="0"/>
          <w:bCs w:val="0"/>
          <w:color w:val="0E101A"/>
        </w:rPr>
        <w:t>3</w:t>
      </w:r>
      <w:r w:rsidRPr="00D804F8">
        <w:rPr>
          <w:rStyle w:val="Strong"/>
          <w:b w:val="0"/>
          <w:bCs w:val="0"/>
          <w:color w:val="0E101A"/>
        </w:rPr>
        <w:t xml:space="preserve">, where </w:t>
      </w:r>
      <w:r w:rsidR="00846BB0" w:rsidRPr="00D804F8">
        <w:rPr>
          <w:rStyle w:val="Strong"/>
          <w:b w:val="0"/>
          <w:bCs w:val="0"/>
          <w:color w:val="0E101A"/>
        </w:rPr>
        <w:t>CH</w:t>
      </w:r>
      <w:r w:rsidR="00483569" w:rsidRPr="00D804F8">
        <w:rPr>
          <w:rStyle w:val="Strong"/>
          <w:b w:val="0"/>
          <w:bCs w:val="0"/>
          <w:color w:val="0E101A"/>
        </w:rPr>
        <w:t>i</w:t>
      </w:r>
      <w:r w:rsidR="00846BB0" w:rsidRPr="00D804F8">
        <w:rPr>
          <w:rStyle w:val="Strong"/>
          <w:b w:val="0"/>
          <w:bCs w:val="0"/>
          <w:color w:val="0E101A"/>
        </w:rPr>
        <w:t>P increased</w:t>
      </w:r>
      <w:r w:rsidRPr="00D804F8">
        <w:rPr>
          <w:rStyle w:val="Strong"/>
          <w:b w:val="0"/>
          <w:bCs w:val="0"/>
          <w:color w:val="0E101A"/>
        </w:rPr>
        <w:t xml:space="preserve"> from 7,525 in 2006 to 13,722 in 2017</w:t>
      </w:r>
      <w:r w:rsidR="00846BB0" w:rsidRPr="00D804F8">
        <w:rPr>
          <w:rStyle w:val="Strong"/>
          <w:b w:val="0"/>
          <w:bCs w:val="0"/>
          <w:color w:val="0E101A"/>
        </w:rPr>
        <w:t>.</w:t>
      </w:r>
      <w:r w:rsidRPr="00D804F8">
        <w:rPr>
          <w:rStyle w:val="Strong"/>
          <w:b w:val="0"/>
          <w:bCs w:val="0"/>
          <w:color w:val="0E101A"/>
        </w:rPr>
        <w:t xml:space="preserve">  Overall, </w:t>
      </w:r>
      <w:r w:rsidRPr="00D804F8">
        <w:t>109,481 (77.3%)</w:t>
      </w:r>
      <w:r w:rsidRPr="00D804F8">
        <w:rPr>
          <w:b/>
          <w:bCs/>
        </w:rPr>
        <w:t xml:space="preserve"> </w:t>
      </w:r>
      <w:r w:rsidRPr="00D804F8">
        <w:rPr>
          <w:rStyle w:val="Strong"/>
          <w:b w:val="0"/>
          <w:bCs w:val="0"/>
          <w:color w:val="0E101A"/>
        </w:rPr>
        <w:t>CH</w:t>
      </w:r>
      <w:r w:rsidR="00483569" w:rsidRPr="00D804F8">
        <w:rPr>
          <w:rStyle w:val="Strong"/>
          <w:b w:val="0"/>
          <w:bCs w:val="0"/>
          <w:color w:val="0E101A"/>
        </w:rPr>
        <w:t>i</w:t>
      </w:r>
      <w:r w:rsidRPr="00D804F8">
        <w:rPr>
          <w:rStyle w:val="Strong"/>
          <w:b w:val="0"/>
          <w:bCs w:val="0"/>
          <w:color w:val="0E101A"/>
        </w:rPr>
        <w:t xml:space="preserve">P cases were performed in males, and </w:t>
      </w:r>
      <w:r w:rsidRPr="00D804F8">
        <w:t>32,129 (22.7%)</w:t>
      </w:r>
      <w:r w:rsidRPr="00D804F8">
        <w:rPr>
          <w:b/>
          <w:bCs/>
        </w:rPr>
        <w:t xml:space="preserve"> </w:t>
      </w:r>
      <w:r w:rsidRPr="00D804F8">
        <w:rPr>
          <w:rStyle w:val="Strong"/>
          <w:b w:val="0"/>
          <w:bCs w:val="0"/>
          <w:color w:val="0E101A"/>
        </w:rPr>
        <w:t xml:space="preserve">were performed in females.  Figure </w:t>
      </w:r>
      <w:r w:rsidR="00F007E8" w:rsidRPr="00D804F8">
        <w:rPr>
          <w:rStyle w:val="Strong"/>
          <w:b w:val="0"/>
          <w:bCs w:val="0"/>
          <w:color w:val="0E101A"/>
        </w:rPr>
        <w:t>3</w:t>
      </w:r>
      <w:r w:rsidRPr="00D804F8">
        <w:rPr>
          <w:rStyle w:val="Strong"/>
          <w:b w:val="0"/>
          <w:bCs w:val="0"/>
          <w:color w:val="0E101A"/>
        </w:rPr>
        <w:t xml:space="preserve"> </w:t>
      </w:r>
      <w:r w:rsidR="00FC5F9E" w:rsidRPr="00D804F8">
        <w:rPr>
          <w:rStyle w:val="Strong"/>
          <w:b w:val="0"/>
          <w:bCs w:val="0"/>
          <w:color w:val="0E101A"/>
        </w:rPr>
        <w:t xml:space="preserve">also </w:t>
      </w:r>
      <w:r w:rsidRPr="00D804F8">
        <w:rPr>
          <w:rStyle w:val="Strong"/>
          <w:b w:val="0"/>
          <w:bCs w:val="0"/>
          <w:color w:val="0E101A"/>
        </w:rPr>
        <w:t>shows the percent changes over time in CH</w:t>
      </w:r>
      <w:r w:rsidR="00483569" w:rsidRPr="00D804F8">
        <w:rPr>
          <w:rStyle w:val="Strong"/>
          <w:b w:val="0"/>
          <w:bCs w:val="0"/>
          <w:color w:val="0E101A"/>
        </w:rPr>
        <w:t>i</w:t>
      </w:r>
      <w:r w:rsidR="00846BB0" w:rsidRPr="00D804F8">
        <w:rPr>
          <w:rStyle w:val="Strong"/>
          <w:b w:val="0"/>
          <w:bCs w:val="0"/>
          <w:color w:val="0E101A"/>
        </w:rPr>
        <w:t>P</w:t>
      </w:r>
      <w:r w:rsidRPr="00D804F8">
        <w:rPr>
          <w:rStyle w:val="Strong"/>
          <w:b w:val="0"/>
          <w:bCs w:val="0"/>
          <w:color w:val="0E101A"/>
        </w:rPr>
        <w:t xml:space="preserve"> </w:t>
      </w:r>
      <w:r w:rsidR="000F72CB" w:rsidRPr="00D804F8">
        <w:rPr>
          <w:rStyle w:val="Strong"/>
          <w:b w:val="0"/>
          <w:bCs w:val="0"/>
          <w:color w:val="0E101A"/>
        </w:rPr>
        <w:t xml:space="preserve">procedures </w:t>
      </w:r>
      <w:r w:rsidRPr="00D804F8">
        <w:rPr>
          <w:rStyle w:val="Strong"/>
          <w:b w:val="0"/>
          <w:bCs w:val="0"/>
          <w:color w:val="0E101A"/>
        </w:rPr>
        <w:t>in males and females per study yea</w:t>
      </w:r>
      <w:r w:rsidR="005D7476" w:rsidRPr="00D804F8">
        <w:rPr>
          <w:rStyle w:val="Strong"/>
          <w:b w:val="0"/>
          <w:bCs w:val="0"/>
          <w:color w:val="0E101A"/>
        </w:rPr>
        <w:t xml:space="preserve">r, with </w:t>
      </w:r>
      <w:r w:rsidRPr="00D804F8">
        <w:rPr>
          <w:rStyle w:val="Strong"/>
          <w:b w:val="0"/>
          <w:bCs w:val="0"/>
          <w:color w:val="0E101A"/>
        </w:rPr>
        <w:t>the percentage of CH</w:t>
      </w:r>
      <w:r w:rsidR="00483569" w:rsidRPr="00D804F8">
        <w:rPr>
          <w:rStyle w:val="Strong"/>
          <w:b w:val="0"/>
          <w:bCs w:val="0"/>
          <w:color w:val="0E101A"/>
        </w:rPr>
        <w:t>i</w:t>
      </w:r>
      <w:r w:rsidR="00FB7528" w:rsidRPr="00D804F8">
        <w:rPr>
          <w:rStyle w:val="Strong"/>
          <w:b w:val="0"/>
          <w:bCs w:val="0"/>
          <w:color w:val="0E101A"/>
        </w:rPr>
        <w:t>P</w:t>
      </w:r>
      <w:r w:rsidR="006375DC" w:rsidRPr="00D804F8">
        <w:rPr>
          <w:rStyle w:val="Strong"/>
          <w:b w:val="0"/>
          <w:bCs w:val="0"/>
          <w:color w:val="0E101A"/>
        </w:rPr>
        <w:t xml:space="preserve"> procedures</w:t>
      </w:r>
      <w:r w:rsidR="00672AFF" w:rsidRPr="00D804F8">
        <w:rPr>
          <w:rStyle w:val="Strong"/>
          <w:b w:val="0"/>
          <w:bCs w:val="0"/>
          <w:color w:val="0E101A"/>
        </w:rPr>
        <w:t xml:space="preserve"> </w:t>
      </w:r>
      <w:r w:rsidR="005D7476" w:rsidRPr="00D804F8">
        <w:rPr>
          <w:rStyle w:val="Strong"/>
          <w:b w:val="0"/>
          <w:bCs w:val="0"/>
          <w:color w:val="0E101A"/>
        </w:rPr>
        <w:t xml:space="preserve">remaining </w:t>
      </w:r>
      <w:r w:rsidRPr="00D804F8">
        <w:rPr>
          <w:rStyle w:val="Strong"/>
          <w:b w:val="0"/>
          <w:bCs w:val="0"/>
          <w:color w:val="0E101A"/>
        </w:rPr>
        <w:t>stable</w:t>
      </w:r>
      <w:r w:rsidR="005D7476" w:rsidRPr="00D804F8">
        <w:rPr>
          <w:rStyle w:val="Strong"/>
          <w:b w:val="0"/>
          <w:bCs w:val="0"/>
          <w:color w:val="0E101A"/>
        </w:rPr>
        <w:t xml:space="preserve"> </w:t>
      </w:r>
      <w:r w:rsidR="00DC0F71" w:rsidRPr="00D804F8">
        <w:rPr>
          <w:rStyle w:val="Strong"/>
          <w:b w:val="0"/>
          <w:bCs w:val="0"/>
          <w:color w:val="0E101A"/>
        </w:rPr>
        <w:t xml:space="preserve">in females </w:t>
      </w:r>
      <w:r w:rsidRPr="00D804F8">
        <w:rPr>
          <w:rStyle w:val="Strong"/>
          <w:b w:val="0"/>
          <w:bCs w:val="0"/>
          <w:color w:val="0E101A"/>
        </w:rPr>
        <w:t>throughout the study years</w:t>
      </w:r>
      <w:r w:rsidR="00FA6EB6" w:rsidRPr="00D804F8">
        <w:rPr>
          <w:rStyle w:val="Strong"/>
          <w:b w:val="0"/>
          <w:bCs w:val="0"/>
          <w:color w:val="0E101A"/>
        </w:rPr>
        <w:t>.</w:t>
      </w:r>
      <w:r w:rsidR="00DC0F71" w:rsidRPr="00D804F8">
        <w:rPr>
          <w:rStyle w:val="Strong"/>
          <w:b w:val="0"/>
          <w:bCs w:val="0"/>
          <w:color w:val="0E101A"/>
        </w:rPr>
        <w:t xml:space="preserve"> </w:t>
      </w:r>
    </w:p>
    <w:p w14:paraId="65043C76" w14:textId="1EB04527" w:rsidR="00F64445" w:rsidRPr="00D804F8" w:rsidRDefault="00F64445" w:rsidP="00F007E8">
      <w:pPr>
        <w:spacing w:line="480" w:lineRule="auto"/>
        <w:jc w:val="both"/>
        <w:rPr>
          <w:rStyle w:val="Strong"/>
          <w:color w:val="0E101A"/>
        </w:rPr>
      </w:pPr>
    </w:p>
    <w:p w14:paraId="6E906D5B" w14:textId="77777777" w:rsidR="00F64445" w:rsidRPr="00D804F8" w:rsidRDefault="00F64445" w:rsidP="00F007E8">
      <w:pPr>
        <w:spacing w:line="480" w:lineRule="auto"/>
        <w:jc w:val="both"/>
        <w:rPr>
          <w:rStyle w:val="Strong"/>
          <w:b w:val="0"/>
          <w:i/>
          <w:color w:val="0E101A"/>
        </w:rPr>
      </w:pPr>
      <w:r w:rsidRPr="00D804F8">
        <w:rPr>
          <w:rStyle w:val="Strong"/>
          <w:b w:val="0"/>
          <w:i/>
          <w:color w:val="0E101A"/>
        </w:rPr>
        <w:t>Clinical characteristics</w:t>
      </w:r>
    </w:p>
    <w:p w14:paraId="35C02AE1" w14:textId="56B3D79D" w:rsidR="00F64445" w:rsidRPr="00D804F8" w:rsidRDefault="00F64445" w:rsidP="00F007E8">
      <w:pPr>
        <w:spacing w:line="480" w:lineRule="auto"/>
        <w:jc w:val="both"/>
        <w:rPr>
          <w:rStyle w:val="Strong"/>
          <w:b w:val="0"/>
          <w:bCs w:val="0"/>
          <w:color w:val="0E101A"/>
        </w:rPr>
      </w:pPr>
      <w:r w:rsidRPr="00D804F8">
        <w:rPr>
          <w:rStyle w:val="Strong"/>
          <w:b w:val="0"/>
          <w:bCs w:val="0"/>
          <w:color w:val="0E101A"/>
        </w:rPr>
        <w:lastRenderedPageBreak/>
        <w:tab/>
        <w:t>Table</w:t>
      </w:r>
      <w:r w:rsidR="00331FF6" w:rsidRPr="00D804F8">
        <w:rPr>
          <w:rStyle w:val="Strong"/>
          <w:b w:val="0"/>
          <w:bCs w:val="0"/>
          <w:color w:val="0E101A"/>
        </w:rPr>
        <w:t>1 details</w:t>
      </w:r>
      <w:r w:rsidRPr="00D804F8">
        <w:rPr>
          <w:rStyle w:val="Strong"/>
          <w:b w:val="0"/>
          <w:bCs w:val="0"/>
          <w:color w:val="0E101A"/>
        </w:rPr>
        <w:t xml:space="preserve"> the sex-stratified </w:t>
      </w:r>
      <w:r w:rsidR="00FB7528" w:rsidRPr="00D804F8">
        <w:rPr>
          <w:rStyle w:val="Strong"/>
          <w:b w:val="0"/>
          <w:bCs w:val="0"/>
          <w:color w:val="0E101A"/>
        </w:rPr>
        <w:t>CH</w:t>
      </w:r>
      <w:r w:rsidR="00483569" w:rsidRPr="00D804F8">
        <w:rPr>
          <w:rStyle w:val="Strong"/>
          <w:b w:val="0"/>
          <w:bCs w:val="0"/>
          <w:color w:val="0E101A"/>
        </w:rPr>
        <w:t>i</w:t>
      </w:r>
      <w:r w:rsidR="00FB7528" w:rsidRPr="00D804F8">
        <w:rPr>
          <w:rStyle w:val="Strong"/>
          <w:b w:val="0"/>
          <w:bCs w:val="0"/>
          <w:color w:val="0E101A"/>
        </w:rPr>
        <w:t>P risk</w:t>
      </w:r>
      <w:r w:rsidRPr="00D804F8">
        <w:rPr>
          <w:rStyle w:val="Strong"/>
          <w:b w:val="0"/>
          <w:bCs w:val="0"/>
          <w:color w:val="0E101A"/>
        </w:rPr>
        <w:t xml:space="preserve"> factors, cardiovascular risk factors, </w:t>
      </w:r>
      <w:r w:rsidR="00846BB0" w:rsidRPr="00D804F8">
        <w:rPr>
          <w:rStyle w:val="Strong"/>
          <w:b w:val="0"/>
          <w:bCs w:val="0"/>
          <w:color w:val="0E101A"/>
        </w:rPr>
        <w:t>pharmacology,</w:t>
      </w:r>
      <w:r w:rsidRPr="00D804F8">
        <w:rPr>
          <w:rStyle w:val="Strong"/>
          <w:b w:val="0"/>
          <w:bCs w:val="0"/>
          <w:color w:val="0E101A"/>
        </w:rPr>
        <w:t xml:space="preserve"> and procedural characteristics of the cohort. The median age of the total cohort was 70.5 years of age (IQR 61.9 -79.6)</w:t>
      </w:r>
      <w:r w:rsidR="000F72CB" w:rsidRPr="00D804F8">
        <w:rPr>
          <w:rStyle w:val="Strong"/>
          <w:b w:val="0"/>
          <w:bCs w:val="0"/>
          <w:color w:val="0E101A"/>
        </w:rPr>
        <w:t>,</w:t>
      </w:r>
      <w:r w:rsidRPr="00D804F8">
        <w:rPr>
          <w:rStyle w:val="Strong"/>
          <w:b w:val="0"/>
          <w:bCs w:val="0"/>
          <w:color w:val="0E101A"/>
        </w:rPr>
        <w:t xml:space="preserve"> and 26% of patients </w:t>
      </w:r>
      <w:r w:rsidR="000F72CB" w:rsidRPr="00D804F8">
        <w:rPr>
          <w:rStyle w:val="Strong"/>
          <w:b w:val="0"/>
          <w:bCs w:val="0"/>
          <w:color w:val="0E101A"/>
        </w:rPr>
        <w:t>had diabetes</w:t>
      </w:r>
      <w:r w:rsidRPr="00D804F8">
        <w:rPr>
          <w:rStyle w:val="Strong"/>
          <w:b w:val="0"/>
          <w:bCs w:val="0"/>
          <w:color w:val="0E101A"/>
        </w:rPr>
        <w:t>.</w:t>
      </w:r>
      <w:r w:rsidR="00F10231" w:rsidRPr="00D804F8">
        <w:rPr>
          <w:rStyle w:val="Strong"/>
          <w:b w:val="0"/>
          <w:bCs w:val="0"/>
          <w:color w:val="0E101A"/>
        </w:rPr>
        <w:t xml:space="preserve"> Higher percentage of females had weight below 60 (males:1.4% vs. females:</w:t>
      </w:r>
      <w:r w:rsidRPr="00D804F8">
        <w:rPr>
          <w:rStyle w:val="Strong"/>
          <w:b w:val="0"/>
          <w:bCs w:val="0"/>
          <w:color w:val="0E101A"/>
        </w:rPr>
        <w:t xml:space="preserve"> </w:t>
      </w:r>
      <w:r w:rsidR="00F10231" w:rsidRPr="00D804F8">
        <w:rPr>
          <w:rStyle w:val="Strong"/>
          <w:b w:val="0"/>
          <w:bCs w:val="0"/>
          <w:color w:val="0E101A"/>
        </w:rPr>
        <w:t>14.1%)</w:t>
      </w:r>
      <w:r w:rsidR="00BE0022" w:rsidRPr="00D804F8">
        <w:rPr>
          <w:rStyle w:val="Strong"/>
          <w:b w:val="0"/>
          <w:bCs w:val="0"/>
          <w:color w:val="0E101A"/>
        </w:rPr>
        <w:t xml:space="preserve"> and </w:t>
      </w:r>
      <w:r w:rsidR="00741B79" w:rsidRPr="00D804F8">
        <w:rPr>
          <w:rStyle w:val="Strong"/>
          <w:b w:val="0"/>
          <w:bCs w:val="0"/>
          <w:color w:val="0E101A"/>
        </w:rPr>
        <w:t xml:space="preserve">lower </w:t>
      </w:r>
      <w:r w:rsidR="00BE0022" w:rsidRPr="00D804F8">
        <w:rPr>
          <w:rStyle w:val="Strong"/>
          <w:b w:val="0"/>
          <w:bCs w:val="0"/>
          <w:color w:val="0E101A"/>
        </w:rPr>
        <w:t>BMI readings (males: 28 (25.4-31.34); females:</w:t>
      </w:r>
      <w:r w:rsidR="00741B79" w:rsidRPr="00D804F8">
        <w:rPr>
          <w:rStyle w:val="Strong"/>
          <w:b w:val="0"/>
          <w:bCs w:val="0"/>
          <w:color w:val="0E101A"/>
        </w:rPr>
        <w:t xml:space="preserve"> 27 (24.7-32).</w:t>
      </w:r>
      <w:r w:rsidR="00BE0022" w:rsidRPr="00D804F8">
        <w:rPr>
          <w:rStyle w:val="Strong"/>
          <w:b w:val="0"/>
          <w:bCs w:val="0"/>
          <w:color w:val="0E101A"/>
        </w:rPr>
        <w:t xml:space="preserve"> </w:t>
      </w:r>
      <w:r w:rsidRPr="00D804F8">
        <w:rPr>
          <w:rStyle w:val="Strong"/>
          <w:b w:val="0"/>
          <w:bCs w:val="0"/>
          <w:color w:val="0E101A"/>
        </w:rPr>
        <w:t>The three most common CH</w:t>
      </w:r>
      <w:r w:rsidR="00483569" w:rsidRPr="00D804F8">
        <w:rPr>
          <w:rStyle w:val="Strong"/>
          <w:b w:val="0"/>
          <w:bCs w:val="0"/>
          <w:color w:val="0E101A"/>
        </w:rPr>
        <w:t>i</w:t>
      </w:r>
      <w:r w:rsidRPr="00D804F8">
        <w:rPr>
          <w:rStyle w:val="Strong"/>
          <w:b w:val="0"/>
          <w:bCs w:val="0"/>
          <w:color w:val="0E101A"/>
        </w:rPr>
        <w:t>P</w:t>
      </w:r>
      <w:r w:rsidR="00846BB0" w:rsidRPr="00D804F8">
        <w:rPr>
          <w:rStyle w:val="Strong"/>
          <w:b w:val="0"/>
          <w:bCs w:val="0"/>
          <w:color w:val="0E101A"/>
        </w:rPr>
        <w:t xml:space="preserve"> </w:t>
      </w:r>
      <w:r w:rsidRPr="00D804F8">
        <w:rPr>
          <w:rStyle w:val="Strong"/>
          <w:b w:val="0"/>
          <w:bCs w:val="0"/>
          <w:color w:val="0E101A"/>
        </w:rPr>
        <w:t xml:space="preserve">factors included prior history of CABG (33.4%), CTO PCI (33%), and age above 80 (23%). </w:t>
      </w:r>
    </w:p>
    <w:p w14:paraId="2839C618" w14:textId="435553F6" w:rsidR="00F64445" w:rsidRPr="00D804F8" w:rsidRDefault="00F64445" w:rsidP="00F007E8">
      <w:pPr>
        <w:pStyle w:val="NormalWeb"/>
        <w:snapToGrid w:val="0"/>
        <w:spacing w:before="0" w:beforeAutospacing="0" w:after="0" w:afterAutospacing="0" w:line="480" w:lineRule="auto"/>
        <w:jc w:val="both"/>
      </w:pPr>
      <w:r w:rsidRPr="00D804F8">
        <w:rPr>
          <w:rStyle w:val="Strong"/>
          <w:b w:val="0"/>
          <w:bCs w:val="0"/>
          <w:color w:val="0E101A"/>
        </w:rPr>
        <w:t xml:space="preserve">Females were on average 5.7 years older than males (median age: females 74.8, males 69.1; P&lt;0.001). </w:t>
      </w:r>
      <w:r w:rsidRPr="00D804F8">
        <w:rPr>
          <w:lang w:val="en-US"/>
        </w:rPr>
        <w:t>Among cardiovascular risk factors, hypertension was more prevalent in females than males (69 vs 64.4 % respectively, p&lt;0.001)</w:t>
      </w:r>
      <w:r w:rsidR="00A623D5" w:rsidRPr="00D804F8">
        <w:rPr>
          <w:lang w:val="en-US"/>
        </w:rPr>
        <w:t xml:space="preserve"> </w:t>
      </w:r>
      <w:r w:rsidRPr="00D804F8">
        <w:rPr>
          <w:lang w:val="en-US"/>
        </w:rPr>
        <w:t xml:space="preserve">and females were more likely to be non-smokers (56 vs 37 % respectively, p&lt;0.001). </w:t>
      </w:r>
      <w:r w:rsidRPr="00D804F8">
        <w:rPr>
          <w:color w:val="0E101A"/>
        </w:rPr>
        <w:t>Males, compared to females, had a higher prevalence of previous history of myocardial infarction (MI) (44.6 vs 35.6 % respectively, P&lt;0.001) and PCI (40 vs 32.5 % respectively, p&lt;0.001)</w:t>
      </w:r>
      <w:r w:rsidR="00E8159D" w:rsidRPr="00D804F8">
        <w:rPr>
          <w:color w:val="0E101A"/>
        </w:rPr>
        <w:t xml:space="preserve"> and</w:t>
      </w:r>
      <w:r w:rsidRPr="00D804F8">
        <w:rPr>
          <w:color w:val="0E101A"/>
        </w:rPr>
        <w:t xml:space="preserve"> had higher rates of </w:t>
      </w:r>
      <w:r w:rsidR="0069267D" w:rsidRPr="00D804F8">
        <w:rPr>
          <w:color w:val="0E101A"/>
        </w:rPr>
        <w:t xml:space="preserve">moderately </w:t>
      </w:r>
      <w:r w:rsidRPr="00D804F8">
        <w:rPr>
          <w:color w:val="0E101A"/>
        </w:rPr>
        <w:t>impaired (21.4 vs 17 % respectively, p&lt;0.001) and severely impaired (10 vs 7</w:t>
      </w:r>
      <w:r w:rsidR="00F675AB" w:rsidRPr="00D804F8">
        <w:rPr>
          <w:color w:val="0E101A"/>
        </w:rPr>
        <w:t xml:space="preserve"> </w:t>
      </w:r>
      <w:r w:rsidRPr="00D804F8">
        <w:rPr>
          <w:color w:val="0E101A"/>
        </w:rPr>
        <w:t xml:space="preserve">% respectively, p&lt;0.001) LV function. </w:t>
      </w:r>
    </w:p>
    <w:p w14:paraId="4B713DB7" w14:textId="77777777" w:rsidR="00F64445" w:rsidRPr="00D804F8" w:rsidRDefault="00F64445" w:rsidP="00F007E8">
      <w:pPr>
        <w:spacing w:line="480" w:lineRule="auto"/>
        <w:jc w:val="both"/>
        <w:rPr>
          <w:b/>
          <w:bCs/>
          <w:color w:val="0E101A"/>
        </w:rPr>
      </w:pPr>
    </w:p>
    <w:p w14:paraId="52597BC2" w14:textId="2B969404" w:rsidR="00F64445" w:rsidRPr="00D804F8" w:rsidRDefault="00F64445" w:rsidP="00F007E8">
      <w:pPr>
        <w:spacing w:line="480" w:lineRule="auto"/>
        <w:jc w:val="both"/>
        <w:rPr>
          <w:bCs/>
          <w:i/>
          <w:color w:val="0E101A"/>
        </w:rPr>
      </w:pPr>
      <w:r w:rsidRPr="00D804F8">
        <w:rPr>
          <w:bCs/>
          <w:i/>
          <w:color w:val="0E101A"/>
        </w:rPr>
        <w:t>CH</w:t>
      </w:r>
      <w:r w:rsidR="00483569" w:rsidRPr="00D804F8">
        <w:rPr>
          <w:bCs/>
          <w:i/>
          <w:color w:val="0E101A"/>
        </w:rPr>
        <w:t>i</w:t>
      </w:r>
      <w:r w:rsidRPr="00D804F8">
        <w:rPr>
          <w:bCs/>
          <w:i/>
          <w:color w:val="0E101A"/>
        </w:rPr>
        <w:t>P Factors</w:t>
      </w:r>
    </w:p>
    <w:p w14:paraId="4DED98FE" w14:textId="77777777" w:rsidR="00F64445" w:rsidRPr="00D804F8" w:rsidRDefault="00F64445" w:rsidP="00F007E8">
      <w:pPr>
        <w:spacing w:line="480" w:lineRule="auto"/>
        <w:jc w:val="both"/>
        <w:rPr>
          <w:rStyle w:val="Strong"/>
          <w:b w:val="0"/>
          <w:bCs w:val="0"/>
          <w:color w:val="0E101A"/>
        </w:rPr>
      </w:pPr>
      <w:r w:rsidRPr="00D804F8">
        <w:rPr>
          <w:lang w:val="en-US"/>
        </w:rPr>
        <w:tab/>
      </w:r>
    </w:p>
    <w:p w14:paraId="456AB912" w14:textId="3D2F3991" w:rsidR="002D2504" w:rsidRPr="00D804F8" w:rsidRDefault="00AA2809" w:rsidP="00F007E8">
      <w:pPr>
        <w:spacing w:line="480" w:lineRule="auto"/>
        <w:jc w:val="both"/>
        <w:rPr>
          <w:rStyle w:val="Strong"/>
          <w:b w:val="0"/>
          <w:bCs w:val="0"/>
          <w:color w:val="0E101A"/>
        </w:rPr>
      </w:pPr>
      <w:r w:rsidRPr="00D804F8">
        <w:rPr>
          <w:rStyle w:val="Strong"/>
          <w:b w:val="0"/>
          <w:bCs w:val="0"/>
          <w:color w:val="0E101A"/>
        </w:rPr>
        <w:t xml:space="preserve">        </w:t>
      </w:r>
      <w:r w:rsidR="00F64445" w:rsidRPr="00D804F8">
        <w:rPr>
          <w:rStyle w:val="Strong"/>
          <w:b w:val="0"/>
          <w:bCs w:val="0"/>
          <w:color w:val="0E101A"/>
        </w:rPr>
        <w:t xml:space="preserve">The three most common </w:t>
      </w:r>
      <w:r w:rsidRPr="00D804F8">
        <w:rPr>
          <w:rStyle w:val="Strong"/>
          <w:b w:val="0"/>
          <w:bCs w:val="0"/>
          <w:color w:val="0E101A"/>
        </w:rPr>
        <w:t>CH</w:t>
      </w:r>
      <w:r w:rsidR="00483569" w:rsidRPr="00D804F8">
        <w:rPr>
          <w:rStyle w:val="Strong"/>
          <w:b w:val="0"/>
          <w:bCs w:val="0"/>
          <w:color w:val="0E101A"/>
        </w:rPr>
        <w:t>i</w:t>
      </w:r>
      <w:r w:rsidRPr="00D804F8">
        <w:rPr>
          <w:rStyle w:val="Strong"/>
          <w:b w:val="0"/>
          <w:bCs w:val="0"/>
          <w:color w:val="0E101A"/>
        </w:rPr>
        <w:t>P factors</w:t>
      </w:r>
      <w:r w:rsidR="00F64445" w:rsidRPr="00D804F8">
        <w:rPr>
          <w:rStyle w:val="Strong"/>
          <w:b w:val="0"/>
          <w:bCs w:val="0"/>
          <w:color w:val="0E101A"/>
        </w:rPr>
        <w:t xml:space="preserve"> in females were age &gt; 80 (35.4%), prior CABG (24.3%)</w:t>
      </w:r>
      <w:r w:rsidR="000F72CB" w:rsidRPr="00D804F8">
        <w:rPr>
          <w:rStyle w:val="Strong"/>
          <w:b w:val="0"/>
          <w:bCs w:val="0"/>
          <w:color w:val="0E101A"/>
        </w:rPr>
        <w:t>,</w:t>
      </w:r>
      <w:r w:rsidR="00F64445" w:rsidRPr="00D804F8">
        <w:rPr>
          <w:rStyle w:val="Strong"/>
          <w:b w:val="0"/>
          <w:bCs w:val="0"/>
          <w:color w:val="0E101A"/>
        </w:rPr>
        <w:t xml:space="preserve"> and severe coronary calcification (21</w:t>
      </w:r>
      <w:r w:rsidR="00F675AB" w:rsidRPr="00D804F8">
        <w:rPr>
          <w:rStyle w:val="Strong"/>
          <w:b w:val="0"/>
          <w:bCs w:val="0"/>
          <w:color w:val="0E101A"/>
        </w:rPr>
        <w:t>.6</w:t>
      </w:r>
      <w:r w:rsidR="00F64445" w:rsidRPr="00D804F8">
        <w:rPr>
          <w:rStyle w:val="Strong"/>
          <w:b w:val="0"/>
          <w:bCs w:val="0"/>
          <w:color w:val="0E101A"/>
        </w:rPr>
        <w:t>%)</w:t>
      </w:r>
      <w:r w:rsidR="000F72CB" w:rsidRPr="00D804F8">
        <w:rPr>
          <w:rStyle w:val="Strong"/>
          <w:b w:val="0"/>
          <w:bCs w:val="0"/>
          <w:color w:val="0E101A"/>
        </w:rPr>
        <w:t xml:space="preserve">. </w:t>
      </w:r>
      <w:r w:rsidR="00F64445" w:rsidRPr="00D804F8">
        <w:rPr>
          <w:rStyle w:val="Strong"/>
          <w:b w:val="0"/>
          <w:bCs w:val="0"/>
          <w:color w:val="0E101A"/>
        </w:rPr>
        <w:t xml:space="preserve"> </w:t>
      </w:r>
      <w:r w:rsidR="000F72CB" w:rsidRPr="00D804F8">
        <w:rPr>
          <w:rStyle w:val="Strong"/>
          <w:b w:val="0"/>
          <w:bCs w:val="0"/>
          <w:color w:val="0E101A"/>
        </w:rPr>
        <w:t>W</w:t>
      </w:r>
      <w:r w:rsidR="00F64445" w:rsidRPr="00D804F8">
        <w:rPr>
          <w:rStyle w:val="Strong"/>
          <w:b w:val="0"/>
          <w:bCs w:val="0"/>
          <w:color w:val="0E101A"/>
        </w:rPr>
        <w:t>hilst in males</w:t>
      </w:r>
      <w:r w:rsidR="000F72CB" w:rsidRPr="00D804F8">
        <w:rPr>
          <w:rStyle w:val="Strong"/>
          <w:b w:val="0"/>
          <w:bCs w:val="0"/>
          <w:color w:val="0E101A"/>
        </w:rPr>
        <w:t>,</w:t>
      </w:r>
      <w:r w:rsidR="00F64445" w:rsidRPr="00D804F8">
        <w:rPr>
          <w:rStyle w:val="Strong"/>
          <w:b w:val="0"/>
          <w:bCs w:val="0"/>
          <w:color w:val="0E101A"/>
        </w:rPr>
        <w:t xml:space="preserve"> they were prior CABG (36%), CTO PCI (34.4%) and severe coronary calcification (22%) (Table 1</w:t>
      </w:r>
      <w:r w:rsidR="00E14AAF" w:rsidRPr="00D804F8">
        <w:rPr>
          <w:rStyle w:val="Strong"/>
          <w:b w:val="0"/>
          <w:bCs w:val="0"/>
          <w:color w:val="0E101A"/>
        </w:rPr>
        <w:t>, Figure 3</w:t>
      </w:r>
      <w:r w:rsidR="00F64445" w:rsidRPr="00D804F8">
        <w:rPr>
          <w:rStyle w:val="Strong"/>
          <w:b w:val="0"/>
          <w:bCs w:val="0"/>
          <w:color w:val="0E101A"/>
        </w:rPr>
        <w:t>). M</w:t>
      </w:r>
      <w:r w:rsidR="00F64445" w:rsidRPr="00D804F8">
        <w:rPr>
          <w:lang w:val="en-US"/>
        </w:rPr>
        <w:t xml:space="preserve">ore females than males were 80 years of age or older (35.4 vs 19.2 % respectively, p&lt;0.001); In contrast, males had a higher prevalence of prior CABG (36 </w:t>
      </w:r>
      <w:r w:rsidR="000F72CB" w:rsidRPr="00D804F8">
        <w:rPr>
          <w:lang w:val="en-US"/>
        </w:rPr>
        <w:t>vs</w:t>
      </w:r>
      <w:r w:rsidR="00F64445" w:rsidRPr="00D804F8">
        <w:rPr>
          <w:lang w:val="en-US"/>
        </w:rPr>
        <w:t xml:space="preserve"> 24.3% respectively, p&lt;0.001), renal failure (11.7 </w:t>
      </w:r>
      <w:r w:rsidR="000F72CB" w:rsidRPr="00D804F8">
        <w:rPr>
          <w:lang w:val="en-US"/>
        </w:rPr>
        <w:t>vs</w:t>
      </w:r>
      <w:r w:rsidR="00F64445" w:rsidRPr="00D804F8">
        <w:rPr>
          <w:lang w:val="en-US"/>
        </w:rPr>
        <w:t xml:space="preserve"> 9% respectively, p&lt;0.001), poor LV function (10</w:t>
      </w:r>
      <w:r w:rsidR="00F675AB" w:rsidRPr="00D804F8">
        <w:rPr>
          <w:lang w:val="en-US"/>
        </w:rPr>
        <w:t xml:space="preserve"> </w:t>
      </w:r>
      <w:r w:rsidR="00F64445" w:rsidRPr="00D804F8">
        <w:rPr>
          <w:lang w:val="en-US"/>
        </w:rPr>
        <w:t>v</w:t>
      </w:r>
      <w:r w:rsidR="000F72CB" w:rsidRPr="00D804F8">
        <w:rPr>
          <w:lang w:val="en-US"/>
        </w:rPr>
        <w:t>s</w:t>
      </w:r>
      <w:r w:rsidR="00F675AB" w:rsidRPr="00D804F8">
        <w:rPr>
          <w:lang w:val="en-US"/>
        </w:rPr>
        <w:t xml:space="preserve"> </w:t>
      </w:r>
      <w:r w:rsidR="00F64445" w:rsidRPr="00D804F8">
        <w:rPr>
          <w:lang w:val="en-US"/>
        </w:rPr>
        <w:t xml:space="preserve">7.3% respectively, p&lt;0.001), and CTO-PCI (34.4 </w:t>
      </w:r>
      <w:r w:rsidR="000F72CB" w:rsidRPr="00D804F8">
        <w:rPr>
          <w:lang w:val="en-US"/>
        </w:rPr>
        <w:t>vs</w:t>
      </w:r>
      <w:r w:rsidR="00F675AB" w:rsidRPr="00D804F8">
        <w:rPr>
          <w:lang w:val="en-US"/>
        </w:rPr>
        <w:t xml:space="preserve"> 2</w:t>
      </w:r>
      <w:r w:rsidR="00F64445" w:rsidRPr="00D804F8">
        <w:rPr>
          <w:lang w:val="en-US"/>
        </w:rPr>
        <w:t>1.1% respectively, p&lt;0.001). Similar rates of LMS PCI and use of LV support were observed in the two groups</w:t>
      </w:r>
      <w:r w:rsidR="00F64445" w:rsidRPr="00D804F8">
        <w:rPr>
          <w:rStyle w:val="Strong"/>
          <w:b w:val="0"/>
          <w:bCs w:val="0"/>
          <w:color w:val="0E101A"/>
        </w:rPr>
        <w:t>.</w:t>
      </w:r>
    </w:p>
    <w:p w14:paraId="1330FDA9" w14:textId="77777777" w:rsidR="002D2504" w:rsidRPr="00D804F8" w:rsidRDefault="002D2504" w:rsidP="00F007E8">
      <w:pPr>
        <w:spacing w:line="480" w:lineRule="auto"/>
        <w:jc w:val="both"/>
        <w:rPr>
          <w:rStyle w:val="Strong"/>
          <w:b w:val="0"/>
          <w:bCs w:val="0"/>
          <w:color w:val="0E101A"/>
        </w:rPr>
      </w:pPr>
    </w:p>
    <w:p w14:paraId="0EFABFF9" w14:textId="50E055B2" w:rsidR="000B127B" w:rsidRPr="00D804F8" w:rsidRDefault="000B127B" w:rsidP="000B127B">
      <w:pPr>
        <w:spacing w:line="480" w:lineRule="auto"/>
        <w:jc w:val="both"/>
        <w:rPr>
          <w:color w:val="0E101A"/>
        </w:rPr>
      </w:pPr>
      <w:r w:rsidRPr="00D804F8">
        <w:lastRenderedPageBreak/>
        <w:t xml:space="preserve">Supplementary figure 2 shows temporal trends in each CHiP factor stratified by sex. Overall, there was a gradual increase in the absolute number of CHiP in patients aged 80 and above, previous CABG, severe vascular calcifications, chronic renal failure, and LMS PCI among females and males. However, the </w:t>
      </w:r>
      <w:r w:rsidR="001E04F0" w:rsidRPr="00D804F8">
        <w:t xml:space="preserve">percentage </w:t>
      </w:r>
      <w:proofErr w:type="gramStart"/>
      <w:r w:rsidR="001E04F0" w:rsidRPr="00D804F8">
        <w:t xml:space="preserve">of </w:t>
      </w:r>
      <w:r w:rsidR="00953513" w:rsidRPr="00D804F8">
        <w:t xml:space="preserve"> females</w:t>
      </w:r>
      <w:proofErr w:type="gramEnd"/>
      <w:r w:rsidRPr="00D804F8">
        <w:t xml:space="preserve"> in almost all CHiP procedures remain unchanged with the except of those cases with LM</w:t>
      </w:r>
      <w:r w:rsidR="00DF7025" w:rsidRPr="00D804F8">
        <w:t>S</w:t>
      </w:r>
      <w:r w:rsidRPr="00D804F8">
        <w:t xml:space="preserve"> PCI and CTO PCI. There was a gradual increase in percentage of females undergoing LM</w:t>
      </w:r>
      <w:r w:rsidR="00DF7025" w:rsidRPr="00D804F8">
        <w:t>S</w:t>
      </w:r>
      <w:r w:rsidRPr="00D804F8">
        <w:t xml:space="preserve"> PCI (2006: 10% vs. 2017: 15%; and a gradual decrease in percentage of cases undergoing PCI to a CTO vessel (2006: 42% vs. 2017; 29%.</w:t>
      </w:r>
    </w:p>
    <w:p w14:paraId="66ADD5E5" w14:textId="62C87254" w:rsidR="00F64445" w:rsidRPr="00D804F8" w:rsidRDefault="00F64445" w:rsidP="00F007E8">
      <w:pPr>
        <w:spacing w:line="480" w:lineRule="auto"/>
        <w:jc w:val="both"/>
        <w:rPr>
          <w:lang w:val="en-US"/>
        </w:rPr>
      </w:pPr>
    </w:p>
    <w:p w14:paraId="3ED6F135" w14:textId="194EA5B8" w:rsidR="007D0FF9" w:rsidRPr="00D804F8" w:rsidRDefault="007D0FF9" w:rsidP="00F007E8">
      <w:pPr>
        <w:spacing w:line="480" w:lineRule="auto"/>
        <w:jc w:val="both"/>
        <w:rPr>
          <w:lang w:val="en-US"/>
        </w:rPr>
      </w:pPr>
    </w:p>
    <w:p w14:paraId="79383A3D" w14:textId="48A6ABED" w:rsidR="007D0FF9" w:rsidRPr="00D804F8" w:rsidRDefault="007D0FF9" w:rsidP="00F007E8">
      <w:pPr>
        <w:spacing w:line="480" w:lineRule="auto"/>
        <w:jc w:val="both"/>
        <w:rPr>
          <w:lang w:val="en-US"/>
        </w:rPr>
      </w:pPr>
    </w:p>
    <w:p w14:paraId="3D1E6D0D" w14:textId="77777777" w:rsidR="007D0FF9" w:rsidRPr="00D804F8" w:rsidRDefault="007D0FF9" w:rsidP="00F007E8">
      <w:pPr>
        <w:spacing w:line="480" w:lineRule="auto"/>
        <w:jc w:val="both"/>
        <w:rPr>
          <w:lang w:val="en-US"/>
        </w:rPr>
      </w:pPr>
    </w:p>
    <w:p w14:paraId="35F39E64" w14:textId="77777777" w:rsidR="00F64445" w:rsidRPr="00D804F8" w:rsidRDefault="00F64445" w:rsidP="00F007E8">
      <w:pPr>
        <w:spacing w:line="480" w:lineRule="auto"/>
        <w:jc w:val="both"/>
        <w:rPr>
          <w:i/>
          <w:lang w:val="en-US"/>
        </w:rPr>
      </w:pPr>
      <w:r w:rsidRPr="00D804F8">
        <w:rPr>
          <w:bCs/>
          <w:i/>
          <w:lang w:val="en-US"/>
        </w:rPr>
        <w:t>Procedural characteristics</w:t>
      </w:r>
    </w:p>
    <w:p w14:paraId="5E1020E4" w14:textId="77777777" w:rsidR="00F64445" w:rsidRPr="00D804F8" w:rsidRDefault="00F64445" w:rsidP="00F007E8">
      <w:pPr>
        <w:pStyle w:val="NormalWeb"/>
        <w:snapToGrid w:val="0"/>
        <w:spacing w:before="0" w:beforeAutospacing="0" w:after="0" w:afterAutospacing="0" w:line="480" w:lineRule="auto"/>
        <w:jc w:val="both"/>
        <w:rPr>
          <w:lang w:val="en-US"/>
        </w:rPr>
      </w:pPr>
    </w:p>
    <w:p w14:paraId="2BCABE5E" w14:textId="53D56104" w:rsidR="00F64445" w:rsidRPr="00D804F8" w:rsidRDefault="00F64445" w:rsidP="00F007E8">
      <w:pPr>
        <w:pStyle w:val="NormalWeb"/>
        <w:snapToGrid w:val="0"/>
        <w:spacing w:before="0" w:beforeAutospacing="0" w:after="0" w:afterAutospacing="0" w:line="480" w:lineRule="auto"/>
        <w:ind w:firstLine="720"/>
        <w:jc w:val="both"/>
        <w:rPr>
          <w:color w:val="0E101A"/>
        </w:rPr>
      </w:pPr>
      <w:r w:rsidRPr="00D804F8">
        <w:rPr>
          <w:lang w:val="en-US"/>
        </w:rPr>
        <w:t xml:space="preserve">Differences in procedural characteristics were observed between the sexes. </w:t>
      </w:r>
      <w:r w:rsidRPr="00D804F8">
        <w:rPr>
          <w:color w:val="0E101A"/>
        </w:rPr>
        <w:t>Females, compared to males, had higher rates of LAD PCI (44 vs 40 % respectively, p&lt;0.001) and RCA PCI (38 % vs 35% respectively, p&lt;0.001). Males, on the other hand, had higher rates of LCX (27 vs 22 % respectively, p&lt;0.001) and graft PCI (10.</w:t>
      </w:r>
      <w:r w:rsidR="0085497C" w:rsidRPr="00D804F8">
        <w:rPr>
          <w:color w:val="0E101A"/>
        </w:rPr>
        <w:t>4</w:t>
      </w:r>
      <w:r w:rsidRPr="00D804F8">
        <w:rPr>
          <w:color w:val="0E101A"/>
        </w:rPr>
        <w:t xml:space="preserve"> vs 7 % respectively, p&lt;0.001). There were no significant sex differences in LMS revascularisation rates (males, 11</w:t>
      </w:r>
      <w:r w:rsidR="00886B5D" w:rsidRPr="00D804F8">
        <w:rPr>
          <w:color w:val="0E101A"/>
        </w:rPr>
        <w:t>.7% vs females, 11.6%, p=0.694)</w:t>
      </w:r>
      <w:r w:rsidRPr="00D804F8">
        <w:rPr>
          <w:color w:val="0E101A"/>
        </w:rPr>
        <w:t xml:space="preserve">. </w:t>
      </w:r>
    </w:p>
    <w:p w14:paraId="1BF5F970" w14:textId="06D77305" w:rsidR="00F64445" w:rsidRPr="00D804F8" w:rsidRDefault="00F64445" w:rsidP="00F007E8">
      <w:pPr>
        <w:pStyle w:val="NormalWeb"/>
        <w:snapToGrid w:val="0"/>
        <w:spacing w:before="0" w:beforeAutospacing="0" w:after="0" w:afterAutospacing="0" w:line="480" w:lineRule="auto"/>
        <w:jc w:val="both"/>
        <w:rPr>
          <w:color w:val="0E101A"/>
        </w:rPr>
      </w:pPr>
      <w:r w:rsidRPr="00D804F8">
        <w:rPr>
          <w:color w:val="0E101A"/>
        </w:rPr>
        <w:t xml:space="preserve">Moreover, females had less extensive coronary </w:t>
      </w:r>
      <w:r w:rsidR="0069267D" w:rsidRPr="00D804F8">
        <w:rPr>
          <w:color w:val="0E101A"/>
        </w:rPr>
        <w:t>disease</w:t>
      </w:r>
      <w:r w:rsidRPr="00D804F8">
        <w:rPr>
          <w:color w:val="0E101A"/>
        </w:rPr>
        <w:t xml:space="preserve"> treated compared to m</w:t>
      </w:r>
      <w:r w:rsidR="00F007E8" w:rsidRPr="00D804F8">
        <w:rPr>
          <w:color w:val="0E101A"/>
        </w:rPr>
        <w:t>ales</w:t>
      </w:r>
      <w:r w:rsidRPr="00D804F8">
        <w:rPr>
          <w:color w:val="0E101A"/>
        </w:rPr>
        <w:t xml:space="preserve">. More females had one lesion treated (65.9 vs 63.8 % respectively; p&lt;0.001). </w:t>
      </w:r>
      <w:r w:rsidR="00331FF6" w:rsidRPr="00D804F8">
        <w:rPr>
          <w:color w:val="0E101A"/>
        </w:rPr>
        <w:t>In contrast,</w:t>
      </w:r>
      <w:r w:rsidRPr="00D804F8">
        <w:rPr>
          <w:color w:val="0E101A"/>
        </w:rPr>
        <w:t xml:space="preserve"> more males had two or more (3</w:t>
      </w:r>
      <w:r w:rsidR="00652927" w:rsidRPr="00D804F8">
        <w:rPr>
          <w:color w:val="0E101A"/>
        </w:rPr>
        <w:t>5</w:t>
      </w:r>
      <w:r w:rsidRPr="00D804F8">
        <w:rPr>
          <w:color w:val="0E101A"/>
        </w:rPr>
        <w:t>.</w:t>
      </w:r>
      <w:r w:rsidR="00652927" w:rsidRPr="00D804F8">
        <w:rPr>
          <w:color w:val="0E101A"/>
        </w:rPr>
        <w:t>6</w:t>
      </w:r>
      <w:r w:rsidRPr="00D804F8">
        <w:rPr>
          <w:color w:val="0E101A"/>
        </w:rPr>
        <w:t>% vs 3</w:t>
      </w:r>
      <w:r w:rsidR="00652927" w:rsidRPr="00D804F8">
        <w:rPr>
          <w:color w:val="0E101A"/>
        </w:rPr>
        <w:t>6</w:t>
      </w:r>
      <w:r w:rsidRPr="00D804F8">
        <w:rPr>
          <w:color w:val="0E101A"/>
        </w:rPr>
        <w:t xml:space="preserve">.1% respectively) lesions treated (p&lt;0.001). A greater proportion </w:t>
      </w:r>
      <w:r w:rsidR="00FA6EB6" w:rsidRPr="00D804F8">
        <w:rPr>
          <w:color w:val="0E101A"/>
        </w:rPr>
        <w:t>of females</w:t>
      </w:r>
      <w:r w:rsidRPr="00D804F8">
        <w:rPr>
          <w:color w:val="0E101A"/>
        </w:rPr>
        <w:t xml:space="preserve"> were treated with one stent used (44 vs 39.6 % respectively, p&lt;0.001). Higher rates of rotational atherectomy therapy w</w:t>
      </w:r>
      <w:r w:rsidR="00F83F52" w:rsidRPr="00D804F8">
        <w:rPr>
          <w:color w:val="0E101A"/>
        </w:rPr>
        <w:t xml:space="preserve">ere </w:t>
      </w:r>
      <w:r w:rsidR="00486912" w:rsidRPr="00D804F8">
        <w:rPr>
          <w:color w:val="0E101A"/>
        </w:rPr>
        <w:t>utilized</w:t>
      </w:r>
      <w:r w:rsidRPr="00D804F8">
        <w:rPr>
          <w:color w:val="0E101A"/>
        </w:rPr>
        <w:t xml:space="preserve"> in females compared to males (</w:t>
      </w:r>
      <w:r w:rsidR="00007C2B" w:rsidRPr="00D804F8">
        <w:rPr>
          <w:color w:val="0E101A"/>
        </w:rPr>
        <w:t xml:space="preserve">10 </w:t>
      </w:r>
      <w:r w:rsidRPr="00D804F8">
        <w:rPr>
          <w:color w:val="0E101A"/>
        </w:rPr>
        <w:t xml:space="preserve">vs </w:t>
      </w:r>
      <w:r w:rsidR="00007C2B" w:rsidRPr="00D804F8">
        <w:rPr>
          <w:color w:val="0E101A"/>
        </w:rPr>
        <w:t>9</w:t>
      </w:r>
      <w:r w:rsidRPr="00D804F8">
        <w:rPr>
          <w:color w:val="0E101A"/>
        </w:rPr>
        <w:t xml:space="preserve"> %, </w:t>
      </w:r>
      <w:r w:rsidRPr="00D804F8">
        <w:rPr>
          <w:color w:val="0E101A"/>
        </w:rPr>
        <w:lastRenderedPageBreak/>
        <w:t>respectively; p&lt;0.001)</w:t>
      </w:r>
      <w:r w:rsidR="000F72CB" w:rsidRPr="00D804F8">
        <w:rPr>
          <w:color w:val="0E101A"/>
        </w:rPr>
        <w:t>,</w:t>
      </w:r>
      <w:r w:rsidRPr="00D804F8">
        <w:rPr>
          <w:color w:val="0E101A"/>
        </w:rPr>
        <w:t xml:space="preserve"> suggestive of more calcific lesions. The rates of laser atherectomy and cutting balloons did not differ between </w:t>
      </w:r>
      <w:r w:rsidR="000F72CB" w:rsidRPr="00D804F8">
        <w:rPr>
          <w:color w:val="0E101A"/>
        </w:rPr>
        <w:t xml:space="preserve">the </w:t>
      </w:r>
      <w:r w:rsidRPr="00D804F8">
        <w:rPr>
          <w:color w:val="0E101A"/>
        </w:rPr>
        <w:t xml:space="preserve">sexes. </w:t>
      </w:r>
      <w:r w:rsidRPr="00D804F8">
        <w:t>Females, compared to males, had lower radial access rates (43 vs 46% respectively, p&lt;0.001) and lower dual access site use (</w:t>
      </w:r>
      <w:r w:rsidR="00007C2B" w:rsidRPr="00D804F8">
        <w:t>8</w:t>
      </w:r>
      <w:r w:rsidRPr="00D804F8">
        <w:t xml:space="preserve"> vs 9 %, p&lt;0.001) during CH</w:t>
      </w:r>
      <w:r w:rsidR="00483569" w:rsidRPr="00D804F8">
        <w:t>i</w:t>
      </w:r>
      <w:r w:rsidRPr="00D804F8">
        <w:t xml:space="preserve">P procedures. </w:t>
      </w:r>
      <w:r w:rsidRPr="00D804F8">
        <w:rPr>
          <w:color w:val="0E101A"/>
        </w:rPr>
        <w:t>Finally, slightly higher IABP use rates in females were observed (0.6 vs 0.5 % respectively, p=0.027)</w:t>
      </w:r>
      <w:r w:rsidR="000F72CB" w:rsidRPr="00D804F8">
        <w:rPr>
          <w:color w:val="0E101A"/>
        </w:rPr>
        <w:t>,</w:t>
      </w:r>
      <w:r w:rsidRPr="00D804F8">
        <w:rPr>
          <w:color w:val="0E101A"/>
        </w:rPr>
        <w:t xml:space="preserve"> although there was no statistical difference </w:t>
      </w:r>
      <w:r w:rsidR="00331FF6" w:rsidRPr="00D804F8">
        <w:rPr>
          <w:color w:val="0E101A"/>
        </w:rPr>
        <w:t>regarding</w:t>
      </w:r>
      <w:r w:rsidRPr="00D804F8">
        <w:rPr>
          <w:color w:val="0E101A"/>
        </w:rPr>
        <w:t xml:space="preserve"> Impella use between sexes. </w:t>
      </w:r>
    </w:p>
    <w:p w14:paraId="466EF6A2" w14:textId="77777777" w:rsidR="00F64445" w:rsidRPr="00D804F8" w:rsidRDefault="00F64445" w:rsidP="00F007E8">
      <w:pPr>
        <w:pStyle w:val="NormalWeb"/>
        <w:snapToGrid w:val="0"/>
        <w:spacing w:before="0" w:beforeAutospacing="0" w:after="0" w:afterAutospacing="0" w:line="480" w:lineRule="auto"/>
        <w:jc w:val="both"/>
        <w:rPr>
          <w:color w:val="0E101A"/>
        </w:rPr>
      </w:pPr>
    </w:p>
    <w:p w14:paraId="72752848" w14:textId="77777777" w:rsidR="008B564D" w:rsidRPr="00D804F8" w:rsidRDefault="008B564D" w:rsidP="00F007E8">
      <w:pPr>
        <w:pStyle w:val="NormalWeb"/>
        <w:snapToGrid w:val="0"/>
        <w:spacing w:before="0" w:beforeAutospacing="0" w:after="0" w:afterAutospacing="0" w:line="480" w:lineRule="auto"/>
        <w:jc w:val="both"/>
        <w:rPr>
          <w:bCs/>
          <w:i/>
          <w:color w:val="0E101A"/>
        </w:rPr>
      </w:pPr>
      <w:r w:rsidRPr="00D804F8">
        <w:rPr>
          <w:bCs/>
          <w:i/>
          <w:color w:val="0E101A"/>
        </w:rPr>
        <w:t>Clinical Outcomes</w:t>
      </w:r>
    </w:p>
    <w:p w14:paraId="27459D52" w14:textId="33759FD4" w:rsidR="00707F29" w:rsidRPr="00D804F8" w:rsidRDefault="008B564D" w:rsidP="00F007E8">
      <w:pPr>
        <w:pStyle w:val="NormalWeb"/>
        <w:snapToGrid w:val="0"/>
        <w:spacing w:before="0" w:beforeAutospacing="0" w:after="0" w:afterAutospacing="0" w:line="480" w:lineRule="auto"/>
        <w:jc w:val="both"/>
      </w:pPr>
      <w:r w:rsidRPr="00D804F8">
        <w:rPr>
          <w:color w:val="0E101A"/>
        </w:rPr>
        <w:t xml:space="preserve">      Table 2 shows the crude outcomes stratified by sex. Crude in-patient mortality, bleeding and MACCE were higher in females compared to males [Mortality: 0.45% vs. 0.25%, Bleeding: 1.42% vs. 0.63%, MACCE: 1.76% vs. 1.4% respectively; p&gt;0.001 for all]. Following adjustments for differences in baseline characteristics, </w:t>
      </w:r>
      <w:r w:rsidR="005F4584" w:rsidRPr="005F4584">
        <w:rPr>
          <w:color w:val="0E101A"/>
        </w:rPr>
        <w:t>female sex was independently associated with higher risk of death (aOR 1.78 (</w:t>
      </w:r>
      <w:r w:rsidR="005F4584" w:rsidRPr="005F4584">
        <w:t>1.4-2.2); p&lt;0.001), bleeding (aOR 1.99 (1.72-2.30); p&lt;0.001), and MACCE (aOR 1.23 (1.09-1.38); p&lt;0.001) (Table 3)</w:t>
      </w:r>
      <w:r w:rsidR="00ED0BCA" w:rsidRPr="005F4584">
        <w:t>.</w:t>
      </w:r>
      <w:r w:rsidR="00ED0BCA" w:rsidRPr="007D0FF9">
        <w:t xml:space="preserve"> </w:t>
      </w:r>
      <w:r w:rsidR="00AF7C9C" w:rsidRPr="00D804F8">
        <w:t xml:space="preserve">Age stratification of outcomes according to sex suggested again worse outcomes in females </w:t>
      </w:r>
      <w:r w:rsidR="00707F29" w:rsidRPr="00D804F8">
        <w:t>(Supplementary Table 2).</w:t>
      </w:r>
    </w:p>
    <w:p w14:paraId="1121A03A" w14:textId="67B1F2A6" w:rsidR="00F64445" w:rsidRPr="00D804F8" w:rsidRDefault="008B564D" w:rsidP="00F007E8">
      <w:pPr>
        <w:pStyle w:val="NormalWeb"/>
        <w:snapToGrid w:val="0"/>
        <w:spacing w:before="0" w:beforeAutospacing="0" w:after="0" w:afterAutospacing="0" w:line="480" w:lineRule="auto"/>
        <w:jc w:val="both"/>
      </w:pPr>
      <w:r w:rsidRPr="00D804F8">
        <w:t xml:space="preserve"> Table </w:t>
      </w:r>
      <w:r w:rsidR="00F007E8" w:rsidRPr="00D804F8">
        <w:t>4</w:t>
      </w:r>
      <w:r w:rsidRPr="00D804F8">
        <w:t xml:space="preserve"> shows trends of crude outcomes amongst sexes according to study year (Group 1, 2006-2009; Group2, 2010-2013; Group3, 2014-2017). Interestingly, mortality trends for males have not changed over time and remained consistently lower than females, whereas in </w:t>
      </w:r>
      <w:r w:rsidR="00F007E8" w:rsidRPr="00D804F8">
        <w:t>females’</w:t>
      </w:r>
      <w:r w:rsidRPr="00D804F8">
        <w:t xml:space="preserve"> trends show a gradual increase in mortality rates (males: 0.3 to 0.3% vs females: 0.4 to 0.5% (Group 1 to Group 3 respectively for both; p&lt;0.001 for both). Bleeding rates, however, have declined in both sexes, with females consistently showing higher rates (males: 0.6 to 0.5% vs females:1.76% to 1.3% (Group 1 to Group3 respectively for both); p&lt;0.001 for both). Also, a decreasing trend was observed among sexes in incident rates of MACCE </w:t>
      </w:r>
      <w:r w:rsidR="00946061" w:rsidRPr="00D804F8">
        <w:t>rates (males: 1.7 to 2.1 % vs females:2.1% to 1.6% (Group 1 to Group3 respectively for both); p&lt;0.001 for both</w:t>
      </w:r>
    </w:p>
    <w:p w14:paraId="5F8C16AE" w14:textId="1C4F09A0" w:rsidR="0042240C" w:rsidRPr="00D804F8" w:rsidRDefault="0042240C" w:rsidP="00F007E8">
      <w:pPr>
        <w:pStyle w:val="NormalWeb"/>
        <w:snapToGrid w:val="0"/>
        <w:spacing w:before="0" w:beforeAutospacing="0" w:after="0" w:afterAutospacing="0" w:line="480" w:lineRule="auto"/>
        <w:jc w:val="both"/>
      </w:pPr>
    </w:p>
    <w:p w14:paraId="73E8D172" w14:textId="77777777" w:rsidR="008B564D" w:rsidRPr="00D804F8" w:rsidRDefault="008B564D" w:rsidP="00F007E8">
      <w:pPr>
        <w:pStyle w:val="NormalWeb"/>
        <w:snapToGrid w:val="0"/>
        <w:spacing w:before="0" w:beforeAutospacing="0" w:after="0" w:afterAutospacing="0" w:line="480" w:lineRule="auto"/>
        <w:jc w:val="both"/>
      </w:pPr>
      <w:r w:rsidRPr="00D804F8">
        <w:rPr>
          <w:b/>
          <w:bCs/>
        </w:rPr>
        <w:t>Discussion</w:t>
      </w:r>
    </w:p>
    <w:p w14:paraId="51F64E45" w14:textId="4201B626" w:rsidR="008B564D" w:rsidRPr="00D804F8" w:rsidRDefault="008B564D" w:rsidP="00F007E8">
      <w:pPr>
        <w:pStyle w:val="NormalWeb"/>
        <w:snapToGrid w:val="0"/>
        <w:spacing w:before="0" w:beforeAutospacing="0" w:after="0" w:afterAutospacing="0" w:line="480" w:lineRule="auto"/>
        <w:ind w:firstLine="720"/>
        <w:jc w:val="both"/>
      </w:pPr>
      <w:r w:rsidRPr="00D804F8">
        <w:t xml:space="preserve">In the current analysis of a national cohort of </w:t>
      </w:r>
      <w:r w:rsidRPr="00D804F8">
        <w:rPr>
          <w:rStyle w:val="Strong"/>
          <w:b w:val="0"/>
          <w:bCs w:val="0"/>
          <w:color w:val="0E101A"/>
        </w:rPr>
        <w:t>141,610 CH</w:t>
      </w:r>
      <w:r w:rsidR="00483569" w:rsidRPr="00D804F8">
        <w:rPr>
          <w:rStyle w:val="Strong"/>
          <w:b w:val="0"/>
          <w:bCs w:val="0"/>
          <w:color w:val="0E101A"/>
        </w:rPr>
        <w:t>i</w:t>
      </w:r>
      <w:r w:rsidRPr="00D804F8">
        <w:rPr>
          <w:rStyle w:val="Strong"/>
          <w:b w:val="0"/>
          <w:bCs w:val="0"/>
          <w:color w:val="0E101A"/>
        </w:rPr>
        <w:t>P procedures</w:t>
      </w:r>
      <w:r w:rsidRPr="00D804F8">
        <w:t xml:space="preserve">, we show significant differences in the </w:t>
      </w:r>
      <w:r w:rsidR="00331FF6" w:rsidRPr="00D804F8">
        <w:t>type</w:t>
      </w:r>
      <w:r w:rsidRPr="00D804F8">
        <w:t xml:space="preserve"> of CH</w:t>
      </w:r>
      <w:r w:rsidR="00483569" w:rsidRPr="00D804F8">
        <w:t>i</w:t>
      </w:r>
      <w:r w:rsidRPr="00D804F8">
        <w:t xml:space="preserve">P procedures undertaken between males and females, with </w:t>
      </w:r>
      <w:r w:rsidR="00946061" w:rsidRPr="00D804F8">
        <w:t>significant</w:t>
      </w:r>
      <w:r w:rsidR="00331FF6" w:rsidRPr="00D804F8">
        <w:t xml:space="preserve"> </w:t>
      </w:r>
      <w:r w:rsidRPr="00D804F8">
        <w:t>sex differences in both baseline clinical characteristics and the type of coronary artery lesions treated. Females were older with less cardiovascular disease burden than males and were more likely to have PCI to a single lesion or vessel with a greater proportion treated with a single stent. The most common CH</w:t>
      </w:r>
      <w:r w:rsidR="00483569" w:rsidRPr="00D804F8">
        <w:t>i</w:t>
      </w:r>
      <w:r w:rsidRPr="00D804F8">
        <w:t xml:space="preserve">P factor in females was age &gt;80, whereas, in males, it was a history of prior CABG followed by PCI to a CTO lesion. Previous studies have shown evidence suggesting that the outcomes of females following PCI are worse than that of males </w:t>
      </w:r>
      <w:r w:rsidR="0042240C" w:rsidRPr="00D804F8">
        <w:fldChar w:fldCharType="begin">
          <w:fldData xml:space="preserve">PEVuZE5vdGU+PENpdGU+PEF1dGhvcj5FcHBzPC9BdXRob3I+PFllYXI+MjAxNjwvWWVhcj48UmVj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</w:fldData>
        </w:fldChar>
      </w:r>
      <w:r w:rsidR="00246F36" w:rsidRPr="00D804F8">
        <w:instrText xml:space="preserve"> ADDIN EN.CITE </w:instrText>
      </w:r>
      <w:r w:rsidR="00246F36" w:rsidRPr="00D804F8">
        <w:fldChar w:fldCharType="begin">
          <w:fldData xml:space="preserve">PEVuZE5vdGU+PENpdGU+PEF1dGhvcj5FcHBzPC9BdXRob3I+PFllYXI+MjAxNjwvWWVhcj48UmVj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</w:fldData>
        </w:fldChar>
      </w:r>
      <w:r w:rsidR="00246F36" w:rsidRPr="00D804F8">
        <w:instrText xml:space="preserve"> ADDIN EN.CITE.DATA </w:instrText>
      </w:r>
      <w:r w:rsidR="00246F36" w:rsidRPr="00D804F8">
        <w:fldChar w:fldCharType="end"/>
      </w:r>
      <w:r w:rsidR="0042240C" w:rsidRPr="00D804F8">
        <w:fldChar w:fldCharType="separate"/>
      </w:r>
      <w:r w:rsidR="00246F36" w:rsidRPr="00D804F8">
        <w:rPr>
          <w:noProof/>
        </w:rPr>
        <w:t>[11, 12, 26]</w:t>
      </w:r>
      <w:r w:rsidR="0042240C" w:rsidRPr="00D804F8">
        <w:fldChar w:fldCharType="end"/>
      </w:r>
      <w:r w:rsidR="0042240C" w:rsidRPr="00D804F8">
        <w:t xml:space="preserve">. </w:t>
      </w:r>
      <w:r w:rsidRPr="00D804F8">
        <w:t>As the number of CH</w:t>
      </w:r>
      <w:r w:rsidR="00483569" w:rsidRPr="00D804F8">
        <w:t>i</w:t>
      </w:r>
      <w:r w:rsidRPr="00D804F8">
        <w:t xml:space="preserve">P procedures increases, there is growing interest in studying sex-related outcomes in this challenging cohort and ongoing efforts to develop models that predict high-risk procedures </w:t>
      </w:r>
      <w:r w:rsidR="00372031" w:rsidRPr="00D804F8">
        <w:fldChar w:fldCharType="begin"/>
      </w:r>
      <w:r w:rsidR="00246F36" w:rsidRPr="00D804F8">
        <w:instrText xml:space="preserve"> ADDIN EN.CITE &lt;EndNote&gt;&lt;Cite&gt;&lt;Author&gt;Jang&lt;/Author&gt;&lt;Year&gt;2019&lt;/Year&gt;&lt;RecNum&gt;39&lt;/RecNum&gt;&lt;IDText&gt;Predictive Model for High-Risk Coronary Artery Disease&lt;/IDText&gt;&lt;DisplayText&gt;[27]&lt;/DisplayText&gt;&lt;record&gt;&lt;rec-number&gt;39&lt;/rec-number&gt;&lt;foreign-keys&gt;&lt;key app="EN" db-id="axvr9pztpaz5efer9waxadt4ar2dwd9trdas" timestamp="1623707285"&gt;39&lt;/key&gt;&lt;/foreign-keys&gt;&lt;ref-type name="Journal Article"&gt;17&lt;/ref-type&gt;&lt;contributors&gt;&lt;authors&gt;&lt;author&gt;Jang, James J.&lt;/author&gt;&lt;author&gt;Bhapkar, Manjushri&lt;/author&gt;&lt;author&gt;Coles, Adrian&lt;/author&gt;&lt;author&gt;Vemulapalli, Sreekanth&lt;/author&gt;&lt;author&gt;Fordyce, Christopher B.&lt;/author&gt;&lt;author&gt;Lee, Kerry L.&lt;/author&gt;&lt;author&gt;Udelson, James E.&lt;/author&gt;&lt;author&gt;Hoffmann, Udo&lt;/author&gt;&lt;author&gt;Tardif, Jean-Claude&lt;/author&gt;&lt;author&gt;Jones, W. Schuyler&lt;/author&gt;&lt;author&gt;Mark, Daniel B.&lt;/author&gt;&lt;author&gt;Sorrell, Vincent L.&lt;/author&gt;&lt;author&gt;Espinoza, Andrey&lt;/author&gt;&lt;author&gt;Douglas, Pamela S.&lt;/author&gt;&lt;author&gt;Patel, Manesh R.&lt;/author&gt;&lt;/authors&gt;&lt;/contributors&gt;&lt;titles&gt;&lt;title&gt;Predictive Model for High-Risk Coronary Artery Disease&lt;/title&gt;&lt;secondary-title&gt;Circulation: Cardiovascular Imaging&lt;/secondary-title&gt;&lt;/titles&gt;&lt;periodical&gt;&lt;full-title&gt;Circulation: Cardiovascular Imaging&lt;/full-title&gt;&lt;/periodical&gt;&lt;volume&gt;12&lt;/volume&gt;&lt;number&gt;2&lt;/number&gt;&lt;dates&gt;&lt;year&gt;2019&lt;/year&gt;&lt;/dates&gt;&lt;publisher&gt;Ovid Technologies (Wolters Kluwer Health)&lt;/publisher&gt;&lt;isbn&gt;1941-9651&lt;/isbn&gt;&lt;urls&gt;&lt;related-urls&gt;&lt;url&gt;https://dx.doi.org/10.1161/circimaging.118.007940&lt;/url&gt;&lt;/related-urls&gt;&lt;/urls&gt;&lt;electronic-resource-num&gt;10.1161/circimaging.118.007940&lt;/electronic-resource-num&gt;&lt;/record&gt;&lt;/Cite&gt;&lt;/EndNote&gt;</w:instrText>
      </w:r>
      <w:r w:rsidR="00372031" w:rsidRPr="00D804F8">
        <w:fldChar w:fldCharType="separate"/>
      </w:r>
      <w:r w:rsidR="00246F36" w:rsidRPr="00D804F8">
        <w:rPr>
          <w:noProof/>
        </w:rPr>
        <w:t>[27]</w:t>
      </w:r>
      <w:r w:rsidR="00372031" w:rsidRPr="00D804F8">
        <w:fldChar w:fldCharType="end"/>
      </w:r>
      <w:r w:rsidR="0042240C" w:rsidRPr="00D804F8">
        <w:t xml:space="preserve">. </w:t>
      </w:r>
      <w:r w:rsidRPr="00D804F8">
        <w:t>To the best of our knowledge, this is the first national study that has systematically examined sex differences in both the types of CH</w:t>
      </w:r>
      <w:r w:rsidR="00483569" w:rsidRPr="00D804F8">
        <w:t>i</w:t>
      </w:r>
      <w:r w:rsidRPr="00D804F8">
        <w:t>P procedures undertaken in males and females and their outcomes in a real-world setting. Our study suggests the presence of sex paradox where females have favourable risk profile and less extensive coronary disease yet experienced worse mortality, major bleeding and MACCE outcomes that persisted even after adjustments for differences in baseline covariates.</w:t>
      </w:r>
    </w:p>
    <w:p w14:paraId="18D9AD78" w14:textId="77777777" w:rsidR="008B564D" w:rsidRPr="00D804F8" w:rsidRDefault="008B564D" w:rsidP="00F007E8">
      <w:pPr>
        <w:pStyle w:val="NormalWeb"/>
        <w:snapToGrid w:val="0"/>
        <w:spacing w:before="0" w:beforeAutospacing="0" w:after="0" w:afterAutospacing="0" w:line="480" w:lineRule="auto"/>
        <w:ind w:firstLine="720"/>
        <w:jc w:val="both"/>
      </w:pPr>
    </w:p>
    <w:p w14:paraId="71B05186" w14:textId="09DB43AB" w:rsidR="00907A7C" w:rsidRPr="00D804F8" w:rsidRDefault="008B564D" w:rsidP="00F007E8">
      <w:pPr>
        <w:pStyle w:val="NormalWeb"/>
        <w:snapToGrid w:val="0"/>
        <w:spacing w:before="0" w:beforeAutospacing="0" w:after="0" w:afterAutospacing="0" w:line="480" w:lineRule="auto"/>
        <w:ind w:firstLine="720"/>
        <w:jc w:val="both"/>
      </w:pPr>
      <w:r w:rsidRPr="00D804F8">
        <w:t>The main CH</w:t>
      </w:r>
      <w:r w:rsidR="00483569" w:rsidRPr="00D804F8">
        <w:t>i</w:t>
      </w:r>
      <w:r w:rsidRPr="00D804F8">
        <w:t xml:space="preserve">P factor in females was age &gt;80, whereas, in males, it was a history of prior CABG or PCI for a CTO lesion. Studies have shown that comorbidity burden increases with age </w:t>
      </w:r>
      <w:r w:rsidR="00593155" w:rsidRPr="00D804F8">
        <w:fldChar w:fldCharType="begin"/>
      </w:r>
      <w:r w:rsidR="00F007E8" w:rsidRPr="00D804F8">
        <w:instrText xml:space="preserve"> ADDIN EN.CITE &lt;EndNote&gt;&lt;Cite&gt;&lt;Author&gt;Epps&lt;/Author&gt;&lt;Year&gt;2016&lt;/Year&gt;&lt;RecNum&gt;0&lt;/RecNum&gt;&lt;IDText&gt;Sex Differences in Outcomes Following Percutaneous Coronary Intervention According to Age&lt;/IDText&gt;&lt;DisplayText&gt;[11]&lt;/DisplayText&gt;&lt;record&gt;&lt;rec-number&gt;191&lt;/rec-number&gt;&lt;foreign-keys&gt;&lt;key app="EN" db-id="dsv0aftdnpaavfesssvxa0985ave5waded0d" timestamp="1612003866"&gt;191&lt;/key&gt;&lt;/foreign-keys&gt;&lt;ref-type name="Journal Article"&gt;17&lt;/ref-type&gt;&lt;contributors&gt;&lt;authors&gt;&lt;author&gt;Epps, Kelly C.&lt;/author&gt;&lt;author&gt;Holper, Elizabeth M.&lt;/author&gt;&lt;author&gt;Selzer, Faith&lt;/author&gt;&lt;author&gt;Vlachos, Helen A.&lt;/author&gt;&lt;author&gt;Gualano, Sarah K.&lt;/author&gt;&lt;author&gt;Abbott, J. Dawn&lt;/author&gt;&lt;author&gt;Jacobs, Alice K.&lt;/author&gt;&lt;author&gt;Marroquin, Oscar C.&lt;/author&gt;&lt;author&gt;Naidu, Srihari S.&lt;/author&gt;&lt;author&gt;Groeneveld, Peter W.&lt;/author&gt;&lt;author&gt;Wilensky, Robert L.&lt;/author&gt;&lt;/authors&gt;&lt;/contributors&gt;&lt;titles&gt;&lt;title&gt;Sex Differences in Outcomes Following Percutaneous Coronary Intervention According to Age&lt;/title&gt;&lt;secondary-title&gt;Circulation: Cardiovascular Quality and Outcomes&lt;/secondary-title&gt;&lt;/titles&gt;&lt;periodical&gt;&lt;full-title&gt;Circulation: Cardiovascular Quality and Outcomes&lt;/full-title&gt;&lt;/periodical&gt;&lt;pages&gt;S16-S25&lt;/pages&gt;&lt;volume&gt;9&lt;/volume&gt;&lt;number&gt;2 suppl 1&lt;/number&gt;&lt;dates&gt;&lt;year&gt;2016&lt;/year&gt;&lt;/dates&gt;&lt;publisher&gt;Ovid Technologies (Wolters Kluwer Health)&lt;/publisher&gt;&lt;isbn&gt;1941-7705&lt;/isbn&gt;&lt;urls&gt;&lt;related-urls&gt;&lt;url&gt;https://dx.doi.org/10.1161/circoutcomes.115.002482&lt;/url&gt;&lt;/related-urls&gt;&lt;/urls&gt;&lt;electronic-resource-num&gt;10.1161/circoutcomes.115.002482&lt;/electronic-resource-num&gt;&lt;/record&gt;&lt;/Cite&gt;&lt;/EndNote&gt;</w:instrText>
      </w:r>
      <w:r w:rsidR="00593155" w:rsidRPr="00D804F8">
        <w:fldChar w:fldCharType="separate"/>
      </w:r>
      <w:r w:rsidR="00F007E8" w:rsidRPr="00D804F8">
        <w:rPr>
          <w:noProof/>
        </w:rPr>
        <w:t>[11]</w:t>
      </w:r>
      <w:r w:rsidR="00593155" w:rsidRPr="00D804F8">
        <w:fldChar w:fldCharType="end"/>
      </w:r>
      <w:r w:rsidR="00F643FD" w:rsidRPr="00D804F8">
        <w:t xml:space="preserve">. </w:t>
      </w:r>
      <w:r w:rsidR="008B5D13" w:rsidRPr="00D804F8">
        <w:t>Moreover, the increased prevalence of risk factors for CAD, like HTN and family history of CAD in females coupled with the less complex coronary disease, has been shown in previous studies and is expected to have a favourable plaque characteristic</w:t>
      </w:r>
      <w:r w:rsidR="00593155" w:rsidRPr="00D804F8">
        <w:fldChar w:fldCharType="begin">
          <w:fldData xml:space="preserve">PEVuZE5vdGU+PENpdGU+PEF1dGhvcj5CaGFyYWR3YWo8L0F1dGhvcj48WWVhcj4yMDE2PC9ZZWFy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</w:fldData>
        </w:fldChar>
      </w:r>
      <w:r w:rsidR="00246F36" w:rsidRPr="00D804F8">
        <w:instrText xml:space="preserve"> ADDIN EN.CITE </w:instrText>
      </w:r>
      <w:r w:rsidR="00246F36" w:rsidRPr="00D804F8">
        <w:fldChar w:fldCharType="begin">
          <w:fldData xml:space="preserve">PEVuZE5vdGU+PENpdGU+PEF1dGhvcj5CaGFyYWR3YWo8L0F1dGhvcj48WWVhcj4yMDE2PC9ZZWFy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</w:fldData>
        </w:fldChar>
      </w:r>
      <w:r w:rsidR="00246F36" w:rsidRPr="00D804F8">
        <w:instrText xml:space="preserve"> ADDIN EN.CITE.DATA </w:instrText>
      </w:r>
      <w:r w:rsidR="00246F36" w:rsidRPr="00D804F8">
        <w:fldChar w:fldCharType="end"/>
      </w:r>
      <w:r w:rsidR="00593155" w:rsidRPr="00D804F8">
        <w:fldChar w:fldCharType="separate"/>
      </w:r>
      <w:r w:rsidR="00246F36" w:rsidRPr="00D804F8">
        <w:rPr>
          <w:noProof/>
        </w:rPr>
        <w:t>[28, 29]</w:t>
      </w:r>
      <w:r w:rsidR="00593155" w:rsidRPr="00D804F8">
        <w:fldChar w:fldCharType="end"/>
      </w:r>
      <w:r w:rsidR="00C840A3" w:rsidRPr="00D804F8">
        <w:t xml:space="preserve">. </w:t>
      </w:r>
      <w:r w:rsidR="003D4330" w:rsidRPr="00D804F8">
        <w:t>Also,</w:t>
      </w:r>
      <w:r w:rsidR="008B5D13" w:rsidRPr="00D804F8">
        <w:t xml:space="preserve"> females with CTO are more likely to be managed medically</w:t>
      </w:r>
      <w:r w:rsidR="005E3C61" w:rsidRPr="00D804F8">
        <w:fldChar w:fldCharType="begin"/>
      </w:r>
      <w:r w:rsidR="00246F36" w:rsidRPr="00D804F8">
        <w:instrText xml:space="preserve"> ADDIN EN.CITE &lt;EndNote&gt;&lt;Cite&gt;&lt;Author&gt;Cheney&lt;/Author&gt;&lt;Year&gt;2018&lt;/Year&gt;&lt;RecNum&gt;180&lt;/RecNum&gt;&lt;IDText&gt;Sex-Based Differences in Chronic Total Occlusion Management&lt;/IDText&gt;&lt;DisplayText&gt;[30]&lt;/DisplayText&gt;&lt;record&gt;&lt;rec-number&gt;180&lt;/rec-number&gt;&lt;foreign-keys&gt;&lt;key app="EN" db-id="axvr9pztpaz5efer9waxadt4ar2dwd9trdas" timestamp="1625596895" guid="8817291c-956a-4a12-a544-bff6b8942c2d"&gt;180&lt;/key&gt;&lt;/foreign-keys&gt;&lt;ref-type name="Journal Article"&gt;17&lt;/ref-type&gt;&lt;contributors&gt;&lt;authors&gt;&lt;author&gt;Cheney, Amy&lt;/author&gt;&lt;author&gt;Kearney, Kathleen E.&lt;/author&gt;&lt;author&gt;Lombardi, William&lt;/author&gt;&lt;/authors&gt;&lt;/contributors&gt;&lt;titles&gt;&lt;title&gt;Sex-Based Differences in Chronic Total Occlusion Management&lt;/title&gt;&lt;secondary-title&gt;Current Atherosclerosis Reports&lt;/secondary-title&gt;&lt;/titles&gt;&lt;periodical&gt;&lt;full-title&gt;Current Atherosclerosis Reports&lt;/full-title&gt;&lt;/periodical&gt;&lt;volume&gt;20&lt;/volume&gt;&lt;number&gt;12&lt;/number&gt;&lt;dates&gt;&lt;year&gt;2018&lt;/year&gt;&lt;/dates&gt;&lt;publisher&gt;Springer Science and Business Media LLC&lt;/publisher&gt;&lt;isbn&gt;1523-3804&lt;/isbn&gt;&lt;urls&gt;&lt;related-urls&gt;&lt;url&gt;https://dx.doi.org/10.1007/s11883-018-0760-8&lt;/url&gt;&lt;/related-urls&gt;&lt;/urls&gt;&lt;electronic-resource-num&gt;10.1007/s11883-018-0760-8&lt;/electronic-resource-num&gt;&lt;/record&gt;&lt;/Cite&gt;&lt;/EndNote&gt;</w:instrText>
      </w:r>
      <w:r w:rsidR="005E3C61" w:rsidRPr="00D804F8">
        <w:fldChar w:fldCharType="separate"/>
      </w:r>
      <w:r w:rsidR="00246F36" w:rsidRPr="00D804F8">
        <w:rPr>
          <w:noProof/>
        </w:rPr>
        <w:t>[30]</w:t>
      </w:r>
      <w:r w:rsidR="005E3C61" w:rsidRPr="00D804F8">
        <w:fldChar w:fldCharType="end"/>
      </w:r>
      <w:r w:rsidR="00F8379E" w:rsidRPr="00D804F8">
        <w:t xml:space="preserve">. </w:t>
      </w:r>
      <w:r w:rsidR="008B5D13" w:rsidRPr="00D804F8">
        <w:t xml:space="preserve">Prior registry data </w:t>
      </w:r>
      <w:r w:rsidR="008B5D13" w:rsidRPr="00D804F8">
        <w:lastRenderedPageBreak/>
        <w:t xml:space="preserve">shows that females represent approximately 30% of all patients managed by PCI and 25-28% of stable angina PCI procedures, whereas </w:t>
      </w:r>
      <w:r w:rsidR="00331FF6" w:rsidRPr="00D804F8">
        <w:t>females in CTO PCI registries range</w:t>
      </w:r>
      <w:r w:rsidR="008B5D13" w:rsidRPr="00D804F8">
        <w:t xml:space="preserve"> from 14-23%</w:t>
      </w:r>
      <w:r w:rsidR="001D1870" w:rsidRPr="00D804F8">
        <w:fldChar w:fldCharType="begin"/>
      </w:r>
      <w:r w:rsidR="00246F36" w:rsidRPr="00D804F8">
        <w:instrText xml:space="preserve"> ADDIN EN.CITE &lt;EndNote&gt;&lt;Cite&gt;&lt;Author&gt;Guo&lt;/Author&gt;&lt;Year&gt;2019&lt;/Year&gt;&lt;RecNum&gt;70&lt;/RecNum&gt;&lt;IDText&gt;Gender Differences in Long-Term Outcomes of Medical Therapy and Successful Percutaneous Coronary Intervention for Coronary Chronic Total Occlusions&lt;/IDText&gt;&lt;DisplayText&gt;[31]&lt;/DisplayText&gt;&lt;record&gt;&lt;rec-number&gt;70&lt;/rec-number&gt;&lt;foreign-keys&gt;&lt;key app="EN" db-id="axvr9pztpaz5efer9waxadt4ar2dwd9trdas" timestamp="1623707312"&gt;70&lt;/key&gt;&lt;/foreign-keys&gt;&lt;ref-type name="Journal Article"&gt;17&lt;/ref-type&gt;&lt;contributors&gt;&lt;authors&gt;&lt;author&gt;Guo, Lei&lt;/author&gt;&lt;author&gt;Lv, Haichen&lt;/author&gt;&lt;author&gt;Zhong, Lei&lt;/author&gt;&lt;author&gt;Wu, Jian&lt;/author&gt;&lt;author&gt;Ding, Huaiyu&lt;/author&gt;&lt;author&gt;Xu, Jiaying&lt;/author&gt;&lt;author&gt;Huang, Rongchong&lt;/author&gt;&lt;/authors&gt;&lt;secondary-authors&gt;&lt;author&gt;Nguyen, Thach N.&lt;/author&gt;&lt;/secondary-authors&gt;&lt;/contributors&gt;&lt;titles&gt;&lt;title&gt;Gender Differences in Long-Term Outcomes of Medical Therapy and Successful Percutaneous Coronary Intervention for Coronary Chronic Total Occlusions&lt;/title&gt;&lt;secondary-title&gt;Journal of Interventional Cardiology&lt;/secondary-title&gt;&lt;/titles&gt;&lt;periodical&gt;&lt;full-title&gt;Journal of Interventional Cardiology&lt;/full-title&gt;&lt;/periodical&gt;&lt;pages&gt;2017958&lt;/pages&gt;&lt;volume&gt;2019&lt;/volume&gt;&lt;dates&gt;&lt;year&gt;2019&lt;/year&gt;&lt;pub-dates&gt;&lt;date&gt;2019/09/10&lt;/date&gt;&lt;/pub-dates&gt;&lt;/dates&gt;&lt;publisher&gt;Hindawi&lt;/publisher&gt;&lt;isbn&gt;0896-4327&lt;/isbn&gt;&lt;urls&gt;&lt;related-urls&gt;&lt;url&gt;https://doi.org/10.1155/2019/2017958&lt;/url&gt;&lt;/related-urls&gt;&lt;/urls&gt;&lt;electronic-resource-num&gt;10.1155/2019/2017958&lt;/electronic-resource-num&gt;&lt;/record&gt;&lt;/Cite&gt;&lt;/EndNote&gt;</w:instrText>
      </w:r>
      <w:r w:rsidR="001D1870" w:rsidRPr="00D804F8">
        <w:fldChar w:fldCharType="separate"/>
      </w:r>
      <w:r w:rsidR="00246F36" w:rsidRPr="00D804F8">
        <w:rPr>
          <w:noProof/>
        </w:rPr>
        <w:t>[31]</w:t>
      </w:r>
      <w:r w:rsidR="001D1870" w:rsidRPr="00D804F8">
        <w:fldChar w:fldCharType="end"/>
      </w:r>
      <w:r w:rsidR="004F1C96" w:rsidRPr="00D804F8">
        <w:t xml:space="preserve"> </w:t>
      </w:r>
      <w:r w:rsidR="004F1C96" w:rsidRPr="00D804F8">
        <w:fldChar w:fldCharType="begin">
          <w:fldData xml:space="preserve">PEVuZE5vdGU+PENpdGU+PEF1dGhvcj5Ba29kYWQ8L0F1dGhvcj48WWVhcj4yMDE5PC9ZZWFyPjxS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</w:fldData>
        </w:fldChar>
      </w:r>
      <w:r w:rsidR="00246F36" w:rsidRPr="00D804F8">
        <w:instrText xml:space="preserve"> ADDIN EN.CITE </w:instrText>
      </w:r>
      <w:r w:rsidR="00246F36" w:rsidRPr="00D804F8">
        <w:fldChar w:fldCharType="begin">
          <w:fldData xml:space="preserve">PEVuZE5vdGU+PENpdGU+PEF1dGhvcj5Ba29kYWQ8L0F1dGhvcj48WWVhcj4yMDE5PC9ZZWFyPjxS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</w:fldData>
        </w:fldChar>
      </w:r>
      <w:r w:rsidR="00246F36" w:rsidRPr="00D804F8">
        <w:instrText xml:space="preserve"> ADDIN EN.CITE.DATA </w:instrText>
      </w:r>
      <w:r w:rsidR="00246F36" w:rsidRPr="00D804F8">
        <w:fldChar w:fldCharType="end"/>
      </w:r>
      <w:r w:rsidR="004F1C96" w:rsidRPr="00D804F8">
        <w:fldChar w:fldCharType="separate"/>
      </w:r>
      <w:r w:rsidR="00246F36" w:rsidRPr="00D804F8">
        <w:rPr>
          <w:noProof/>
        </w:rPr>
        <w:t>[32, 33]</w:t>
      </w:r>
      <w:r w:rsidR="004F1C96" w:rsidRPr="00D804F8">
        <w:fldChar w:fldCharType="end"/>
      </w:r>
      <w:r w:rsidR="00F8379E" w:rsidRPr="00D804F8">
        <w:t>.</w:t>
      </w:r>
      <w:r w:rsidR="00446D9F" w:rsidRPr="00D804F8">
        <w:t xml:space="preserve"> </w:t>
      </w:r>
      <w:r w:rsidR="008B5D13" w:rsidRPr="00D804F8">
        <w:t xml:space="preserve">Older age that is generally accompanied by more comorbid conditions and the perception that females are at an increased risk of procedural complications may prevent some interventional cardiologists from offering CTO PCI in females. Similarly, the proportion of females with a prior history of CABG undergoing PCI is significantly lower than in males (36% vs 24%). This may relate to the fact that females are less likely to be offered CABG for multi-vessel coronary disease </w:t>
      </w:r>
      <w:r w:rsidR="000E6040" w:rsidRPr="00D804F8">
        <w:fldChar w:fldCharType="begin"/>
      </w:r>
      <w:r w:rsidR="00246F36" w:rsidRPr="00D804F8">
        <w:instrText xml:space="preserve"> ADDIN EN.CITE &lt;EndNote&gt;&lt;Cite&gt;&lt;Author&gt;Gupta&lt;/Author&gt;&lt;Year&gt;2020&lt;/Year&gt;&lt;RecNum&gt;74&lt;/RecNum&gt;&lt;IDText&gt;Sex Differences in Outcomes After Coronary Artery Bypass Grafting&lt;/IDText&gt;&lt;DisplayText&gt;[34]&lt;/DisplayText&gt;&lt;record&gt;&lt;rec-number&gt;74&lt;/rec-number&gt;&lt;foreign-keys&gt;&lt;key app="EN" db-id="axvr9pztpaz5efer9waxadt4ar2dwd9trdas" timestamp="1623707318"&gt;74&lt;/key&gt;&lt;/foreign-keys&gt;&lt;ref-type name="Journal Article"&gt;17&lt;/ref-type&gt;&lt;contributors&gt;&lt;authors&gt;&lt;author&gt;Gupta, Soham&lt;/author&gt;&lt;author&gt;Lui, Briana&lt;/author&gt;&lt;author&gt;Ma, Xiaoyue&lt;/author&gt;&lt;author&gt;Walline, Maria&lt;/author&gt;&lt;author&gt;Ivascu, Natalia S.&lt;/author&gt;&lt;author&gt;White, Robert S.&lt;/author&gt;&lt;/authors&gt;&lt;/contributors&gt;&lt;titles&gt;&lt;title&gt;Sex Differences in Outcomes After Coronary Artery Bypass Grafting&lt;/title&gt;&lt;secondary-title&gt;Journal of Cardiothoracic and Vascular Anesthesia&lt;/secondary-title&gt;&lt;/titles&gt;&lt;periodical&gt;&lt;full-title&gt;Journal of Cardiothoracic and Vascular Anesthesia&lt;/full-title&gt;&lt;/periodical&gt;&lt;pages&gt;3259-3266&lt;/pages&gt;&lt;volume&gt;34&lt;/volume&gt;&lt;number&gt;12&lt;/number&gt;&lt;dates&gt;&lt;year&gt;2020&lt;/year&gt;&lt;/dates&gt;&lt;publisher&gt;Elsevier BV&lt;/publisher&gt;&lt;isbn&gt;1053-0770&lt;/isbn&gt;&lt;urls&gt;&lt;related-urls&gt;&lt;url&gt;https://dx.doi.org/10.1053/j.jvca.2020.04.030&lt;/url&gt;&lt;/related-urls&gt;&lt;/urls&gt;&lt;electronic-resource-num&gt;10.1053/j.jvca.2020.04.030&lt;/electronic-resource-num&gt;&lt;/record&gt;&lt;/Cite&gt;&lt;/EndNote&gt;</w:instrText>
      </w:r>
      <w:r w:rsidR="000E6040" w:rsidRPr="00D804F8">
        <w:fldChar w:fldCharType="separate"/>
      </w:r>
      <w:r w:rsidR="00246F36" w:rsidRPr="00D804F8">
        <w:rPr>
          <w:noProof/>
        </w:rPr>
        <w:t>[34]</w:t>
      </w:r>
      <w:r w:rsidR="000E6040" w:rsidRPr="00D804F8">
        <w:fldChar w:fldCharType="end"/>
      </w:r>
      <w:r w:rsidR="004E45B0" w:rsidRPr="00D804F8">
        <w:t xml:space="preserve">, which may relate to the fact that </w:t>
      </w:r>
      <w:r w:rsidR="0034571A" w:rsidRPr="00D804F8">
        <w:t>females</w:t>
      </w:r>
      <w:r w:rsidR="004E45B0" w:rsidRPr="00D804F8">
        <w:t xml:space="preserve"> present with CAD at an older age, with more comorbidities and their epicardial vessels</w:t>
      </w:r>
      <w:r w:rsidR="00E74B8D" w:rsidRPr="00D804F8">
        <w:t>,</w:t>
      </w:r>
      <w:r w:rsidR="004E45B0" w:rsidRPr="00D804F8">
        <w:t xml:space="preserve"> are smaller and may not be suitable for grafting</w:t>
      </w:r>
      <w:r w:rsidR="008362A3" w:rsidRPr="00D804F8">
        <w:fldChar w:fldCharType="begin"/>
      </w:r>
      <w:r w:rsidR="00246F36" w:rsidRPr="00D804F8">
        <w:instrText xml:space="preserve"> ADDIN EN.CITE &lt;EndNote&gt;&lt;Cite&gt;&lt;Author&gt;Hessian&lt;/Author&gt;&lt;Year&gt;2018&lt;/Year&gt;&lt;RecNum&gt;77&lt;/RecNum&gt;&lt;IDText&gt;Coronary Surgery in Women and the Challenges We Face&lt;/IDText&gt;&lt;DisplayText&gt;[35]&lt;/DisplayText&gt;&lt;record&gt;&lt;rec-number&gt;77&lt;/rec-number&gt;&lt;foreign-keys&gt;&lt;key app="EN" db-id="axvr9pztpaz5efer9waxadt4ar2dwd9trdas" timestamp="1623707318"&gt;77&lt;/key&gt;&lt;/foreign-keys&gt;&lt;ref-type name="Journal Article"&gt;17&lt;/ref-type&gt;&lt;contributors&gt;&lt;authors&gt;&lt;author&gt;Hessian, Renée&lt;/author&gt;&lt;author&gt;Jabagi, Habib&lt;/author&gt;&lt;author&gt;Ngu, Janet M. C.&lt;/author&gt;&lt;author&gt;Rubens, Fraser D.&lt;/author&gt;&lt;/authors&gt;&lt;/contributors&gt;&lt;titles&gt;&lt;title&gt;Coronary Surgery in Women and the Challenges We Face&lt;/title&gt;&lt;secondary-title&gt;Canadian Journal of Cardiology&lt;/secondary-title&gt;&lt;/titles&gt;&lt;periodical&gt;&lt;full-title&gt;Canadian Journal of Cardiology&lt;/full-title&gt;&lt;/periodical&gt;&lt;pages&gt;413-421&lt;/pages&gt;&lt;volume&gt;34&lt;/volume&gt;&lt;number&gt;4&lt;/number&gt;&lt;dates&gt;&lt;year&gt;2018&lt;/year&gt;&lt;/dates&gt;&lt;publisher&gt;Elsevier BV&lt;/publisher&gt;&lt;isbn&gt;0828-282X&lt;/isbn&gt;&lt;urls&gt;&lt;related-urls&gt;&lt;url&gt;https://dx.doi.org/10.1016/j.cjca.2018.01.087&lt;/url&gt;&lt;/related-urls&gt;&lt;/urls&gt;&lt;electronic-resource-num&gt;10.1016/j.cjca.2018.01.087&lt;/electronic-resource-num&gt;&lt;/record&gt;&lt;/Cite&gt;&lt;/EndNote&gt;</w:instrText>
      </w:r>
      <w:r w:rsidR="008362A3" w:rsidRPr="00D804F8">
        <w:fldChar w:fldCharType="separate"/>
      </w:r>
      <w:r w:rsidR="00246F36" w:rsidRPr="00D804F8">
        <w:rPr>
          <w:noProof/>
        </w:rPr>
        <w:t>[35]</w:t>
      </w:r>
      <w:r w:rsidR="008362A3" w:rsidRPr="00D804F8">
        <w:fldChar w:fldCharType="end"/>
      </w:r>
      <w:r w:rsidR="00A67D34" w:rsidRPr="00D804F8">
        <w:t>. Furthermore, there</w:t>
      </w:r>
      <w:r w:rsidR="004E45B0" w:rsidRPr="00D804F8">
        <w:t xml:space="preserve"> </w:t>
      </w:r>
      <w:r w:rsidR="00A67D34" w:rsidRPr="00D804F8">
        <w:t xml:space="preserve">may be systemic bias around both offering </w:t>
      </w:r>
      <w:r w:rsidR="0034571A" w:rsidRPr="00D804F8">
        <w:t xml:space="preserve">females </w:t>
      </w:r>
      <w:r w:rsidR="00A67D34" w:rsidRPr="00D804F8">
        <w:t>CABG</w:t>
      </w:r>
      <w:r w:rsidR="00391D87" w:rsidRPr="00D804F8">
        <w:fldChar w:fldCharType="begin"/>
      </w:r>
      <w:r w:rsidR="00246F36" w:rsidRPr="00D804F8">
        <w:instrText xml:space="preserve"> ADDIN EN.CITE &lt;EndNote&gt;&lt;Cite&gt;&lt;Author&gt;Angraal&lt;/Author&gt;&lt;Year&gt;2018&lt;/Year&gt;&lt;RecNum&gt;82&lt;/RecNum&gt;&lt;IDText&gt;Sex and Race Differences in the Utilization and Outcomes of Coronary Artery Bypass Grafting Among Medicare Beneficiaries, 1999–2014&lt;/IDText&gt;&lt;DisplayText&gt;[36]&lt;/DisplayText&gt;&lt;record&gt;&lt;rec-number&gt;82&lt;/rec-number&gt;&lt;foreign-keys&gt;&lt;key app="EN" db-id="axvr9pztpaz5efer9waxadt4ar2dwd9trdas" timestamp="1623707327"&gt;82&lt;/key&gt;&lt;/foreign-keys&gt;&lt;ref-type name="Journal Article"&gt;17&lt;/ref-type&gt;&lt;contributors&gt;&lt;authors&gt;&lt;author&gt;Angraal, Suveen&lt;/author&gt;&lt;author&gt;Khera, Rohan&lt;/author&gt;&lt;author&gt;Wang, Yun&lt;/author&gt;&lt;author&gt;Lu, Yuan&lt;/author&gt;&lt;author&gt;Jean, Raymond&lt;/author&gt;&lt;author&gt;Dreyer, Rachel P.&lt;/author&gt;&lt;author&gt;Geirsson, Arnar&lt;/author&gt;&lt;author&gt;Desai, Nihar R.&lt;/author&gt;&lt;author&gt;Krumholz, Harlan M.&lt;/author&gt;&lt;/authors&gt;&lt;/contributors&gt;&lt;titles&gt;&lt;title&gt;Sex and Race Differences in the Utilization and Outcomes of Coronary Artery Bypass Grafting Among Medicare Beneficiaries, 1999–2014&lt;/title&gt;&lt;secondary-title&gt;Journal of the American Heart Association&lt;/secondary-title&gt;&lt;/titles&gt;&lt;periodical&gt;&lt;full-title&gt;Journal of the American Heart Association&lt;/full-title&gt;&lt;/periodical&gt;&lt;volume&gt;7&lt;/volume&gt;&lt;number&gt;14&lt;/number&gt;&lt;dates&gt;&lt;year&gt;2018&lt;/year&gt;&lt;/dates&gt;&lt;publisher&gt;Ovid Technologies (Wolters Kluwer Health)&lt;/publisher&gt;&lt;isbn&gt;2047-9980&lt;/isbn&gt;&lt;urls&gt;&lt;related-urls&gt;&lt;url&gt;https://dx.doi.org/10.1161/jaha.118.009014&lt;/url&gt;&lt;/related-urls&gt;&lt;/urls&gt;&lt;electronic-resource-num&gt;10.1161/jaha.118.009014&lt;/electronic-resource-num&gt;&lt;/record&gt;&lt;/Cite&gt;&lt;/EndNote&gt;</w:instrText>
      </w:r>
      <w:r w:rsidR="00391D87" w:rsidRPr="00D804F8">
        <w:fldChar w:fldCharType="separate"/>
      </w:r>
      <w:r w:rsidR="00246F36" w:rsidRPr="00D804F8">
        <w:rPr>
          <w:noProof/>
        </w:rPr>
        <w:t>[36]</w:t>
      </w:r>
      <w:r w:rsidR="00391D87" w:rsidRPr="00D804F8">
        <w:fldChar w:fldCharType="end"/>
      </w:r>
      <w:r w:rsidR="0006742A" w:rsidRPr="00D804F8">
        <w:t>, but also when they experience</w:t>
      </w:r>
      <w:r w:rsidR="00C8313F" w:rsidRPr="00D804F8">
        <w:t xml:space="preserve"> </w:t>
      </w:r>
      <w:r w:rsidR="0006742A" w:rsidRPr="00D804F8">
        <w:t>angina are more likely to be managed medically.</w:t>
      </w:r>
      <w:r w:rsidR="00FC511D" w:rsidRPr="00D804F8">
        <w:t xml:space="preserve"> For example, a </w:t>
      </w:r>
      <w:r w:rsidR="00604A18" w:rsidRPr="00D804F8">
        <w:t>recent</w:t>
      </w:r>
      <w:r w:rsidR="00EF5698" w:rsidRPr="00D804F8">
        <w:t xml:space="preserve"> study</w:t>
      </w:r>
      <w:r w:rsidR="00E74B8D" w:rsidRPr="00D804F8">
        <w:t xml:space="preserve"> </w:t>
      </w:r>
      <w:r w:rsidR="0048392B" w:rsidRPr="00D804F8">
        <w:t xml:space="preserve">assessed the management of </w:t>
      </w:r>
      <w:r w:rsidR="00C77F2B" w:rsidRPr="00D804F8">
        <w:t>chest</w:t>
      </w:r>
      <w:r w:rsidR="0048392B" w:rsidRPr="00D804F8">
        <w:t xml:space="preserve"> pain in ambulatory care found that </w:t>
      </w:r>
      <w:r w:rsidR="00475DF7" w:rsidRPr="00D804F8">
        <w:t>although the same proportion of m</w:t>
      </w:r>
      <w:r w:rsidR="0034571A" w:rsidRPr="00D804F8">
        <w:t>ales</w:t>
      </w:r>
      <w:r w:rsidR="00475DF7" w:rsidRPr="00D804F8">
        <w:t xml:space="preserve"> and </w:t>
      </w:r>
      <w:r w:rsidR="0034571A" w:rsidRPr="00D804F8">
        <w:t xml:space="preserve">females </w:t>
      </w:r>
      <w:r w:rsidR="00C77F2B" w:rsidRPr="00D804F8">
        <w:t xml:space="preserve">present with cardiac chest pain, </w:t>
      </w:r>
      <w:r w:rsidR="00564AA1" w:rsidRPr="00D804F8">
        <w:t>m</w:t>
      </w:r>
      <w:r w:rsidR="0034571A" w:rsidRPr="00D804F8">
        <w:t>ales</w:t>
      </w:r>
      <w:r w:rsidR="00564AA1" w:rsidRPr="00D804F8">
        <w:t xml:space="preserve"> were 2.5 times likely to be referred </w:t>
      </w:r>
      <w:r w:rsidR="00105A69" w:rsidRPr="00D804F8">
        <w:t>to a cardiologist</w:t>
      </w:r>
      <w:r w:rsidR="00564AA1" w:rsidRPr="00D804F8">
        <w:t xml:space="preserve"> </w:t>
      </w:r>
      <w:r w:rsidR="00C47B29" w:rsidRPr="00D804F8">
        <w:t>(aOR 2.</w:t>
      </w:r>
      <w:r w:rsidR="00441E33" w:rsidRPr="00D804F8">
        <w:t>30</w:t>
      </w:r>
      <w:r w:rsidR="00907A7C" w:rsidRPr="00D804F8">
        <w:t>;</w:t>
      </w:r>
      <w:r w:rsidR="00492705" w:rsidRPr="00D804F8">
        <w:t xml:space="preserve"> 95% CI</w:t>
      </w:r>
      <w:r w:rsidR="00907A7C" w:rsidRPr="00D804F8">
        <w:t>,</w:t>
      </w:r>
      <w:r w:rsidR="00492705" w:rsidRPr="00D804F8">
        <w:t xml:space="preserve"> 1.</w:t>
      </w:r>
      <w:r w:rsidR="001E2303" w:rsidRPr="00D804F8">
        <w:t>3</w:t>
      </w:r>
      <w:r w:rsidR="00441E33" w:rsidRPr="00D804F8">
        <w:t>0</w:t>
      </w:r>
      <w:r w:rsidR="00492705" w:rsidRPr="00D804F8">
        <w:t>-</w:t>
      </w:r>
      <w:r w:rsidR="001E2303" w:rsidRPr="00D804F8">
        <w:t>3.78)</w:t>
      </w:r>
      <w:r w:rsidR="00035E3F" w:rsidRPr="00D804F8">
        <w:fldChar w:fldCharType="begin"/>
      </w:r>
      <w:r w:rsidR="00246F36" w:rsidRPr="00D804F8">
        <w:instrText xml:space="preserve"> ADDIN EN.CITE &lt;EndNote&gt;&lt;Cite&gt;&lt;Author&gt;Clerc Liaudat&lt;/Author&gt;&lt;Year&gt;2018&lt;/Year&gt;&lt;RecNum&gt;0&lt;/RecNum&gt;&lt;IDText&gt;Sex/gender bias in the management of chest pain in ambulatory care&lt;/IDText&gt;&lt;DisplayText&gt;[37]&lt;/DisplayText&gt;&lt;record&gt;&lt;urls&gt;&lt;related-urls&gt;&lt;url&gt;https://dx.doi.org/10.1177/1745506518805641&lt;/url&gt;&lt;/related-urls&gt;&lt;/urls&gt;&lt;isbn&gt;1745-5065&lt;/isbn&gt;&lt;titles&gt;&lt;title&gt;Sex/gender bias in the management of chest pain in ambulatory care&lt;/title&gt;&lt;secondary-title&gt;Women&amp;apos;s Health&lt;/secondary-title&gt;&lt;/titles&gt;&lt;pages&gt;174550651880564&lt;/pages&gt;&lt;contributors&gt;&lt;authors&gt;&lt;author&gt;Clerc Liaudat, Christelle&lt;/author&gt;&lt;author&gt;Vaucher, Paul&lt;/author&gt;&lt;author&gt;De Francesco, Tommaso&lt;/author&gt;&lt;author&gt;Jaunin-Stalder, Nicole&lt;/author&gt;&lt;author&gt;Herzig, Lilli&lt;/author&gt;&lt;author&gt;Verdon, François&lt;/author&gt;&lt;author&gt;Favrat, Bernard&lt;/author&gt;&lt;author&gt;Locatelli, Isabella&lt;/author&gt;&lt;author&gt;Clair, Carole&lt;/author&gt;&lt;/authors&gt;&lt;/contributors&gt;&lt;added-date format="utc"&gt;1623518648&lt;/added-date&gt;&lt;ref-type name="Journal Article"&gt;17&lt;/ref-type&gt;&lt;dates&gt;&lt;year&gt;2018&lt;/year&gt;&lt;/dates&gt;&lt;rec-number&gt;74&lt;/rec-number&gt;&lt;publisher&gt;SAGE Publications&lt;/publisher&gt;&lt;last-updated-date format="utc"&gt;1623518648&lt;/last-updated-date&gt;&lt;electronic-resource-num&gt;10.1177/1745506518805641&lt;/electronic-resource-num&gt;&lt;volume&gt;14&lt;/volume&gt;&lt;/record&gt;&lt;/Cite&gt;&lt;/EndNote&gt;</w:instrText>
      </w:r>
      <w:r w:rsidR="00035E3F" w:rsidRPr="00D804F8">
        <w:fldChar w:fldCharType="separate"/>
      </w:r>
      <w:r w:rsidR="00246F36" w:rsidRPr="00D804F8">
        <w:rPr>
          <w:noProof/>
        </w:rPr>
        <w:t>[37]</w:t>
      </w:r>
      <w:r w:rsidR="00035E3F" w:rsidRPr="00D804F8">
        <w:fldChar w:fldCharType="end"/>
      </w:r>
      <w:r w:rsidR="00EB75ED" w:rsidRPr="00D804F8">
        <w:t xml:space="preserve">. </w:t>
      </w:r>
      <w:r w:rsidR="00105A69" w:rsidRPr="00D804F8">
        <w:t>Even after referral</w:t>
      </w:r>
      <w:r w:rsidR="00E95C19" w:rsidRPr="00D804F8">
        <w:t xml:space="preserve"> to a cardiologist</w:t>
      </w:r>
      <w:r w:rsidR="00105A69" w:rsidRPr="00D804F8">
        <w:t xml:space="preserve">, </w:t>
      </w:r>
      <w:r w:rsidR="0034571A" w:rsidRPr="00D804F8">
        <w:t>females</w:t>
      </w:r>
      <w:r w:rsidR="00562A95" w:rsidRPr="00D804F8">
        <w:t xml:space="preserve"> </w:t>
      </w:r>
      <w:r w:rsidR="00907A7C" w:rsidRPr="00D804F8">
        <w:t>remain</w:t>
      </w:r>
      <w:r w:rsidR="00562A95" w:rsidRPr="00D804F8">
        <w:t xml:space="preserve"> less likely to be referred for </w:t>
      </w:r>
      <w:r w:rsidR="008629D1" w:rsidRPr="00D804F8">
        <w:t xml:space="preserve">invasive management </w:t>
      </w:r>
      <w:r w:rsidR="00907A7C" w:rsidRPr="00D804F8">
        <w:t>(OR 0.59; 95% CI, 0.48 to 0.72)</w:t>
      </w:r>
      <w:r w:rsidR="00AD1EC3" w:rsidRPr="00D804F8">
        <w:t xml:space="preserve"> </w:t>
      </w:r>
      <w:r w:rsidR="008D3FC6" w:rsidRPr="00D804F8">
        <w:fldChar w:fldCharType="begin"/>
      </w:r>
      <w:r w:rsidR="00246F36" w:rsidRPr="00D804F8">
        <w:instrText xml:space="preserve"> ADDIN EN.CITE &lt;EndNote&gt;&lt;Cite&gt;&lt;Author&gt;Daly&lt;/Author&gt;&lt;Year&gt;2006&lt;/Year&gt;&lt;RecNum&gt;86&lt;/RecNum&gt;&lt;IDText&gt;Gender Differences in the Management and Clinical Outcome of Stable Angina&lt;/IDText&gt;&lt;DisplayText&gt;[38]&lt;/DisplayText&gt;&lt;record&gt;&lt;rec-number&gt;86&lt;/rec-number&gt;&lt;foreign-keys&gt;&lt;key app="EN" db-id="axvr9pztpaz5efer9waxadt4ar2dwd9trdas" timestamp="1623707327"&gt;86&lt;/key&gt;&lt;/foreign-keys&gt;&lt;ref-type name="Journal Article"&gt;17&lt;/ref-type&gt;&lt;contributors&gt;&lt;authors&gt;&lt;author&gt;Daly, Caroline&lt;/author&gt;&lt;author&gt;Clemens, Felicity&lt;/author&gt;&lt;author&gt;Lopez Sendon, Jose L.&lt;/author&gt;&lt;author&gt;Tavazzi, Luigi&lt;/author&gt;&lt;author&gt;Boersma, Eric&lt;/author&gt;&lt;author&gt;Danchin, Nicholas&lt;/author&gt;&lt;author&gt;Delahaye, Francois&lt;/author&gt;&lt;author&gt;Gitt, Anselm&lt;/author&gt;&lt;author&gt;Julian, Desmond&lt;/author&gt;&lt;author&gt;Mulcahy, David&lt;/author&gt;&lt;author&gt;Ruzyllo, Witold&lt;/author&gt;&lt;author&gt;Thygesen, Kristian&lt;/author&gt;&lt;author&gt;Verheugt, Freek&lt;/author&gt;&lt;author&gt;Fox, Kim M.&lt;/author&gt;&lt;/authors&gt;&lt;/contributors&gt;&lt;titles&gt;&lt;title&gt;Gender Differences in the Management and Clinical Outcome of Stable Angina&lt;/title&gt;&lt;secondary-title&gt;Circulation&lt;/secondary-title&gt;&lt;/titles&gt;&lt;periodical&gt;&lt;full-title&gt;Circulation&lt;/full-title&gt;&lt;/periodical&gt;&lt;pages&gt;490-498&lt;/pages&gt;&lt;volume&gt;113&lt;/volume&gt;&lt;number&gt;4&lt;/number&gt;&lt;dates&gt;&lt;year&gt;2006&lt;/year&gt;&lt;/dates&gt;&lt;publisher&gt;Ovid Technologies (Wolters Kluwer Health)&lt;/publisher&gt;&lt;isbn&gt;0009-7322&lt;/isbn&gt;&lt;urls&gt;&lt;related-urls&gt;&lt;url&gt;https://dx.doi.org/10.1161/circulationaha.105.561647&lt;/url&gt;&lt;/related-urls&gt;&lt;/urls&gt;&lt;electronic-resource-num&gt;10.1161/circulationaha.105.561647&lt;/electronic-resource-num&gt;&lt;/record&gt;&lt;/Cite&gt;&lt;/EndNote&gt;</w:instrText>
      </w:r>
      <w:r w:rsidR="008D3FC6" w:rsidRPr="00D804F8">
        <w:fldChar w:fldCharType="separate"/>
      </w:r>
      <w:r w:rsidR="00246F36" w:rsidRPr="00D804F8">
        <w:rPr>
          <w:noProof/>
        </w:rPr>
        <w:t>[38]</w:t>
      </w:r>
      <w:r w:rsidR="008D3FC6" w:rsidRPr="00D804F8">
        <w:fldChar w:fldCharType="end"/>
      </w:r>
      <w:r w:rsidR="00AD1EC3" w:rsidRPr="00D804F8">
        <w:t>.</w:t>
      </w:r>
    </w:p>
    <w:p w14:paraId="71330C2E" w14:textId="7C616617" w:rsidR="00707F29" w:rsidRPr="00D804F8" w:rsidRDefault="001E04F0" w:rsidP="00F007E8">
      <w:pPr>
        <w:pStyle w:val="NormalWeb"/>
        <w:snapToGrid w:val="0"/>
        <w:spacing w:before="0" w:beforeAutospacing="0" w:after="0" w:afterAutospacing="0" w:line="480" w:lineRule="auto"/>
        <w:ind w:firstLine="720"/>
        <w:jc w:val="both"/>
      </w:pPr>
      <w:r w:rsidRPr="00D804F8">
        <w:t xml:space="preserve">Temporal changes in the prevalence of each CHiP factor suggested a gradual increase in the absolute number of CHiP cases in most of the CHiP types among females and males. Nevertheless, the proportions of females in each CHiP type remained stable over time </w:t>
      </w:r>
      <w:proofErr w:type="gramStart"/>
      <w:r w:rsidRPr="00D804F8">
        <w:t>with the exception of</w:t>
      </w:r>
      <w:proofErr w:type="gramEnd"/>
      <w:r w:rsidRPr="00D804F8">
        <w:t xml:space="preserve"> LM PCI and CTO PCI. The observation that the proportion of females undergoing CTO PCI overtime has decreased is of interest, and suggests that females are perhaps more likely to be</w:t>
      </w:r>
      <w:r w:rsidRPr="00D804F8">
        <w:rPr>
          <w:i/>
          <w:iCs/>
        </w:rPr>
        <w:t xml:space="preserve"> </w:t>
      </w:r>
      <w:r w:rsidRPr="00D804F8">
        <w:t>managed medically due to either age, comorbidities, and a higher perception of complications</w:t>
      </w:r>
      <w:r w:rsidR="00DF7025" w:rsidRPr="00D804F8">
        <w:t xml:space="preserve"> </w:t>
      </w:r>
      <w:r w:rsidR="00707F29" w:rsidRPr="00D804F8">
        <w:fldChar w:fldCharType="begin"/>
      </w:r>
      <w:r w:rsidR="00246F36" w:rsidRPr="00D804F8">
        <w:instrText xml:space="preserve"> ADDIN EN.CITE &lt;EndNote&gt;&lt;Cite&gt;&lt;Author&gt;Patel&lt;/Author&gt;&lt;Year&gt;2017&lt;/Year&gt;&lt;RecNum&gt;126&lt;/RecNum&gt;&lt;DisplayText&gt;[39]&lt;/DisplayText&gt;&lt;record&gt;&lt;rec-number&gt;126&lt;/rec-number&gt;&lt;foreign-keys&gt;&lt;key app="EN" db-id="axvr9pztpaz5efer9waxadt4ar2dwd9trdas" timestamp="1635879374"&gt;126&lt;/key&gt;&lt;/foreign-keys&gt;&lt;ref-type name="Journal Article"&gt;17&lt;/ref-type&gt;&lt;contributors&gt;&lt;authors&gt;&lt;author&gt;Patel, B.&lt;/author&gt;&lt;author&gt;Shah, M.&lt;/author&gt;&lt;author&gt;Dusaj, R.&lt;/author&gt;&lt;author&gt;Maynard, S.&lt;/author&gt;&lt;author&gt;Patel, N.&lt;/author&gt;&lt;/authors&gt;&lt;/contributors&gt;&lt;auth-address&gt;Departments of Cardiology (Patel, Shah, Dusaj, Patel) and Nephrology (Maynard), Lehigh Valley Hospital, Allentown, Pennsylvania.&lt;/auth-address&gt;&lt;titles&gt;&lt;title&gt;Percutaneous coronary intervention and inpatient mortality in patients with advanced chronic kidney disease presenting with acute coronary syndrome&lt;/title&gt;&lt;secondary-title&gt;Proc (Bayl Univ Med Cent)&lt;/secondary-title&gt;&lt;/titles&gt;&lt;periodical&gt;&lt;full-title&gt;Proc (Bayl Univ Med Cent)&lt;/full-title&gt;&lt;/periodical&gt;&lt;pages&gt;400-403&lt;/pages&gt;&lt;volume&gt;30&lt;/volume&gt;&lt;number&gt;4&lt;/number&gt;&lt;edition&gt;2017/10/03&lt;/edition&gt;&lt;dates&gt;&lt;year&gt;2017&lt;/year&gt;&lt;pub-dates&gt;&lt;date&gt;Oct&lt;/date&gt;&lt;/pub-dates&gt;&lt;/dates&gt;&lt;isbn&gt;0899-8280 (Print)&amp;#xD;0899-8280&lt;/isbn&gt;&lt;accession-num&gt;28966444&lt;/accession-num&gt;&lt;urls&gt;&lt;/urls&gt;&lt;custom2&gt;PMC5595374&lt;/custom2&gt;&lt;electronic-resource-num&gt;10.1080/08998280.2017.11930205&lt;/electronic-resource-num&gt;&lt;remote-database-provider&gt;NLM&lt;/remote-database-provider&gt;&lt;language&gt;eng&lt;/language&gt;&lt;/record&gt;&lt;/Cite&gt;&lt;/EndNote&gt;</w:instrText>
      </w:r>
      <w:r w:rsidR="00707F29" w:rsidRPr="00D804F8">
        <w:fldChar w:fldCharType="separate"/>
      </w:r>
      <w:r w:rsidR="00246F36" w:rsidRPr="00D804F8">
        <w:rPr>
          <w:noProof/>
        </w:rPr>
        <w:t>[39]</w:t>
      </w:r>
      <w:r w:rsidR="00707F29" w:rsidRPr="00D804F8">
        <w:fldChar w:fldCharType="end"/>
      </w:r>
      <w:r w:rsidR="00DF7025" w:rsidRPr="00D804F8">
        <w:t xml:space="preserve"> </w:t>
      </w:r>
      <w:r w:rsidR="00DF7025" w:rsidRPr="00D804F8">
        <w:fldChar w:fldCharType="begin">
          <w:fldData xml:space="preserve">PEVuZE5vdGU+PENpdGU+PEF1dGhvcj5Ba29kYWQ8L0F1dGhvcj48WWVhcj4yMDE5PC9ZZWFyPjxS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</w:fldData>
        </w:fldChar>
      </w:r>
      <w:r w:rsidR="00246F36" w:rsidRPr="00D804F8">
        <w:instrText xml:space="preserve"> ADDIN EN.CITE </w:instrText>
      </w:r>
      <w:r w:rsidR="00246F36" w:rsidRPr="00D804F8">
        <w:fldChar w:fldCharType="begin">
          <w:fldData xml:space="preserve">PEVuZE5vdGU+PENpdGU+PEF1dGhvcj5Ba29kYWQ8L0F1dGhvcj48WWVhcj4yMDE5PC9ZZWFyPjxS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</w:fldData>
        </w:fldChar>
      </w:r>
      <w:r w:rsidR="00246F36" w:rsidRPr="00D804F8">
        <w:instrText xml:space="preserve"> ADDIN EN.CITE.DATA </w:instrText>
      </w:r>
      <w:r w:rsidR="00246F36" w:rsidRPr="00D804F8">
        <w:fldChar w:fldCharType="end"/>
      </w:r>
      <w:r w:rsidR="00DF7025" w:rsidRPr="00D804F8">
        <w:fldChar w:fldCharType="separate"/>
      </w:r>
      <w:r w:rsidR="00246F36" w:rsidRPr="00D804F8">
        <w:rPr>
          <w:noProof/>
        </w:rPr>
        <w:t>[32]</w:t>
      </w:r>
      <w:r w:rsidR="00DF7025" w:rsidRPr="00D804F8">
        <w:fldChar w:fldCharType="end"/>
      </w:r>
      <w:r w:rsidR="00DF7025" w:rsidRPr="00D804F8">
        <w:fldChar w:fldCharType="begin"/>
      </w:r>
      <w:r w:rsidR="00DF7025" w:rsidRPr="00D804F8">
        <w:fldChar w:fldCharType="separate"/>
      </w:r>
      <w:r w:rsidR="00DF7025" w:rsidRPr="00D804F8">
        <w:t>{Guo, 2019 #70}</w:t>
      </w:r>
      <w:r w:rsidR="00DF7025" w:rsidRPr="00D804F8">
        <w:fldChar w:fldCharType="end"/>
      </w:r>
      <w:r w:rsidR="00DF7025" w:rsidRPr="00D804F8">
        <w:fldChar w:fldCharType="begin"/>
      </w:r>
      <w:r w:rsidR="00246F36" w:rsidRPr="00D804F8">
        <w:instrText xml:space="preserve"> ADDIN EN.CITE &lt;EndNote&gt;&lt;Cite&gt;&lt;Author&gt;Guo&lt;/Author&gt;&lt;Year&gt;2019&lt;/Year&gt;&lt;RecNum&gt;70&lt;/RecNum&gt;&lt;DisplayText&gt;[31]&lt;/DisplayText&gt;&lt;record&gt;&lt;rec-number&gt;70&lt;/rec-number&gt;&lt;foreign-keys&gt;&lt;key app="EN" db-id="axvr9pztpaz5efer9waxadt4ar2dwd9trdas" timestamp="1623707312"&gt;70&lt;/key&gt;&lt;/foreign-keys&gt;&lt;ref-type name="Journal Article"&gt;17&lt;/ref-type&gt;&lt;contributors&gt;&lt;authors&gt;&lt;author&gt;Guo, Lei&lt;/author&gt;&lt;author&gt;Lv, Haichen&lt;/author&gt;&lt;author&gt;Zhong, Lei&lt;/author&gt;&lt;author&gt;Wu, Jian&lt;/author&gt;&lt;author&gt;Ding, Huaiyu&lt;/author&gt;&lt;author&gt;Xu, Jiaying&lt;/author&gt;&lt;author&gt;Huang, Rongchong&lt;/author&gt;&lt;/authors&gt;&lt;secondary-authors&gt;&lt;author&gt;Nguyen, Thach N.&lt;/author&gt;&lt;/secondary-authors&gt;&lt;/contributors&gt;&lt;titles&gt;&lt;title&gt;Gender Differences in Long-Term Outcomes of Medical Therapy and Successful Percutaneous Coronary Intervention for Coronary Chronic Total Occlusions&lt;/title&gt;&lt;secondary-title&gt;Journal of Interventional Cardiology&lt;/secondary-title&gt;&lt;/titles&gt;&lt;periodical&gt;&lt;full-title&gt;Journal of Interventional Cardiology&lt;/full-title&gt;&lt;/periodical&gt;&lt;pages&gt;2017958&lt;/pages&gt;&lt;volume&gt;2019&lt;/volume&gt;&lt;dates&gt;&lt;year&gt;2019&lt;/year&gt;&lt;pub-dates&gt;&lt;date&gt;2019/09/10&lt;/date&gt;&lt;/pub-dates&gt;&lt;/dates&gt;&lt;publisher&gt;Hindawi&lt;/publisher&gt;&lt;isbn&gt;0896-4327&lt;/isbn&gt;&lt;urls&gt;&lt;related-urls&gt;&lt;url&gt;https://doi.org/10.1155/2019/2017958&lt;/url&gt;&lt;/related-urls&gt;&lt;/urls&gt;&lt;electronic-resource-num&gt;10.1155/2019/2017958&lt;/electronic-resource-num&gt;&lt;/record&gt;&lt;/Cite&gt;&lt;/EndNote&gt;</w:instrText>
      </w:r>
      <w:r w:rsidR="00DF7025" w:rsidRPr="00D804F8">
        <w:fldChar w:fldCharType="separate"/>
      </w:r>
      <w:r w:rsidR="00246F36" w:rsidRPr="00D804F8">
        <w:rPr>
          <w:noProof/>
        </w:rPr>
        <w:t>[31]</w:t>
      </w:r>
      <w:r w:rsidR="00DF7025" w:rsidRPr="00D804F8">
        <w:fldChar w:fldCharType="end"/>
      </w:r>
      <w:r w:rsidR="00DF7025" w:rsidRPr="00D804F8">
        <w:t xml:space="preserve">. </w:t>
      </w:r>
      <w:r w:rsidRPr="00D804F8">
        <w:t xml:space="preserve">In contrast, trends of LMS PCI rates in the females showed a gradual increase. This may reflect </w:t>
      </w:r>
      <w:proofErr w:type="gramStart"/>
      <w:r w:rsidRPr="00D804F8">
        <w:t>that female patients</w:t>
      </w:r>
      <w:proofErr w:type="gramEnd"/>
      <w:r w:rsidRPr="00D804F8">
        <w:t xml:space="preserve"> are less </w:t>
      </w:r>
      <w:r w:rsidR="00A20564" w:rsidRPr="00D804F8">
        <w:t>likely</w:t>
      </w:r>
      <w:r w:rsidRPr="00D804F8">
        <w:t xml:space="preserve"> to be offered cardiac surgery than male patients, and so may be more </w:t>
      </w:r>
      <w:r w:rsidR="00A20564" w:rsidRPr="00D804F8">
        <w:t>likely</w:t>
      </w:r>
      <w:r w:rsidRPr="00D804F8">
        <w:t xml:space="preserve"> t</w:t>
      </w:r>
      <w:r w:rsidR="00A20564" w:rsidRPr="00D804F8">
        <w:t>o</w:t>
      </w:r>
      <w:r w:rsidRPr="00D804F8">
        <w:t xml:space="preserve"> be managed with PCI. Indeed, recent </w:t>
      </w:r>
      <w:r w:rsidRPr="00D804F8">
        <w:lastRenderedPageBreak/>
        <w:t>studies have shown similar outcomes following LM PCI between sexes. For example a study on 1026 patients underwent unprotected LMS PCI found that, after propensity score matching that MACCE [</w:t>
      </w:r>
      <w:r w:rsidRPr="00D804F8">
        <w:rPr>
          <w:color w:val="111111"/>
          <w:shd w:val="clear" w:color="auto" w:fill="FFFFFF"/>
        </w:rPr>
        <w:t> [HR, 1.04 (95% CI, 0.68–1.61; p = 0.85)], all-cause death (HR, 0.96 (95% CI, 0.52–1.77); p = 0.89) or MI [HR, 0.84 (95% CI, 0.21–3.50; p = 0.84)] were not different among males and females</w:t>
      </w:r>
      <w:r w:rsidR="00DF7025" w:rsidRPr="00D804F8">
        <w:rPr>
          <w:color w:val="111111"/>
          <w:shd w:val="clear" w:color="auto" w:fill="FFFFFF"/>
        </w:rPr>
        <w:fldChar w:fldCharType="begin"/>
      </w:r>
      <w:r w:rsidR="00246F36" w:rsidRPr="00D804F8">
        <w:rPr>
          <w:color w:val="111111"/>
          <w:shd w:val="clear" w:color="auto" w:fill="FFFFFF"/>
        </w:rPr>
        <w:instrText xml:space="preserve"> ADDIN EN.CITE &lt;EndNote&gt;&lt;Cite&gt;&lt;Author&gt;Chandrasekhar&lt;/Author&gt;&lt;Year&gt;2018&lt;/Year&gt;&lt;RecNum&gt;132&lt;/RecNum&gt;&lt;DisplayText&gt;[40]&lt;/DisplayText&gt;&lt;record&gt;&lt;rec-number&gt;132&lt;/rec-number&gt;&lt;foreign-keys&gt;&lt;key app="EN" db-id="axvr9pztpaz5efer9waxadt4ar2dwd9trdas" timestamp="1636326478"&gt;132&lt;/key&gt;&lt;/foreign-keys&gt;&lt;ref-type name="Journal Article"&gt;17&lt;/ref-type&gt;&lt;contributors&gt;&lt;authors&gt;&lt;author&gt;Chandrasekhar, J.&lt;/author&gt;&lt;author&gt;Mehran, R.&lt;/author&gt;&lt;/authors&gt;&lt;/contributors&gt;&lt;auth-address&gt;Icahn School of Medicine at Mount Sinai, United States.&amp;#xD;Icahn School of Medicine at Mount Sinai, United States. Electronic address: Roxana.mehran@mountsinai.org.&lt;/auth-address&gt;&lt;titles&gt;&lt;title&gt;Equal sex-based outcomes in unprotected left main PCI: No advantage for men&lt;/title&gt;&lt;secondary-title&gt;Int J Cardiol&lt;/secondary-title&gt;&lt;/titles&gt;&lt;periodical&gt;&lt;full-title&gt;Int J Cardiol&lt;/full-title&gt;&lt;/periodical&gt;&lt;pages&gt;61-63&lt;/pages&gt;&lt;volume&gt;253&lt;/volume&gt;&lt;edition&gt;2018/01/08&lt;/edition&gt;&lt;keywords&gt;&lt;keyword&gt;*Coronary Artery Bypass&lt;/keyword&gt;&lt;keyword&gt;Coronary Artery Disease&lt;/keyword&gt;&lt;keyword&gt;Humans&lt;/keyword&gt;&lt;keyword&gt;Male&lt;/keyword&gt;&lt;keyword&gt;*Percutaneous Coronary Intervention&lt;/keyword&gt;&lt;keyword&gt;Treatment Outcome&lt;/keyword&gt;&lt;keyword&gt;*Sex differences&lt;/keyword&gt;&lt;keyword&gt;*Unprotected left main PCI&lt;/keyword&gt;&lt;/keywords&gt;&lt;dates&gt;&lt;year&gt;2018&lt;/year&gt;&lt;pub-dates&gt;&lt;date&gt;Feb 15&lt;/date&gt;&lt;/pub-dates&gt;&lt;/dates&gt;&lt;isbn&gt;0167-5273&lt;/isbn&gt;&lt;accession-num&gt;29306472&lt;/accession-num&gt;&lt;urls&gt;&lt;/urls&gt;&lt;electronic-resource-num&gt;10.1016/j.ijcard.2017.10.119&lt;/electronic-resource-num&gt;&lt;remote-database-provider&gt;NLM&lt;/remote-database-provider&gt;&lt;language&gt;eng&lt;/language&gt;&lt;/record&gt;&lt;/Cite&gt;&lt;/EndNote&gt;</w:instrText>
      </w:r>
      <w:r w:rsidR="00DF7025" w:rsidRPr="00D804F8">
        <w:rPr>
          <w:color w:val="111111"/>
          <w:shd w:val="clear" w:color="auto" w:fill="FFFFFF"/>
        </w:rPr>
        <w:fldChar w:fldCharType="separate"/>
      </w:r>
      <w:r w:rsidR="00246F36" w:rsidRPr="00D804F8">
        <w:rPr>
          <w:noProof/>
          <w:color w:val="111111"/>
          <w:shd w:val="clear" w:color="auto" w:fill="FFFFFF"/>
        </w:rPr>
        <w:t>[40]</w:t>
      </w:r>
      <w:r w:rsidR="00DF7025" w:rsidRPr="00D804F8">
        <w:rPr>
          <w:color w:val="111111"/>
          <w:shd w:val="clear" w:color="auto" w:fill="FFFFFF"/>
        </w:rPr>
        <w:fldChar w:fldCharType="end"/>
      </w:r>
      <w:r w:rsidR="00DF7025" w:rsidRPr="00D804F8">
        <w:rPr>
          <w:color w:val="111111"/>
          <w:shd w:val="clear" w:color="auto" w:fill="FFFFFF"/>
        </w:rPr>
        <w:t>.</w:t>
      </w:r>
    </w:p>
    <w:p w14:paraId="1BFE3F33" w14:textId="3F52B8EB" w:rsidR="0031465B" w:rsidRPr="00D804F8" w:rsidRDefault="0027224C" w:rsidP="00F007E8">
      <w:pPr>
        <w:pStyle w:val="NormalWeb"/>
        <w:snapToGrid w:val="0"/>
        <w:spacing w:before="0" w:beforeAutospacing="0" w:after="0" w:afterAutospacing="0" w:line="480" w:lineRule="auto"/>
        <w:jc w:val="both"/>
      </w:pPr>
      <w:r w:rsidRPr="00D804F8">
        <w:rPr>
          <w:color w:val="212121"/>
          <w:shd w:val="clear" w:color="auto" w:fill="FFFFFF"/>
        </w:rPr>
        <w:tab/>
      </w:r>
      <w:r w:rsidR="00CE1B7E" w:rsidRPr="00D804F8">
        <w:t>Comparing our finding</w:t>
      </w:r>
      <w:r w:rsidR="00D1545C" w:rsidRPr="00D804F8">
        <w:t>s</w:t>
      </w:r>
      <w:r w:rsidR="00CE1B7E" w:rsidRPr="00D804F8">
        <w:t xml:space="preserve"> with previous studies that </w:t>
      </w:r>
      <w:r w:rsidR="00D1545C" w:rsidRPr="00D804F8">
        <w:t>have examined</w:t>
      </w:r>
      <w:r w:rsidR="00CE1B7E" w:rsidRPr="00D804F8">
        <w:t xml:space="preserve"> </w:t>
      </w:r>
      <w:r w:rsidR="00D1545C" w:rsidRPr="00D804F8">
        <w:t xml:space="preserve">sex differences in outcomes </w:t>
      </w:r>
      <w:r w:rsidR="00CE1B7E" w:rsidRPr="00D804F8">
        <w:t xml:space="preserve">following </w:t>
      </w:r>
      <w:r w:rsidR="00A64E64" w:rsidRPr="00D804F8">
        <w:t xml:space="preserve">non-complex PCI, </w:t>
      </w:r>
      <w:r w:rsidR="00D1545C" w:rsidRPr="00D804F8">
        <w:t>our analysis suggests that</w:t>
      </w:r>
      <w:r w:rsidR="00237830" w:rsidRPr="00D804F8">
        <w:t xml:space="preserve"> </w:t>
      </w:r>
      <w:r w:rsidR="00331FF6" w:rsidRPr="00D804F8">
        <w:t xml:space="preserve">the </w:t>
      </w:r>
      <w:r w:rsidR="00D1545C" w:rsidRPr="00D804F8">
        <w:t xml:space="preserve">increased </w:t>
      </w:r>
      <w:r w:rsidR="00237830" w:rsidRPr="00D804F8">
        <w:t xml:space="preserve">risk of death </w:t>
      </w:r>
      <w:r w:rsidR="00D1545C" w:rsidRPr="00D804F8">
        <w:t xml:space="preserve">in </w:t>
      </w:r>
      <w:r w:rsidR="0034571A" w:rsidRPr="00D804F8">
        <w:t xml:space="preserve">females </w:t>
      </w:r>
      <w:r w:rsidR="00D1545C" w:rsidRPr="00D804F8">
        <w:t xml:space="preserve"> (compared to m</w:t>
      </w:r>
      <w:r w:rsidR="0034571A" w:rsidRPr="00D804F8">
        <w:t>ales</w:t>
      </w:r>
      <w:r w:rsidR="00D1545C" w:rsidRPr="00D804F8">
        <w:t xml:space="preserve">) </w:t>
      </w:r>
      <w:r w:rsidR="00237830" w:rsidRPr="00D804F8">
        <w:t>w</w:t>
      </w:r>
      <w:r w:rsidR="00D1545C" w:rsidRPr="00D804F8">
        <w:t>as</w:t>
      </w:r>
      <w:r w:rsidR="00237830" w:rsidRPr="00D804F8">
        <w:t xml:space="preserve"> </w:t>
      </w:r>
      <w:r w:rsidR="001B03C4" w:rsidRPr="00D804F8">
        <w:t xml:space="preserve">even </w:t>
      </w:r>
      <w:r w:rsidR="00237830" w:rsidRPr="00D804F8">
        <w:t xml:space="preserve">higher </w:t>
      </w:r>
      <w:r w:rsidR="00054DBB" w:rsidRPr="00D804F8">
        <w:t>than th</w:t>
      </w:r>
      <w:r w:rsidR="00D1545C" w:rsidRPr="00D804F8">
        <w:t>at</w:t>
      </w:r>
      <w:r w:rsidR="00054DBB" w:rsidRPr="00D804F8">
        <w:t xml:space="preserve"> </w:t>
      </w:r>
      <w:r w:rsidR="00EE1861" w:rsidRPr="00D804F8">
        <w:t xml:space="preserve">seen </w:t>
      </w:r>
      <w:r w:rsidR="00054DBB" w:rsidRPr="00D804F8">
        <w:t xml:space="preserve">with non-complex </w:t>
      </w:r>
      <w:r w:rsidR="007C3571" w:rsidRPr="00D804F8">
        <w:t>PCIs</w:t>
      </w:r>
      <w:r w:rsidR="002F5087" w:rsidRPr="00D804F8">
        <w:t xml:space="preserve"> </w:t>
      </w:r>
      <w:r w:rsidR="002F5087" w:rsidRPr="00D804F8">
        <w:fldChar w:fldCharType="begin"/>
      </w:r>
      <w:r w:rsidR="00246F36" w:rsidRPr="00D804F8">
        <w:instrText xml:space="preserve"> ADDIN EN.CITE &lt;EndNote&gt;&lt;Cite&gt;&lt;Author&gt;Heer&lt;/Author&gt;&lt;Year&gt;2017&lt;/Year&gt;&lt;RecNum&gt;122&lt;/RecNum&gt;&lt;IDText&gt;Sex Differences in Percutaneous Coronary Intervention—Insights From the Coronary Angiography and PCI Registry of the German Society of Cardiology&lt;/IDText&gt;&lt;DisplayText&gt;[26]&lt;/DisplayText&gt;&lt;record&gt;&lt;rec-number&gt;122&lt;/rec-number&gt;&lt;foreign-keys&gt;&lt;key app="EN" db-id="axvr9pztpaz5efer9waxadt4ar2dwd9trdas" timestamp="1625357480" guid="58ffbf5a-8c5e-4296-ada0-a0b25fb00fca"&gt;122&lt;/key&gt;&lt;/foreign-keys&gt;&lt;ref-type name="Journal Article"&gt;17&lt;/ref-type&gt;&lt;contributors&gt;&lt;authors&gt;&lt;author&gt;Heer, Tobias&lt;/author&gt;&lt;author&gt;Hochadel, Matthias&lt;/author&gt;&lt;author&gt;Schmidt, Karin&lt;/author&gt;&lt;author&gt;Mehilli, Julinda&lt;/author&gt;&lt;author&gt;Zahn, Ralf&lt;/author&gt;&lt;author&gt;Kuck, Karl‐Heinz&lt;/author&gt;&lt;author&gt;Hamm, Christian&lt;/author&gt;&lt;author&gt;Böhm, Michael&lt;/author&gt;&lt;author&gt;Ertl, Georg&lt;/author&gt;&lt;author&gt;Hoffmeister, Hans Martin&lt;/author&gt;&lt;author&gt;Sack, Stefan&lt;/author&gt;&lt;author&gt;Senges, Jochen&lt;/author&gt;&lt;author&gt;Massberg, Steffen&lt;/author&gt;&lt;author&gt;Gitt, Anselm K.&lt;/author&gt;&lt;author&gt;Zeymer, Uwe&lt;/author&gt;&lt;/authors&gt;&lt;/contributors&gt;&lt;titles&gt;&lt;title&gt;Sex Differences in Percutaneous Coronary Intervention—Insights From the Coronary Angiography and PCI Registry of the German Society of Cardiology&lt;/title&gt;&lt;secondary-title&gt;Journal of the American Heart Association&lt;/secondary-title&gt;&lt;/titles&gt;&lt;periodical&gt;&lt;full-title&gt;Journal of the American Heart Association&lt;/full-title&gt;&lt;/periodical&gt;&lt;pages&gt;e004972&lt;/pages&gt;&lt;volume&gt;6&lt;/volume&gt;&lt;number&gt;3&lt;/number&gt;&lt;dates&gt;&lt;year&gt;2017&lt;/year&gt;&lt;/dates&gt;&lt;publisher&gt;Ovid Technologies (Wolters Kluwer Health)&lt;/publisher&gt;&lt;isbn&gt;2047-9980&lt;/isbn&gt;&lt;urls&gt;&lt;related-urls&gt;&lt;url&gt;https://dx.doi.org/10.1161/jaha.116.004972&lt;/url&gt;&lt;/related-urls&gt;&lt;/urls&gt;&lt;electronic-resource-num&gt;10.1161/jaha.116.004972&lt;/electronic-resource-num&gt;&lt;/record&gt;&lt;/Cite&gt;&lt;/EndNote&gt;</w:instrText>
      </w:r>
      <w:r w:rsidR="002F5087" w:rsidRPr="00D804F8">
        <w:fldChar w:fldCharType="separate"/>
      </w:r>
      <w:r w:rsidR="00246F36" w:rsidRPr="00D804F8">
        <w:rPr>
          <w:noProof/>
        </w:rPr>
        <w:t>[26]</w:t>
      </w:r>
      <w:r w:rsidR="002F5087" w:rsidRPr="00D804F8">
        <w:fldChar w:fldCharType="end"/>
      </w:r>
      <w:r w:rsidR="002F5087" w:rsidRPr="00D804F8">
        <w:t xml:space="preserve"> </w:t>
      </w:r>
      <w:r w:rsidR="002F5087" w:rsidRPr="00D804F8">
        <w:fldChar w:fldCharType="begin"/>
      </w:r>
      <w:r w:rsidR="00F007E8" w:rsidRPr="00D804F8">
        <w:instrText xml:space="preserve"> ADDIN EN.CITE &lt;EndNote&gt;&lt;Cite&gt;&lt;Author&gt;Epps&lt;/Author&gt;&lt;Year&gt;2016&lt;/Year&gt;&lt;RecNum&gt;0&lt;/RecNum&gt;&lt;IDText&gt;Sex Differences in Outcomes Following Percutaneous Coronary Intervention According to Age&lt;/IDText&gt;&lt;DisplayText&gt;[11]&lt;/DisplayText&gt;&lt;record&gt;&lt;rec-number&gt;191&lt;/rec-number&gt;&lt;foreign-keys&gt;&lt;key app="EN" db-id="dsv0aftdnpaavfesssvxa0985ave5waded0d" timestamp="1612003866"&gt;191&lt;/key&gt;&lt;/foreign-keys&gt;&lt;ref-type name="Journal Article"&gt;17&lt;/ref-type&gt;&lt;contributors&gt;&lt;authors&gt;&lt;author&gt;Epps, Kelly C.&lt;/author&gt;&lt;author&gt;Holper, Elizabeth M.&lt;/author&gt;&lt;author&gt;Selzer, Faith&lt;/author&gt;&lt;author&gt;Vlachos, Helen A.&lt;/author&gt;&lt;author&gt;Gualano, Sarah K.&lt;/author&gt;&lt;author&gt;Abbott, J. Dawn&lt;/author&gt;&lt;author&gt;Jacobs, Alice K.&lt;/author&gt;&lt;author&gt;Marroquin, Oscar C.&lt;/author&gt;&lt;author&gt;Naidu, Srihari S.&lt;/author&gt;&lt;author&gt;Groeneveld, Peter W.&lt;/author&gt;&lt;author&gt;Wilensky, Robert L.&lt;/author&gt;&lt;/authors&gt;&lt;/contributors&gt;&lt;titles&gt;&lt;title&gt;Sex Differences in Outcomes Following Percutaneous Coronary Intervention According to Age&lt;/title&gt;&lt;secondary-title&gt;Circulation: Cardiovascular Quality and Outcomes&lt;/secondary-title&gt;&lt;/titles&gt;&lt;periodical&gt;&lt;full-title&gt;Circulation: Cardiovascular Quality and Outcomes&lt;/full-title&gt;&lt;/periodical&gt;&lt;pages&gt;S16-S25&lt;/pages&gt;&lt;volume&gt;9&lt;/volume&gt;&lt;number&gt;2 suppl 1&lt;/number&gt;&lt;dates&gt;&lt;year&gt;2016&lt;/year&gt;&lt;/dates&gt;&lt;publisher&gt;Ovid Technologies (Wolters Kluwer Health)&lt;/publisher&gt;&lt;isbn&gt;1941-7705&lt;/isbn&gt;&lt;urls&gt;&lt;related-urls&gt;&lt;url&gt;https://dx.doi.org/10.1161/circoutcomes.115.002482&lt;/url&gt;&lt;/related-urls&gt;&lt;/urls&gt;&lt;electronic-resource-num&gt;10.1161/circoutcomes.115.002482&lt;/electronic-resource-num&gt;&lt;/record&gt;&lt;/Cite&gt;&lt;/EndNote&gt;</w:instrText>
      </w:r>
      <w:r w:rsidR="002F5087" w:rsidRPr="00D804F8">
        <w:fldChar w:fldCharType="separate"/>
      </w:r>
      <w:r w:rsidR="00F007E8" w:rsidRPr="00D804F8">
        <w:rPr>
          <w:noProof/>
        </w:rPr>
        <w:t>[11]</w:t>
      </w:r>
      <w:r w:rsidR="002F5087" w:rsidRPr="00D804F8">
        <w:fldChar w:fldCharType="end"/>
      </w:r>
      <w:r w:rsidR="007C3571" w:rsidRPr="00D804F8">
        <w:t>.</w:t>
      </w:r>
      <w:r w:rsidR="003F1F78" w:rsidRPr="00D804F8">
        <w:t xml:space="preserve"> </w:t>
      </w:r>
      <w:r w:rsidR="00151AA5" w:rsidRPr="00D804F8">
        <w:t>Our study finding</w:t>
      </w:r>
      <w:r w:rsidR="00A36778" w:rsidRPr="00D804F8">
        <w:t>s</w:t>
      </w:r>
      <w:r w:rsidR="00151AA5" w:rsidRPr="00D804F8">
        <w:t xml:space="preserve"> suggest that female sex is an independent predictor of mortality following CH</w:t>
      </w:r>
      <w:r w:rsidR="00483569" w:rsidRPr="00D804F8">
        <w:t>i</w:t>
      </w:r>
      <w:r w:rsidR="00151AA5" w:rsidRPr="00D804F8">
        <w:t>P</w:t>
      </w:r>
      <w:r w:rsidR="00D1545C" w:rsidRPr="00D804F8">
        <w:t>, with an increased risk of in-hospital mortality of 80% even after adjustment for differences in baseline covariates</w:t>
      </w:r>
      <w:r w:rsidR="002611C8" w:rsidRPr="00D804F8">
        <w:t xml:space="preserve"> </w:t>
      </w:r>
      <w:r w:rsidR="00D1545C" w:rsidRPr="00D804F8">
        <w:t xml:space="preserve">with a 20% increase in the risk of </w:t>
      </w:r>
      <w:r w:rsidR="00500F5C" w:rsidRPr="00D804F8">
        <w:t>MACCE</w:t>
      </w:r>
      <w:r w:rsidR="00D1545C" w:rsidRPr="00D804F8">
        <w:t xml:space="preserve">, and </w:t>
      </w:r>
      <w:r w:rsidR="0031465B" w:rsidRPr="00D804F8">
        <w:t>a two-fold</w:t>
      </w:r>
      <w:r w:rsidR="00D1545C" w:rsidRPr="00D804F8">
        <w:t xml:space="preserve"> </w:t>
      </w:r>
      <w:r w:rsidR="0034571A" w:rsidRPr="00D804F8">
        <w:t>increase</w:t>
      </w:r>
      <w:r w:rsidR="00D1545C" w:rsidRPr="00D804F8">
        <w:t xml:space="preserve"> in the risk of bleeding complications</w:t>
      </w:r>
      <w:r w:rsidR="00500F5C" w:rsidRPr="00D804F8">
        <w:t xml:space="preserve">. </w:t>
      </w:r>
      <w:r w:rsidR="002A7FEB" w:rsidRPr="00D804F8">
        <w:t xml:space="preserve">Several plausible explanations could </w:t>
      </w:r>
      <w:r w:rsidR="00D1545C" w:rsidRPr="00D804F8">
        <w:t>account for</w:t>
      </w:r>
      <w:r w:rsidR="002A7FEB" w:rsidRPr="00D804F8">
        <w:t xml:space="preserve"> th</w:t>
      </w:r>
      <w:r w:rsidR="00D1545C" w:rsidRPr="00D804F8">
        <w:t>ese</w:t>
      </w:r>
      <w:r w:rsidR="002A7FEB" w:rsidRPr="00D804F8">
        <w:t xml:space="preserve"> observed </w:t>
      </w:r>
      <w:r w:rsidR="00D1545C" w:rsidRPr="00D804F8">
        <w:t>differences</w:t>
      </w:r>
      <w:r w:rsidR="002A7FEB" w:rsidRPr="00D804F8">
        <w:t xml:space="preserve">. </w:t>
      </w:r>
      <w:r w:rsidR="00D1545C" w:rsidRPr="00D804F8">
        <w:t>U</w:t>
      </w:r>
      <w:r w:rsidR="00486912" w:rsidRPr="00D804F8">
        <w:t>nderutilization</w:t>
      </w:r>
      <w:r w:rsidR="002A7FEB" w:rsidRPr="00D804F8">
        <w:t xml:space="preserve"> of bleeding avoidance strategies </w:t>
      </w:r>
      <w:r w:rsidR="00D1545C" w:rsidRPr="00D804F8">
        <w:t xml:space="preserve">such as the radial approach </w:t>
      </w:r>
      <w:r w:rsidR="00865EF9" w:rsidRPr="00D804F8">
        <w:t xml:space="preserve">as </w:t>
      </w:r>
      <w:r w:rsidR="00D1545C" w:rsidRPr="00D804F8">
        <w:t xml:space="preserve">seen in </w:t>
      </w:r>
      <w:r w:rsidR="00865EF9" w:rsidRPr="00D804F8">
        <w:t>the current</w:t>
      </w:r>
      <w:r w:rsidR="00D1545C" w:rsidRPr="00D804F8">
        <w:t xml:space="preserve"> analysis </w:t>
      </w:r>
      <w:r w:rsidR="002A7FEB" w:rsidRPr="00D804F8">
        <w:fldChar w:fldCharType="begin"/>
      </w:r>
      <w:r w:rsidR="00246F36" w:rsidRPr="00D804F8">
        <w:instrText xml:space="preserve"> ADDIN EN.CITE &lt;EndNote&gt;&lt;Cite&gt;&lt;Author&gt;Dauerman&lt;/Author&gt;&lt;Year&gt;2011&lt;/Year&gt;&lt;RecNum&gt;36&lt;/RecNum&gt;&lt;IDText&gt;Bleeding avoidance strategies. Consensus and controversy&lt;/IDText&gt;&lt;DisplayText&gt;[41]&lt;/DisplayText&gt;&lt;record&gt;&lt;rec-number&gt;36&lt;/rec-number&gt;&lt;foreign-keys&gt;&lt;key app="EN" db-id="axvr9pztpaz5efer9waxadt4ar2dwd9trdas" timestamp="1623707285"&gt;36&lt;/key&gt;&lt;/foreign-keys&gt;&lt;ref-type name="Journal Article"&gt;17&lt;/ref-type&gt;&lt;contributors&gt;&lt;authors&gt;&lt;author&gt;Dauerman, H. L.&lt;/author&gt;&lt;author&gt;Rao, S. V.&lt;/author&gt;&lt;author&gt;Resnic, F. S.&lt;/author&gt;&lt;author&gt;Applegate, R. J.&lt;/author&gt;&lt;/authors&gt;&lt;/contributors&gt;&lt;auth-address&gt;Division of Cardiology, University of Vermont College of Medicine, 111 Colchester Avenue, Burlington, VT 05401, USA. harold.dauerman@vtmednet.org&lt;/auth-address&gt;&lt;titles&gt;&lt;title&gt;Bleeding avoidance strategies. Consensus and controversy&lt;/title&gt;&lt;secondary-title&gt;J Am Coll Cardiol&lt;/secondary-title&gt;&lt;/titles&gt;&lt;periodical&gt;&lt;full-title&gt;J Am Coll Cardiol&lt;/full-title&gt;&lt;/periodical&gt;&lt;pages&gt;1-10&lt;/pages&gt;&lt;volume&gt;58&lt;/volume&gt;&lt;number&gt;1&lt;/number&gt;&lt;edition&gt;2011/06/28&lt;/edition&gt;&lt;keywords&gt;&lt;keyword&gt;Cardiology/economics/*methods/trends&lt;/keyword&gt;&lt;keyword&gt;Catheter Ablation/methods&lt;/keyword&gt;&lt;keyword&gt;Clinical Trials as Topic&lt;/keyword&gt;&lt;keyword&gt;Female&lt;/keyword&gt;&lt;keyword&gt;Hemorrhage/drug therapy/*prevention &amp;amp; control&lt;/keyword&gt;&lt;keyword&gt;Humans&lt;/keyword&gt;&lt;keyword&gt;Male&lt;/keyword&gt;&lt;keyword&gt;Radial Artery/physiology&lt;/keyword&gt;&lt;keyword&gt;Risk&lt;/keyword&gt;&lt;keyword&gt;Thrombin/antagonists &amp;amp; inhibitors&lt;/keyword&gt;&lt;keyword&gt;Time Factors&lt;/keyword&gt;&lt;/keywords&gt;&lt;dates&gt;&lt;year&gt;2011&lt;/year&gt;&lt;pub-dates&gt;&lt;date&gt;Jun 28&lt;/date&gt;&lt;/pub-dates&gt;&lt;/dates&gt;&lt;isbn&gt;0735-1097 (Print)&amp;#xD;0735-1097&lt;/isbn&gt;&lt;accession-num&gt;21700085&lt;/accession-num&gt;&lt;urls&gt;&lt;/urls&gt;&lt;custom2&gt;PMC3127231&lt;/custom2&gt;&lt;custom6&gt;NIHMS301428&lt;/custom6&gt;&lt;electronic-resource-num&gt;10.1016/j.jacc.2011.02.039&lt;/electronic-resource-num&gt;&lt;remote-database-provider&gt;NLM&lt;/remote-database-provider&gt;&lt;language&gt;eng&lt;/language&gt;&lt;/record&gt;&lt;/Cite&gt;&lt;/EndNote&gt;</w:instrText>
      </w:r>
      <w:r w:rsidR="002A7FEB" w:rsidRPr="00D804F8">
        <w:fldChar w:fldCharType="separate"/>
      </w:r>
      <w:r w:rsidR="00246F36" w:rsidRPr="00D804F8">
        <w:rPr>
          <w:noProof/>
        </w:rPr>
        <w:t>[41]</w:t>
      </w:r>
      <w:r w:rsidR="002A7FEB" w:rsidRPr="00D804F8">
        <w:fldChar w:fldCharType="end"/>
      </w:r>
      <w:r w:rsidR="0031465B" w:rsidRPr="00D804F8">
        <w:t xml:space="preserve"> </w:t>
      </w:r>
      <w:r w:rsidR="00331FF6" w:rsidRPr="00D804F8">
        <w:t>may explain the</w:t>
      </w:r>
      <w:r w:rsidR="0031465B" w:rsidRPr="00D804F8">
        <w:t xml:space="preserve"> increased risk of mortality and major bleeding. Despite the obvious benefits of radial access, there remains a lower uptake of this approach in </w:t>
      </w:r>
      <w:r w:rsidR="005E3C61" w:rsidRPr="00D804F8">
        <w:t>females</w:t>
      </w:r>
      <w:r w:rsidR="0031465B" w:rsidRPr="00D804F8">
        <w:t xml:space="preserve"> as evident in current and previously published studies </w:t>
      </w:r>
      <w:r w:rsidR="0031465B" w:rsidRPr="00D804F8">
        <w:fldChar w:fldCharType="begin">
          <w:fldData xml:space="preserve">PEVuZE5vdGU+PENpdGU+PEF1dGhvcj5GYXRoLU9yZG91YmFkaTwvQXV0aG9yPjxZZWFyPjIwMTI8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==
</w:fldData>
        </w:fldChar>
      </w:r>
      <w:r w:rsidR="00246F36" w:rsidRPr="00D804F8">
        <w:instrText xml:space="preserve"> ADDIN EN.CITE </w:instrText>
      </w:r>
      <w:r w:rsidR="00246F36" w:rsidRPr="00D804F8">
        <w:fldChar w:fldCharType="begin">
          <w:fldData xml:space="preserve">PEVuZE5vdGU+PENpdGU+PEF1dGhvcj5GYXRoLU9yZG91YmFkaTwvQXV0aG9yPjxZZWFyPjIwMTI8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==
</w:fldData>
        </w:fldChar>
      </w:r>
      <w:r w:rsidR="00246F36" w:rsidRPr="00D804F8">
        <w:instrText xml:space="preserve"> ADDIN EN.CITE.DATA </w:instrText>
      </w:r>
      <w:r w:rsidR="00246F36" w:rsidRPr="00D804F8">
        <w:fldChar w:fldCharType="end"/>
      </w:r>
      <w:r w:rsidR="0031465B" w:rsidRPr="00D804F8">
        <w:fldChar w:fldCharType="separate"/>
      </w:r>
      <w:r w:rsidR="00246F36" w:rsidRPr="00D804F8">
        <w:rPr>
          <w:noProof/>
        </w:rPr>
        <w:t>[42, 43]</w:t>
      </w:r>
      <w:r w:rsidR="0031465B" w:rsidRPr="00D804F8">
        <w:fldChar w:fldCharType="end"/>
      </w:r>
      <w:r w:rsidR="0031465B" w:rsidRPr="00D804F8">
        <w:t>.</w:t>
      </w:r>
    </w:p>
    <w:p w14:paraId="3C530B85" w14:textId="469CF684" w:rsidR="00CC44EA" w:rsidRPr="00D804F8" w:rsidRDefault="0031465B" w:rsidP="007D0FF9">
      <w:pPr>
        <w:pStyle w:val="NormalWeb"/>
        <w:snapToGrid w:val="0"/>
        <w:spacing w:before="0" w:beforeAutospacing="0" w:after="0" w:afterAutospacing="0" w:line="480" w:lineRule="auto"/>
        <w:ind w:firstLine="720"/>
        <w:jc w:val="both"/>
      </w:pPr>
      <w:r w:rsidRPr="00D804F8">
        <w:t xml:space="preserve">Previous literature suggests the </w:t>
      </w:r>
      <w:r w:rsidR="00331FF6" w:rsidRPr="00D804F8">
        <w:t xml:space="preserve">underutilization </w:t>
      </w:r>
      <w:r w:rsidR="002A7FEB" w:rsidRPr="00D804F8">
        <w:t>of evidence</w:t>
      </w:r>
      <w:r w:rsidR="00331FF6" w:rsidRPr="00D804F8">
        <w:t xml:space="preserve">-based medical therapies in females </w:t>
      </w:r>
      <w:r w:rsidR="00E625E3" w:rsidRPr="00D804F8">
        <w:fldChar w:fldCharType="begin"/>
      </w:r>
      <w:r w:rsidR="00246F36" w:rsidRPr="00D804F8">
        <w:instrText xml:space="preserve"> ADDIN EN.CITE &lt;EndNote&gt;&lt;Cite&gt;&lt;Author&gt;Russ&lt;/Author&gt;&lt;Year&gt;2017&lt;/Year&gt;&lt;RecNum&gt;0&lt;/RecNum&gt;&lt;IDText&gt;Gender based differences in drug eluting stent implantation - data from the German ALKK registry suggest underuse of DES in elderly women&lt;/IDText&gt;&lt;DisplayText&gt;[44]&lt;/DisplayText&gt;&lt;record&gt;&lt;urls&gt;&lt;related-urls&gt;&lt;url&gt;https://dx.doi.org/10.1186/s12872-017-0500-y&lt;/url&gt;&lt;/related-urls&gt;&lt;/urls&gt;&lt;isbn&gt;1471-2261&lt;/isbn&gt;&lt;titles&gt;&lt;title&gt;Gender based differences in drug eluting stent implantation - data from the German ALKK registry suggest underuse of DES in elderly women&lt;/title&gt;&lt;secondary-title&gt;BMC Cardiovascular Disorders&lt;/secondary-title&gt;&lt;/titles&gt;&lt;number&gt;1&lt;/number&gt;&lt;contributors&gt;&lt;authors&gt;&lt;author&gt;Russ, Martin A.&lt;/author&gt;&lt;author&gt;Wackerl, Christian&lt;/author&gt;&lt;author&gt;Zeymer, Uwe&lt;/author&gt;&lt;author&gt;Hochadel, Matthias&lt;/author&gt;&lt;author&gt;Kerber, Sebastian&lt;/author&gt;&lt;author&gt;Zahn, Ralf&lt;/author&gt;&lt;author&gt;Zrenner, Bernhard&lt;/author&gt;&lt;author&gt;Topp, Hubert&lt;/author&gt;&lt;author&gt;Schächinger, Volker&lt;/author&gt;&lt;author&gt;Weber, Michael A.&lt;/author&gt;&lt;/authors&gt;&lt;/contributors&gt;&lt;added-date format="utc"&gt;1625357509&lt;/added-date&gt;&lt;ref-type name="Journal Article"&gt;17&lt;/ref-type&gt;&lt;dates&gt;&lt;year&gt;2017&lt;/year&gt;&lt;/dates&gt;&lt;rec-number&gt;123&lt;/rec-number&gt;&lt;publisher&gt;Springer Science and Business Media LLC&lt;/publisher&gt;&lt;last-updated-date format="utc"&gt;1625357509&lt;/last-updated-date&gt;&lt;electronic-resource-num&gt;10.1186/s12872-017-0500-y&lt;/electronic-resource-num&gt;&lt;volume&gt;17&lt;/volume&gt;&lt;/record&gt;&lt;/Cite&gt;&lt;/EndNote&gt;</w:instrText>
      </w:r>
      <w:r w:rsidR="00E625E3" w:rsidRPr="00D804F8">
        <w:fldChar w:fldCharType="separate"/>
      </w:r>
      <w:r w:rsidR="00246F36" w:rsidRPr="00D804F8">
        <w:rPr>
          <w:noProof/>
        </w:rPr>
        <w:t>[44]</w:t>
      </w:r>
      <w:r w:rsidR="00E625E3" w:rsidRPr="00D804F8">
        <w:fldChar w:fldCharType="end"/>
      </w:r>
      <w:r w:rsidR="00331FF6" w:rsidRPr="00D804F8">
        <w:t>.</w:t>
      </w:r>
      <w:r w:rsidR="00F24D2B" w:rsidRPr="00D804F8">
        <w:t xml:space="preserve"> </w:t>
      </w:r>
      <w:r w:rsidR="00331FF6" w:rsidRPr="00D804F8">
        <w:t>F</w:t>
      </w:r>
      <w:r w:rsidR="00F24D2B" w:rsidRPr="00D804F8">
        <w:t xml:space="preserve">emales </w:t>
      </w:r>
      <w:r w:rsidR="009B29EF" w:rsidRPr="00D804F8">
        <w:t>in this study were likely to be</w:t>
      </w:r>
      <w:r w:rsidR="00F24D2B" w:rsidRPr="00D804F8">
        <w:t xml:space="preserve"> at </w:t>
      </w:r>
      <w:r w:rsidR="00C10067" w:rsidRPr="00D804F8">
        <w:t xml:space="preserve"> </w:t>
      </w:r>
      <w:r w:rsidR="002B3D4A" w:rsidRPr="00D804F8">
        <w:t>higher r</w:t>
      </w:r>
      <w:r w:rsidR="00F24D2B" w:rsidRPr="00D804F8">
        <w:t>isk</w:t>
      </w:r>
      <w:r w:rsidR="002B3D4A" w:rsidRPr="00D804F8">
        <w:t xml:space="preserve"> </w:t>
      </w:r>
      <w:r w:rsidR="00486912" w:rsidRPr="00D804F8">
        <w:t>for</w:t>
      </w:r>
      <w:r w:rsidR="002B3D4A" w:rsidRPr="00D804F8">
        <w:t xml:space="preserve"> coronary perforation post PCI</w:t>
      </w:r>
      <w:r w:rsidRPr="00D804F8">
        <w:t xml:space="preserve"> with risk factor s</w:t>
      </w:r>
      <w:r w:rsidR="009B29EF" w:rsidRPr="00D804F8">
        <w:t>uch as</w:t>
      </w:r>
      <w:r w:rsidRPr="00D804F8">
        <w:t xml:space="preserve"> age over</w:t>
      </w:r>
      <w:r w:rsidR="00BC07A9" w:rsidRPr="00D804F8">
        <w:t xml:space="preserve"> 80</w:t>
      </w:r>
      <w:r w:rsidR="00DC78EF" w:rsidRPr="00D804F8">
        <w:t xml:space="preserve"> years</w:t>
      </w:r>
      <w:r w:rsidR="00BC07A9" w:rsidRPr="00D804F8">
        <w:t>, heavy coronary calcification</w:t>
      </w:r>
      <w:r w:rsidR="009C2A75" w:rsidRPr="00D804F8">
        <w:t xml:space="preserve"> </w:t>
      </w:r>
      <w:r w:rsidR="0061599D" w:rsidRPr="00D804F8">
        <w:t>and</w:t>
      </w:r>
      <w:r w:rsidR="00226D7F" w:rsidRPr="00D804F8">
        <w:t xml:space="preserve"> </w:t>
      </w:r>
      <w:r w:rsidRPr="00D804F8">
        <w:t xml:space="preserve">greater </w:t>
      </w:r>
      <w:r w:rsidR="0061599D" w:rsidRPr="00D804F8">
        <w:t>use</w:t>
      </w:r>
      <w:r w:rsidR="00FA04E5" w:rsidRPr="00D804F8">
        <w:t xml:space="preserve"> of</w:t>
      </w:r>
      <w:r w:rsidR="006F6EE9" w:rsidRPr="00D804F8">
        <w:t xml:space="preserve"> </w:t>
      </w:r>
      <w:r w:rsidR="00014A03" w:rsidRPr="00D804F8">
        <w:t>rotational atherectomy devices</w:t>
      </w:r>
      <w:r w:rsidR="00AD2E1E" w:rsidRPr="00D804F8">
        <w:t xml:space="preserve"> </w:t>
      </w:r>
      <w:r w:rsidRPr="00D804F8">
        <w:t xml:space="preserve">more prevalent </w:t>
      </w:r>
      <w:r w:rsidR="009D3700" w:rsidRPr="00D804F8">
        <w:fldChar w:fldCharType="begin"/>
      </w:r>
      <w:r w:rsidR="00246F36" w:rsidRPr="00D804F8">
        <w:instrText xml:space="preserve"> ADDIN EN.CITE &lt;EndNote&gt;&lt;Cite&gt;&lt;Author&gt;Kinnaird&lt;/Author&gt;&lt;Year&gt;2016&lt;/Year&gt;&lt;RecNum&gt;80&lt;/RecNum&gt;&lt;IDText&gt;Incidence, Determinants, and Outcomes of Coronary Perforation During Percutaneous Coronary Intervention in the United Kingdom Between 2006 and 2013&lt;/IDText&gt;&lt;DisplayText&gt;[45]&lt;/DisplayText&gt;&lt;record&gt;&lt;rec-number&gt;80&lt;/rec-number&gt;&lt;foreign-keys&gt;&lt;key app="EN" db-id="axvr9pztpaz5efer9waxadt4ar2dwd9trdas" timestamp="1623707318"&gt;80&lt;/key&gt;&lt;/foreign-keys&gt;&lt;ref-type name="Journal Article"&gt;17&lt;/ref-type&gt;&lt;contributors&gt;&lt;authors&gt;&lt;author&gt;Kinnaird, Tim&lt;/author&gt;&lt;author&gt;Kwok, Chun Shing&lt;/author&gt;&lt;author&gt;Kontopantelis, Evangelos&lt;/author&gt;&lt;author&gt;Ossei-Gerning, Nicholas&lt;/author&gt;&lt;author&gt;Ludman, Peter&lt;/author&gt;&lt;author&gt;Debelder, Mark&lt;/author&gt;&lt;author&gt;Anderson, Richard&lt;/author&gt;&lt;author&gt;Mamas, Mamas A.&lt;/author&gt;&lt;/authors&gt;&lt;/contributors&gt;&lt;titles&gt;&lt;title&gt;Incidence, Determinants, and Outcomes of Coronary Perforation During Percutaneous Coronary Intervention in the United Kingdom Between 2006 and 2013&lt;/title&gt;&lt;secondary-title&gt;Circulation: Cardiovascular Interventions&lt;/secondary-title&gt;&lt;/titles&gt;&lt;periodical&gt;&lt;full-title&gt;Circulation: Cardiovascular Interventions&lt;/full-title&gt;&lt;/periodical&gt;&lt;pages&gt;e003449&lt;/pages&gt;&lt;volume&gt;9&lt;/volume&gt;&lt;number&gt;8&lt;/number&gt;&lt;dates&gt;&lt;year&gt;2016&lt;/year&gt;&lt;/dates&gt;&lt;publisher&gt;Ovid Technologies (Wolters Kluwer Health)&lt;/publisher&gt;&lt;isbn&gt;1941-7640&lt;/isbn&gt;&lt;urls&gt;&lt;related-urls&gt;&lt;url&gt;https://dx.doi.org/10.1161/circinterventions.115.003449&lt;/url&gt;&lt;/related-urls&gt;&lt;/urls&gt;&lt;electronic-resource-num&gt;10.1161/circinterventions.115.003449&lt;/electronic-resource-num&gt;&lt;/record&gt;&lt;/Cite&gt;&lt;/EndNote&gt;</w:instrText>
      </w:r>
      <w:r w:rsidR="009D3700" w:rsidRPr="00D804F8">
        <w:fldChar w:fldCharType="separate"/>
      </w:r>
      <w:r w:rsidR="00246F36" w:rsidRPr="00D804F8">
        <w:rPr>
          <w:noProof/>
        </w:rPr>
        <w:t>[45]</w:t>
      </w:r>
      <w:r w:rsidR="009D3700" w:rsidRPr="00D804F8">
        <w:fldChar w:fldCharType="end"/>
      </w:r>
      <w:r w:rsidR="00C4463D" w:rsidRPr="00D804F8">
        <w:t xml:space="preserve">. </w:t>
      </w:r>
      <w:r w:rsidR="002C1537" w:rsidRPr="00D804F8">
        <w:t xml:space="preserve">Finally, </w:t>
      </w:r>
      <w:r w:rsidR="0034571A" w:rsidRPr="00D804F8">
        <w:t>females</w:t>
      </w:r>
      <w:r w:rsidR="0053646B" w:rsidRPr="00D804F8">
        <w:t xml:space="preserve"> are more likely to have other comorbidities</w:t>
      </w:r>
      <w:r w:rsidR="00893B10" w:rsidRPr="00D804F8">
        <w:t xml:space="preserve"> </w:t>
      </w:r>
      <w:r w:rsidR="009B3ADF" w:rsidRPr="00D804F8">
        <w:t>that</w:t>
      </w:r>
      <w:r w:rsidR="00893B10" w:rsidRPr="00D804F8">
        <w:t xml:space="preserve"> are not captured by </w:t>
      </w:r>
      <w:r w:rsidR="00236241" w:rsidRPr="00D804F8">
        <w:t xml:space="preserve">the </w:t>
      </w:r>
      <w:r w:rsidR="00893B10" w:rsidRPr="00D804F8">
        <w:t>BCIS registry</w:t>
      </w:r>
      <w:r w:rsidR="00A7274A" w:rsidRPr="00D804F8">
        <w:t xml:space="preserve"> </w:t>
      </w:r>
      <w:r w:rsidR="00893B10" w:rsidRPr="00D804F8">
        <w:t>and</w:t>
      </w:r>
      <w:r w:rsidR="009B3ADF" w:rsidRPr="00D804F8">
        <w:t xml:space="preserve"> </w:t>
      </w:r>
      <w:r w:rsidR="00062489" w:rsidRPr="00D804F8">
        <w:t xml:space="preserve">could be attributed to </w:t>
      </w:r>
      <w:r w:rsidR="00A8006A" w:rsidRPr="00D804F8">
        <w:t xml:space="preserve">the observed </w:t>
      </w:r>
      <w:r w:rsidR="00062489" w:rsidRPr="00D804F8">
        <w:t>worse outcomes</w:t>
      </w:r>
      <w:r w:rsidR="0053646B" w:rsidRPr="00D804F8">
        <w:t xml:space="preserve"> </w:t>
      </w:r>
      <w:r w:rsidR="006A6015" w:rsidRPr="00D804F8">
        <w:t>such as</w:t>
      </w:r>
      <w:r w:rsidR="0066322A" w:rsidRPr="00D804F8">
        <w:t xml:space="preserve"> frailty</w:t>
      </w:r>
      <w:r w:rsidR="005871B3" w:rsidRPr="00D804F8">
        <w:t>, heart failure, chronic obstructive</w:t>
      </w:r>
      <w:r w:rsidR="009B29EF" w:rsidRPr="00D804F8">
        <w:t xml:space="preserve"> </w:t>
      </w:r>
      <w:r w:rsidR="005871B3" w:rsidRPr="00D804F8">
        <w:t xml:space="preserve">pulmonary disease, connective tissue disorders </w:t>
      </w:r>
      <w:r w:rsidR="009B29EF" w:rsidRPr="00D804F8">
        <w:t>and</w:t>
      </w:r>
      <w:r w:rsidR="006A6015" w:rsidRPr="00D804F8">
        <w:t xml:space="preserve"> </w:t>
      </w:r>
      <w:r w:rsidR="00ED58DF" w:rsidRPr="00D804F8">
        <w:t>poorl</w:t>
      </w:r>
      <w:r w:rsidR="00454007" w:rsidRPr="00D804F8">
        <w:t>y controlled</w:t>
      </w:r>
      <w:r w:rsidR="003B18DE" w:rsidRPr="00D804F8">
        <w:t xml:space="preserve"> diabetes</w:t>
      </w:r>
      <w:r w:rsidR="009B29EF" w:rsidRPr="00D804F8">
        <w:t xml:space="preserve"> </w:t>
      </w:r>
      <w:r w:rsidR="00A90355" w:rsidRPr="00D804F8">
        <w:fldChar w:fldCharType="begin"/>
      </w:r>
      <w:r w:rsidR="00246F36" w:rsidRPr="00D804F8">
        <w:instrText xml:space="preserve"> ADDIN EN.CITE &lt;EndNote&gt;&lt;Cite&gt;&lt;Author&gt;Potts&lt;/Author&gt;&lt;Year&gt;2018&lt;/Year&gt;&lt;RecNum&gt;72&lt;/RecNum&gt;&lt;IDText&gt;Persistent sex disparities in clinical outcomes with percutaneous coronary intervention: Insights from 6.6 million PCI procedures in the United States&lt;/IDText&gt;&lt;DisplayText&gt;[46]&lt;/DisplayText&gt;&lt;record&gt;&lt;rec-number&gt;72&lt;/rec-number&gt;&lt;foreign-keys&gt;&lt;key app="EN" db-id="axvr9pztpaz5efer9waxadt4ar2dwd9trdas" timestamp="1623495690"&gt;72&lt;/key&gt;&lt;/foreign-keys&gt;&lt;ref-type name="Journal Article"&gt;17&lt;/ref-type&gt;&lt;contributors&gt;&lt;authors&gt;&lt;author&gt;Potts, Jessica&lt;/author&gt;&lt;author&gt;Sirker, Alex&lt;/author&gt;&lt;author&gt;Martinez, Sara C.&lt;/author&gt;&lt;author&gt;Gulati, Martha&lt;/author&gt;&lt;author&gt;Alasnag, Mirvat&lt;/author&gt;&lt;author&gt;Rashid, Muhammad&lt;/author&gt;&lt;author&gt;Kwok, Chun Shing&lt;/author&gt;&lt;author&gt;Ensor, Joie&lt;/author&gt;&lt;author&gt;Burke, Danielle L.&lt;/author&gt;&lt;author&gt;Riley, Richard D.&lt;/author&gt;&lt;author&gt;Holmvang, Lene&lt;/author&gt;&lt;author&gt;Mamas, Mamas A.&lt;/author&gt;&lt;/authors&gt;&lt;/contributors&gt;&lt;titles&gt;&lt;title&gt;Persistent sex disparities in clinical outcomes with percutaneous coronary intervention: Insights from 6.6 million PCI procedures in the United States&lt;/title&gt;&lt;secondary-title&gt;PLOS ONE&lt;/secondary-title&gt;&lt;/titles&gt;&lt;periodical&gt;&lt;full-title&gt;PLOS ONE&lt;/full-title&gt;&lt;/periodical&gt;&lt;pages&gt;e0203325&lt;/pages&gt;&lt;volume&gt;13&lt;/volume&gt;&lt;number&gt;9&lt;/number&gt;&lt;dates&gt;&lt;year&gt;2018&lt;/year&gt;&lt;/dates&gt;&lt;publisher&gt;Public Library of Science (PLoS)&lt;/publisher&gt;&lt;isbn&gt;1932-6203&lt;/isbn&gt;&lt;urls&gt;&lt;related-urls&gt;&lt;url&gt;https://dx.doi.org/10.1371/journal.pone.0203325&lt;/url&gt;&lt;/related-urls&gt;&lt;/urls&gt;&lt;electronic-resource-num&gt;10.1371/journal.pone.0203325&lt;/electronic-resource-num&gt;&lt;/record&gt;&lt;/Cite&gt;&lt;/EndNote&gt;</w:instrText>
      </w:r>
      <w:r w:rsidR="00A90355" w:rsidRPr="00D804F8">
        <w:fldChar w:fldCharType="separate"/>
      </w:r>
      <w:r w:rsidR="00246F36" w:rsidRPr="00D804F8">
        <w:rPr>
          <w:noProof/>
        </w:rPr>
        <w:t>[46]</w:t>
      </w:r>
      <w:r w:rsidR="00A90355" w:rsidRPr="00D804F8">
        <w:fldChar w:fldCharType="end"/>
      </w:r>
      <w:r w:rsidR="008C48FD" w:rsidRPr="00D804F8">
        <w:t xml:space="preserve"> </w:t>
      </w:r>
      <w:r w:rsidR="008C48FD" w:rsidRPr="00D804F8">
        <w:fldChar w:fldCharType="begin"/>
      </w:r>
      <w:r w:rsidR="00246F36" w:rsidRPr="00D804F8">
        <w:instrText xml:space="preserve"> ADDIN EN.CITE &lt;EndNote&gt;&lt;Cite&gt;&lt;Author&gt;Aggarwal&lt;/Author&gt;&lt;Year&gt;2018&lt;/Year&gt;&lt;RecNum&gt;83&lt;/RecNum&gt;&lt;IDText&gt;Sex Differences in Ischemic Heart Disease&lt;/IDText&gt;&lt;DisplayText&gt;[47]&lt;/DisplayText&gt;&lt;record&gt;&lt;rec-number&gt;83&lt;/rec-number&gt;&lt;foreign-keys&gt;&lt;key app="EN" db-id="axvr9pztpaz5efer9waxadt4ar2dwd9trdas" timestamp="1623707327"&gt;83&lt;/key&gt;&lt;/foreign-keys&gt;&lt;ref-type name="Journal Article"&gt;17&lt;/ref-type&gt;&lt;contributors&gt;&lt;authors&gt;&lt;author&gt;Aggarwal, Niti R.&lt;/author&gt;&lt;author&gt;Patel, Hena N.&lt;/author&gt;&lt;author&gt;Mehta, Laxmi S.&lt;/author&gt;&lt;author&gt;Sanghani, Rupa M.&lt;/author&gt;&lt;author&gt;Lundberg, Gina P.&lt;/author&gt;&lt;author&gt;Lewis, Sandra J.&lt;/author&gt;&lt;author&gt;Mendelson, Marla A.&lt;/author&gt;&lt;author&gt;Wood, Malissa J.&lt;/author&gt;&lt;author&gt;Volgman, Annabelle S.&lt;/author&gt;&lt;author&gt;Mieres, Jennifer H.&lt;/author&gt;&lt;/authors&gt;&lt;/contributors&gt;&lt;titles&gt;&lt;title&gt;Sex Differences in Ischemic Heart Disease&lt;/title&gt;&lt;secondary-title&gt;Circulation: Cardiovascular Quality and Outcomes&lt;/secondary-title&gt;&lt;/titles&gt;&lt;periodical&gt;&lt;full-title&gt;Circulation: Cardiovascular Quality and Outcomes&lt;/full-title&gt;&lt;/periodical&gt;&lt;pages&gt;e004437&lt;/pages&gt;&lt;volume&gt;11&lt;/volume&gt;&lt;number&gt;2&lt;/number&gt;&lt;dates&gt;&lt;year&gt;2018&lt;/year&gt;&lt;/dates&gt;&lt;publisher&gt;Ovid Technologies (Wolters Kluwer Health)&lt;/publisher&gt;&lt;isbn&gt;1941-7713&lt;/isbn&gt;&lt;urls&gt;&lt;related-urls&gt;&lt;url&gt;https://dx.doi.org/10.1161/circoutcomes.117.004437&lt;/url&gt;&lt;/related-urls&gt;&lt;/urls&gt;&lt;electronic-resource-num&gt;10.1161/circoutcomes.117.004437&lt;/electronic-resource-num&gt;&lt;/record&gt;&lt;/Cite&gt;&lt;/EndNote&gt;</w:instrText>
      </w:r>
      <w:r w:rsidR="008C48FD" w:rsidRPr="00D804F8">
        <w:fldChar w:fldCharType="separate"/>
      </w:r>
      <w:r w:rsidR="00246F36" w:rsidRPr="00D804F8">
        <w:rPr>
          <w:noProof/>
        </w:rPr>
        <w:t>[47]</w:t>
      </w:r>
      <w:r w:rsidR="008C48FD" w:rsidRPr="00D804F8">
        <w:fldChar w:fldCharType="end"/>
      </w:r>
      <w:r w:rsidR="005871B3" w:rsidRPr="00D804F8">
        <w:t xml:space="preserve"> that are known to portend worse outcomes</w:t>
      </w:r>
      <w:r w:rsidR="003C2C2B" w:rsidRPr="00D804F8">
        <w:t>.</w:t>
      </w:r>
      <w:r w:rsidR="005871B3" w:rsidRPr="00D804F8">
        <w:t xml:space="preserve"> </w:t>
      </w:r>
      <w:r w:rsidR="002A7FEB" w:rsidRPr="00D804F8">
        <w:t xml:space="preserve">This highlights the increased need to </w:t>
      </w:r>
      <w:r w:rsidR="00486912" w:rsidRPr="00D804F8">
        <w:t>optimize</w:t>
      </w:r>
      <w:r w:rsidR="002A7FEB" w:rsidRPr="00D804F8">
        <w:t xml:space="preserve"> the management of </w:t>
      </w:r>
      <w:r w:rsidR="002A7FEB" w:rsidRPr="00D804F8">
        <w:lastRenderedPageBreak/>
        <w:t>CH</w:t>
      </w:r>
      <w:r w:rsidR="00483569" w:rsidRPr="00D804F8">
        <w:t>i</w:t>
      </w:r>
      <w:r w:rsidR="002A7FEB" w:rsidRPr="00D804F8">
        <w:t>P cases in females</w:t>
      </w:r>
      <w:r w:rsidR="003B18DE" w:rsidRPr="00D804F8">
        <w:t xml:space="preserve">, </w:t>
      </w:r>
      <w:r w:rsidR="002A7FEB" w:rsidRPr="00D804F8">
        <w:t xml:space="preserve">focusing on strategies to improve early recognition and </w:t>
      </w:r>
      <w:r w:rsidR="000F72CB" w:rsidRPr="00D804F8">
        <w:t>periprocedural</w:t>
      </w:r>
      <w:r w:rsidR="002A7FEB" w:rsidRPr="00D804F8">
        <w:t xml:space="preserve"> care</w:t>
      </w:r>
      <w:r w:rsidR="00ED7E93" w:rsidRPr="00D804F8">
        <w:t xml:space="preserve">. </w:t>
      </w:r>
    </w:p>
    <w:p w14:paraId="66C4B0E1" w14:textId="372B85EC" w:rsidR="007D0FF9" w:rsidRPr="00D804F8" w:rsidRDefault="007D0FF9" w:rsidP="007D0FF9">
      <w:pPr>
        <w:pStyle w:val="NormalWeb"/>
        <w:snapToGrid w:val="0"/>
        <w:spacing w:before="0" w:beforeAutospacing="0" w:after="0" w:afterAutospacing="0" w:line="480" w:lineRule="auto"/>
        <w:ind w:firstLine="720"/>
        <w:jc w:val="both"/>
      </w:pPr>
    </w:p>
    <w:p w14:paraId="1BBD8834" w14:textId="77777777" w:rsidR="007D0FF9" w:rsidRPr="00D804F8" w:rsidRDefault="007D0FF9" w:rsidP="007D0FF9">
      <w:pPr>
        <w:pStyle w:val="NormalWeb"/>
        <w:snapToGrid w:val="0"/>
        <w:spacing w:before="0" w:beforeAutospacing="0" w:after="0" w:afterAutospacing="0" w:line="480" w:lineRule="auto"/>
        <w:ind w:firstLine="720"/>
        <w:jc w:val="both"/>
      </w:pPr>
    </w:p>
    <w:p w14:paraId="58EDB41F" w14:textId="77777777" w:rsidR="00CC44EA" w:rsidRPr="00D804F8" w:rsidRDefault="00A930CC" w:rsidP="00F007E8">
      <w:pPr>
        <w:pStyle w:val="NormalWeb"/>
        <w:snapToGrid w:val="0"/>
        <w:spacing w:before="0" w:beforeAutospacing="0" w:after="0" w:afterAutospacing="0" w:line="480" w:lineRule="auto"/>
        <w:jc w:val="both"/>
        <w:rPr>
          <w:b/>
          <w:bCs/>
          <w:color w:val="0E101A"/>
        </w:rPr>
      </w:pPr>
      <w:r w:rsidRPr="00D804F8">
        <w:rPr>
          <w:b/>
          <w:bCs/>
          <w:color w:val="0E101A"/>
        </w:rPr>
        <w:t>Study strength and limitations</w:t>
      </w:r>
    </w:p>
    <w:p w14:paraId="3223FC0E" w14:textId="75F526FB" w:rsidR="0008356C" w:rsidRPr="00D804F8" w:rsidRDefault="00A930CC" w:rsidP="00F007E8">
      <w:pPr>
        <w:pStyle w:val="NormalWeb"/>
        <w:snapToGrid w:val="0"/>
        <w:spacing w:before="0" w:beforeAutospacing="0" w:after="0" w:afterAutospacing="0" w:line="480" w:lineRule="auto"/>
        <w:jc w:val="both"/>
        <w:rPr>
          <w:color w:val="0E101A"/>
        </w:rPr>
      </w:pPr>
      <w:r w:rsidRPr="00D804F8">
        <w:rPr>
          <w:color w:val="0E101A"/>
        </w:rPr>
        <w:t>T</w:t>
      </w:r>
      <w:r w:rsidR="003B18DE" w:rsidRPr="00D804F8">
        <w:rPr>
          <w:color w:val="0E101A"/>
        </w:rPr>
        <w:t>his study provides the very first unselected, real-world insight into CH</w:t>
      </w:r>
      <w:r w:rsidR="00483569" w:rsidRPr="00D804F8">
        <w:rPr>
          <w:color w:val="0E101A"/>
        </w:rPr>
        <w:t>i</w:t>
      </w:r>
      <w:r w:rsidR="003B18DE" w:rsidRPr="00D804F8">
        <w:rPr>
          <w:color w:val="0E101A"/>
        </w:rPr>
        <w:t>P outcomes at a national level to the best of our knowledge</w:t>
      </w:r>
      <w:r w:rsidRPr="00D804F8">
        <w:rPr>
          <w:color w:val="0E101A"/>
        </w:rPr>
        <w:t>. The BCIS database has an almost complete record of all cases performed in England and Wales.</w:t>
      </w:r>
      <w:r w:rsidR="009D32C9" w:rsidRPr="00D804F8">
        <w:rPr>
          <w:color w:val="0E101A"/>
        </w:rPr>
        <w:t xml:space="preserve"> This </w:t>
      </w:r>
      <w:r w:rsidR="00486912" w:rsidRPr="00D804F8">
        <w:rPr>
          <w:color w:val="0E101A"/>
        </w:rPr>
        <w:t>study's</w:t>
      </w:r>
      <w:r w:rsidR="009D32C9" w:rsidRPr="00D804F8">
        <w:rPr>
          <w:color w:val="0E101A"/>
        </w:rPr>
        <w:t xml:space="preserve"> sample size was large enough to give sufficient statistical powe</w:t>
      </w:r>
      <w:r w:rsidR="00352332" w:rsidRPr="00D804F8">
        <w:rPr>
          <w:color w:val="0E101A"/>
        </w:rPr>
        <w:t xml:space="preserve">r to determine a real difference in outcomes between </w:t>
      </w:r>
      <w:r w:rsidR="00B2481A" w:rsidRPr="00D804F8">
        <w:rPr>
          <w:color w:val="0E101A"/>
        </w:rPr>
        <w:t>them</w:t>
      </w:r>
      <w:r w:rsidR="00352332" w:rsidRPr="00D804F8">
        <w:rPr>
          <w:color w:val="0E101A"/>
        </w:rPr>
        <w:t xml:space="preserve">. </w:t>
      </w:r>
    </w:p>
    <w:p w14:paraId="2989630E" w14:textId="1FCCD1DD" w:rsidR="00352332" w:rsidRPr="00D804F8" w:rsidRDefault="003B18DE" w:rsidP="00F007E8">
      <w:pPr>
        <w:pStyle w:val="NormalWeb"/>
        <w:snapToGrid w:val="0"/>
        <w:spacing w:before="0" w:beforeAutospacing="0" w:after="0" w:afterAutospacing="0" w:line="480" w:lineRule="auto"/>
        <w:jc w:val="both"/>
        <w:rPr>
          <w:color w:val="0E101A"/>
        </w:rPr>
      </w:pPr>
      <w:r w:rsidRPr="00D804F8">
        <w:rPr>
          <w:color w:val="0E101A"/>
        </w:rPr>
        <w:t>Th</w:t>
      </w:r>
      <w:r w:rsidR="007263AE" w:rsidRPr="00D804F8">
        <w:rPr>
          <w:color w:val="0E101A"/>
        </w:rPr>
        <w:t>e</w:t>
      </w:r>
      <w:r w:rsidRPr="00D804F8">
        <w:rPr>
          <w:color w:val="0E101A"/>
        </w:rPr>
        <w:t xml:space="preserve"> </w:t>
      </w:r>
      <w:r w:rsidR="00C600D2" w:rsidRPr="00D804F8">
        <w:rPr>
          <w:color w:val="0E101A"/>
        </w:rPr>
        <w:t>study l</w:t>
      </w:r>
      <w:r w:rsidR="00361AC5" w:rsidRPr="00D804F8">
        <w:rPr>
          <w:color w:val="0E101A"/>
        </w:rPr>
        <w:t>imitations include</w:t>
      </w:r>
      <w:r w:rsidR="00DB11C4" w:rsidRPr="00D804F8">
        <w:rPr>
          <w:color w:val="0E101A"/>
        </w:rPr>
        <w:t>:</w:t>
      </w:r>
      <w:r w:rsidR="00361AC5" w:rsidRPr="00D804F8">
        <w:rPr>
          <w:color w:val="0E101A"/>
        </w:rPr>
        <w:t xml:space="preserve"> </w:t>
      </w:r>
      <w:r w:rsidR="00416028" w:rsidRPr="00D804F8">
        <w:rPr>
          <w:color w:val="0E101A"/>
        </w:rPr>
        <w:t>first</w:t>
      </w:r>
      <w:r w:rsidR="0099339E" w:rsidRPr="00D804F8">
        <w:rPr>
          <w:color w:val="0E101A"/>
        </w:rPr>
        <w:t>,</w:t>
      </w:r>
      <w:r w:rsidR="0042240C" w:rsidRPr="00D804F8">
        <w:rPr>
          <w:color w:val="0E101A"/>
        </w:rPr>
        <w:t xml:space="preserve"> given</w:t>
      </w:r>
      <w:r w:rsidR="00A930CC" w:rsidRPr="00D804F8">
        <w:rPr>
          <w:color w:val="0E101A"/>
        </w:rPr>
        <w:t xml:space="preserve"> the nature of the retrospective analysis and lack of </w:t>
      </w:r>
      <w:r w:rsidR="00486912" w:rsidRPr="00D804F8">
        <w:rPr>
          <w:color w:val="0E101A"/>
        </w:rPr>
        <w:t>randomization</w:t>
      </w:r>
      <w:r w:rsidR="00A930CC" w:rsidRPr="00D804F8">
        <w:rPr>
          <w:color w:val="0E101A"/>
        </w:rPr>
        <w:t xml:space="preserve">, we cannot exclude possible </w:t>
      </w:r>
      <w:r w:rsidR="00F80D1E" w:rsidRPr="00D804F8">
        <w:rPr>
          <w:color w:val="0E101A"/>
        </w:rPr>
        <w:t xml:space="preserve">unmeasured </w:t>
      </w:r>
      <w:r w:rsidR="00A930CC" w:rsidRPr="00D804F8">
        <w:rPr>
          <w:color w:val="0E101A"/>
        </w:rPr>
        <w:t>confounders in clinical and procedural characteristics between the groups</w:t>
      </w:r>
      <w:r w:rsidR="00F80D1E" w:rsidRPr="00D804F8">
        <w:rPr>
          <w:color w:val="0E101A"/>
        </w:rPr>
        <w:t>, such as other potential confounders not recorded in this dataset</w:t>
      </w:r>
      <w:r w:rsidRPr="00D804F8">
        <w:rPr>
          <w:color w:val="0E101A"/>
        </w:rPr>
        <w:t>,</w:t>
      </w:r>
      <w:r w:rsidR="00F80D1E" w:rsidRPr="00D804F8">
        <w:rPr>
          <w:color w:val="0E101A"/>
        </w:rPr>
        <w:t xml:space="preserve"> including</w:t>
      </w:r>
      <w:r w:rsidR="00F10231" w:rsidRPr="00D804F8">
        <w:rPr>
          <w:color w:val="0E101A"/>
        </w:rPr>
        <w:t xml:space="preserve"> </w:t>
      </w:r>
      <w:r w:rsidR="008C4642" w:rsidRPr="00D804F8">
        <w:rPr>
          <w:color w:val="0E101A"/>
        </w:rPr>
        <w:t>anaemia,</w:t>
      </w:r>
      <w:r w:rsidR="003D2385" w:rsidRPr="00D804F8">
        <w:rPr>
          <w:color w:val="0E101A"/>
        </w:rPr>
        <w:t xml:space="preserve"> </w:t>
      </w:r>
      <w:r w:rsidR="00F80D1E" w:rsidRPr="00D804F8">
        <w:rPr>
          <w:color w:val="0E101A"/>
        </w:rPr>
        <w:t xml:space="preserve">frailty, which is </w:t>
      </w:r>
      <w:r w:rsidR="000611DF" w:rsidRPr="00D804F8">
        <w:rPr>
          <w:color w:val="0E101A"/>
        </w:rPr>
        <w:t>likely</w:t>
      </w:r>
      <w:r w:rsidR="00F80D1E" w:rsidRPr="00D804F8">
        <w:rPr>
          <w:color w:val="0E101A"/>
        </w:rPr>
        <w:t xml:space="preserve"> to be more prevalent in the </w:t>
      </w:r>
      <w:r w:rsidR="0034571A" w:rsidRPr="00D804F8">
        <w:rPr>
          <w:color w:val="0E101A"/>
        </w:rPr>
        <w:t>females</w:t>
      </w:r>
      <w:r w:rsidR="00F80D1E" w:rsidRPr="00D804F8">
        <w:rPr>
          <w:color w:val="0E101A"/>
        </w:rPr>
        <w:t xml:space="preserve"> who were on average </w:t>
      </w:r>
      <w:r w:rsidRPr="00D804F8">
        <w:rPr>
          <w:color w:val="0E101A"/>
        </w:rPr>
        <w:t xml:space="preserve">six </w:t>
      </w:r>
      <w:r w:rsidR="00F80D1E" w:rsidRPr="00D804F8">
        <w:rPr>
          <w:color w:val="0E101A"/>
        </w:rPr>
        <w:t xml:space="preserve">years older than </w:t>
      </w:r>
      <w:r w:rsidR="00FB7528" w:rsidRPr="00D804F8">
        <w:rPr>
          <w:color w:val="0E101A"/>
        </w:rPr>
        <w:t>males</w:t>
      </w:r>
      <w:r w:rsidR="00A930CC" w:rsidRPr="00D804F8">
        <w:rPr>
          <w:color w:val="0E101A"/>
        </w:rPr>
        <w:t>.</w:t>
      </w:r>
      <w:r w:rsidR="0002343D" w:rsidRPr="00D804F8">
        <w:rPr>
          <w:color w:val="0E101A"/>
        </w:rPr>
        <w:t xml:space="preserve"> </w:t>
      </w:r>
      <w:r w:rsidR="00A8336F" w:rsidRPr="00D804F8">
        <w:rPr>
          <w:color w:val="0E101A"/>
        </w:rPr>
        <w:t>Secondly</w:t>
      </w:r>
      <w:r w:rsidR="0002343D" w:rsidRPr="00D804F8">
        <w:rPr>
          <w:color w:val="0E101A"/>
        </w:rPr>
        <w:t xml:space="preserve">, </w:t>
      </w:r>
      <w:r w:rsidR="00145B6B" w:rsidRPr="00D804F8">
        <w:rPr>
          <w:color w:val="0E101A"/>
        </w:rPr>
        <w:t xml:space="preserve">there is always the risk of reporting and coding errors </w:t>
      </w:r>
      <w:r w:rsidRPr="00D804F8">
        <w:rPr>
          <w:color w:val="0E101A"/>
        </w:rPr>
        <w:t>representing</w:t>
      </w:r>
      <w:r w:rsidR="00145B6B" w:rsidRPr="00D804F8">
        <w:rPr>
          <w:color w:val="0E101A"/>
        </w:rPr>
        <w:t xml:space="preserve"> a potential bias</w:t>
      </w:r>
      <w:r w:rsidR="00B2481A" w:rsidRPr="00D804F8">
        <w:rPr>
          <w:color w:val="0E101A"/>
        </w:rPr>
        <w:t>,</w:t>
      </w:r>
      <w:r w:rsidR="00145B6B" w:rsidRPr="00D804F8">
        <w:rPr>
          <w:color w:val="0E101A"/>
        </w:rPr>
        <w:t xml:space="preserve"> such as the underreporting of other comorbidities</w:t>
      </w:r>
      <w:r w:rsidR="00F80D1E" w:rsidRPr="00D804F8">
        <w:rPr>
          <w:color w:val="0E101A"/>
        </w:rPr>
        <w:t xml:space="preserve">, with complications </w:t>
      </w:r>
      <w:r w:rsidR="00C400F1" w:rsidRPr="00D804F8">
        <w:rPr>
          <w:color w:val="0E101A"/>
        </w:rPr>
        <w:t>self-reported</w:t>
      </w:r>
      <w:r w:rsidR="00F80D1E" w:rsidRPr="00D804F8">
        <w:rPr>
          <w:color w:val="0E101A"/>
        </w:rPr>
        <w:t xml:space="preserve"> and no external validation</w:t>
      </w:r>
      <w:r w:rsidR="00145B6B" w:rsidRPr="00D804F8">
        <w:rPr>
          <w:color w:val="0E101A"/>
        </w:rPr>
        <w:t xml:space="preserve">. </w:t>
      </w:r>
      <w:r w:rsidR="00F007E8" w:rsidRPr="00D804F8">
        <w:rPr>
          <w:color w:val="0E101A"/>
        </w:rPr>
        <w:t>Also, although the incident of periprocedural MI is clearly defined in the BCIS dataset, there dataset fails to specify this diagnosis was based on which definition (for example the third or fourth universal MI definitions or SCAI)</w:t>
      </w:r>
      <w:r w:rsidR="008C4642" w:rsidRPr="00D804F8">
        <w:rPr>
          <w:bdr w:val="none" w:sz="0" w:space="0" w:color="auto" w:frame="1"/>
          <w:shd w:val="clear" w:color="auto" w:fill="FFFFFF"/>
        </w:rPr>
        <w:t>.</w:t>
      </w:r>
      <w:r w:rsidR="003D64BB" w:rsidRPr="00D804F8">
        <w:rPr>
          <w:bdr w:val="none" w:sz="0" w:space="0" w:color="auto" w:frame="1"/>
          <w:shd w:val="clear" w:color="auto" w:fill="FFFFFF"/>
        </w:rPr>
        <w:t xml:space="preserve"> Finally,</w:t>
      </w:r>
      <w:r w:rsidR="008C4642" w:rsidRPr="00D804F8">
        <w:rPr>
          <w:bdr w:val="none" w:sz="0" w:space="0" w:color="auto" w:frame="1"/>
          <w:shd w:val="clear" w:color="auto" w:fill="FFFFFF"/>
        </w:rPr>
        <w:t xml:space="preserve"> </w:t>
      </w:r>
      <w:r w:rsidR="00865466" w:rsidRPr="00D804F8">
        <w:t>although</w:t>
      </w:r>
      <w:r w:rsidR="00C11041" w:rsidRPr="00D804F8">
        <w:t xml:space="preserve"> it meets statistical significance due to large number of patients, many variables presented in the result section have small difference. The clinical significance of this small difference is unclear</w:t>
      </w:r>
      <w:r w:rsidR="00C11041" w:rsidRPr="00D804F8">
        <w:fldChar w:fldCharType="begin"/>
      </w:r>
      <w:r w:rsidR="00246F36" w:rsidRPr="00D804F8">
        <w:instrText xml:space="preserve"> ADDIN EN.CITE &lt;EndNote&gt;&lt;Cite&gt;&lt;Author&gt;Schober&lt;/Author&gt;&lt;Year&gt;2018&lt;/Year&gt;&lt;RecNum&gt;125&lt;/RecNum&gt;&lt;DisplayText&gt;[48]&lt;/DisplayText&gt;&lt;record&gt;&lt;rec-number&gt;125&lt;/rec-number&gt;&lt;foreign-keys&gt;&lt;key app="EN" db-id="axvr9pztpaz5efer9waxadt4ar2dwd9trdas" timestamp="1635864791"&gt;125&lt;/key&gt;&lt;/foreign-keys&gt;&lt;ref-type name="Journal Article"&gt;17&lt;/ref-type&gt;&lt;contributors&gt;&lt;authors&gt;&lt;author&gt;Schober, Patrick&lt;/author&gt;&lt;author&gt;Bossers, Sebastiaan M.&lt;/author&gt;&lt;author&gt;Schwarte, Lothar A.&lt;/author&gt;&lt;/authors&gt;&lt;/contributors&gt;&lt;titles&gt;&lt;title&gt;Statistical Significance Versus Clinical Importance of Observed Effect Sizes&lt;/title&gt;&lt;secondary-title&gt;Anesthesia &amp;amp; Analgesia&lt;/secondary-title&gt;&lt;/titles&gt;&lt;periodical&gt;&lt;full-title&gt;Anesthesia &amp;amp; Analgesia&lt;/full-title&gt;&lt;/periodical&gt;&lt;pages&gt;1068-1072&lt;/pages&gt;&lt;volume&gt;126&lt;/volume&gt;&lt;number&gt;3&lt;/number&gt;&lt;dates&gt;&lt;year&gt;2018&lt;/year&gt;&lt;/dates&gt;&lt;publisher&gt;Ovid Technologies (Wolters Kluwer Health)&lt;/publisher&gt;&lt;isbn&gt;0003-2999&lt;/isbn&gt;&lt;urls&gt;&lt;related-urls&gt;&lt;url&gt;https://dx.doi.org/10.1213/ane.0000000000002798&lt;/url&gt;&lt;/related-urls&gt;&lt;/urls&gt;&lt;electronic-resource-num&gt;10.1213/ane.0000000000002798&lt;/electronic-resource-num&gt;&lt;/record&gt;&lt;/Cite&gt;&lt;/EndNote&gt;</w:instrText>
      </w:r>
      <w:r w:rsidR="00C11041" w:rsidRPr="00D804F8">
        <w:fldChar w:fldCharType="separate"/>
      </w:r>
      <w:r w:rsidR="00246F36" w:rsidRPr="00D804F8">
        <w:rPr>
          <w:noProof/>
        </w:rPr>
        <w:t>[48]</w:t>
      </w:r>
      <w:r w:rsidR="00C11041" w:rsidRPr="00D804F8">
        <w:fldChar w:fldCharType="end"/>
      </w:r>
      <w:r w:rsidR="00C11041" w:rsidRPr="00D804F8">
        <w:t xml:space="preserve">. </w:t>
      </w:r>
      <w:r w:rsidR="0053392E" w:rsidRPr="00D804F8">
        <w:rPr>
          <w:color w:val="0E101A"/>
        </w:rPr>
        <w:t xml:space="preserve">Furthermore, the study included only </w:t>
      </w:r>
      <w:r w:rsidR="00486912" w:rsidRPr="00D804F8">
        <w:rPr>
          <w:color w:val="0E101A"/>
        </w:rPr>
        <w:t>in-patients'</w:t>
      </w:r>
      <w:r w:rsidR="0053392E" w:rsidRPr="00D804F8">
        <w:rPr>
          <w:color w:val="0E101A"/>
        </w:rPr>
        <w:t xml:space="preserve"> outcomes; longer follow-ups of outcomes would provide a better and more complete assessment.</w:t>
      </w:r>
    </w:p>
    <w:p w14:paraId="727E9246" w14:textId="7D9127AB" w:rsidR="003B18DE" w:rsidRPr="00D804F8" w:rsidRDefault="003B18DE" w:rsidP="00F007E8">
      <w:pPr>
        <w:pStyle w:val="NormalWeb"/>
        <w:snapToGrid w:val="0"/>
        <w:spacing w:before="0" w:beforeAutospacing="0" w:after="0" w:afterAutospacing="0" w:line="480" w:lineRule="auto"/>
        <w:jc w:val="both"/>
        <w:rPr>
          <w:b/>
          <w:color w:val="0E101A"/>
        </w:rPr>
      </w:pPr>
      <w:r w:rsidRPr="00D804F8">
        <w:rPr>
          <w:b/>
          <w:color w:val="0E101A"/>
        </w:rPr>
        <w:t xml:space="preserve">Conclusion </w:t>
      </w:r>
    </w:p>
    <w:p w14:paraId="449EC530" w14:textId="49062A3B" w:rsidR="003B18DE" w:rsidRPr="00D804F8" w:rsidRDefault="003B18DE" w:rsidP="00F007E8">
      <w:pPr>
        <w:pStyle w:val="NormalWeb"/>
        <w:snapToGrid w:val="0"/>
        <w:spacing w:before="0" w:beforeAutospacing="0" w:after="0" w:afterAutospacing="0" w:line="480" w:lineRule="auto"/>
        <w:ind w:firstLine="720"/>
        <w:jc w:val="both"/>
      </w:pPr>
      <w:r w:rsidRPr="00D804F8">
        <w:lastRenderedPageBreak/>
        <w:t>Our nationwide analysis has demonstrated differences in case-mix in the types of CH</w:t>
      </w:r>
      <w:r w:rsidR="00483569" w:rsidRPr="00D804F8">
        <w:t>i</w:t>
      </w:r>
      <w:r w:rsidRPr="00D804F8">
        <w:t>P cases undertaken between Males and Females. Females tend to be older, less comorbid, and have less complex coronary disease treated. We report significant disparities in outcomes following CH</w:t>
      </w:r>
      <w:r w:rsidR="00483569" w:rsidRPr="00D804F8">
        <w:t>i</w:t>
      </w:r>
      <w:r w:rsidRPr="00D804F8">
        <w:t>P between sexes, with females at greater risk of mortality, major bleeding episodes and MACCE compared to males. Optimization of periprocedural care, use of advanced technologies and evidence-based therapies could improve the observed outcomes in females.</w:t>
      </w:r>
    </w:p>
    <w:p w14:paraId="5ED78107" w14:textId="77777777" w:rsidR="007D0FF9" w:rsidRPr="00D804F8" w:rsidRDefault="007D0FF9" w:rsidP="00F007E8">
      <w:pPr>
        <w:spacing w:line="480" w:lineRule="auto"/>
        <w:rPr>
          <w:b/>
          <w:bCs/>
          <w:lang w:val="en-US"/>
        </w:rPr>
      </w:pPr>
    </w:p>
    <w:p w14:paraId="2989A991" w14:textId="338DB7F8" w:rsidR="00B40493" w:rsidRPr="00D804F8" w:rsidRDefault="00B40493" w:rsidP="00F007E8">
      <w:pPr>
        <w:spacing w:line="480" w:lineRule="auto"/>
        <w:rPr>
          <w:b/>
          <w:bCs/>
          <w:lang w:val="en-US"/>
        </w:rPr>
      </w:pPr>
      <w:r w:rsidRPr="00D804F8">
        <w:rPr>
          <w:b/>
          <w:bCs/>
          <w:lang w:val="en-US"/>
        </w:rPr>
        <w:t>Funding</w:t>
      </w:r>
    </w:p>
    <w:p w14:paraId="213AEF40" w14:textId="77777777" w:rsidR="00B40493" w:rsidRPr="00D804F8" w:rsidRDefault="00B40493" w:rsidP="00F007E8">
      <w:pPr>
        <w:spacing w:line="480" w:lineRule="auto"/>
        <w:jc w:val="both"/>
        <w:rPr>
          <w:lang w:val="en-US"/>
        </w:rPr>
      </w:pPr>
      <w:r w:rsidRPr="00D804F8">
        <w:rPr>
          <w:lang w:val="en-US"/>
        </w:rPr>
        <w:t>An unrestricted educational grant from Abbott supports Warkaa Shamkhani salary. However, the company had no role in the study design, manuscript preparation, or access to the manuscript's contents before submission. The authors are solely responsible for this study design and conduct and all analysis, drafting, and editing of the manuscript and its final content.</w:t>
      </w:r>
    </w:p>
    <w:p w14:paraId="6CF94057" w14:textId="2AE3D9E0" w:rsidR="00B40493" w:rsidRPr="00D804F8" w:rsidRDefault="00B40493" w:rsidP="00F007E8">
      <w:pPr>
        <w:spacing w:line="480" w:lineRule="auto"/>
        <w:rPr>
          <w:b/>
          <w:bCs/>
          <w:lang w:val="en-US"/>
        </w:rPr>
      </w:pPr>
      <w:r w:rsidRPr="00D804F8">
        <w:rPr>
          <w:b/>
          <w:bCs/>
          <w:lang w:val="en-US"/>
        </w:rPr>
        <w:t>Disclosures</w:t>
      </w:r>
    </w:p>
    <w:p w14:paraId="31263E7F" w14:textId="6B0EC2F1" w:rsidR="00B40493" w:rsidRPr="00D804F8" w:rsidRDefault="00B40493" w:rsidP="00F007E8">
      <w:pPr>
        <w:spacing w:line="480" w:lineRule="auto"/>
        <w:rPr>
          <w:bCs/>
          <w:lang w:val="en-US"/>
        </w:rPr>
      </w:pPr>
      <w:r w:rsidRPr="00D804F8">
        <w:rPr>
          <w:bCs/>
          <w:lang w:val="en-US"/>
        </w:rPr>
        <w:t>The authors have nothing to disclose.</w:t>
      </w:r>
    </w:p>
    <w:p w14:paraId="305975A9" w14:textId="77777777" w:rsidR="005D2AEF" w:rsidRPr="00D804F8" w:rsidRDefault="005D2AEF" w:rsidP="00F007E8">
      <w:pPr>
        <w:spacing w:line="480" w:lineRule="auto"/>
        <w:rPr>
          <w:bCs/>
          <w:lang w:val="en-US"/>
        </w:rPr>
      </w:pPr>
    </w:p>
    <w:p w14:paraId="0DE1FB0E" w14:textId="4F4DA9B9" w:rsidR="00F007E8" w:rsidRPr="00D804F8" w:rsidRDefault="00F007E8" w:rsidP="00F71814">
      <w:pPr>
        <w:pStyle w:val="Style7"/>
        <w:ind w:left="0" w:firstLine="0"/>
      </w:pPr>
    </w:p>
    <w:p w14:paraId="1C224405" w14:textId="61538804" w:rsidR="00810242" w:rsidRPr="00D804F8" w:rsidRDefault="00810242" w:rsidP="009957BF">
      <w:pPr>
        <w:pStyle w:val="Style7"/>
      </w:pPr>
    </w:p>
    <w:p w14:paraId="7084EDA1" w14:textId="77777777" w:rsidR="00E34C11" w:rsidRPr="00D804F8" w:rsidRDefault="00E34C11" w:rsidP="009957BF">
      <w:pPr>
        <w:pStyle w:val="Style7"/>
      </w:pPr>
      <w:r w:rsidRPr="00D804F8">
        <w:t xml:space="preserve">Figure Legends </w:t>
      </w:r>
    </w:p>
    <w:p w14:paraId="369D3306" w14:textId="418EA6F4" w:rsidR="00E34C11" w:rsidRPr="00D804F8" w:rsidRDefault="00E34C11" w:rsidP="00CA3965">
      <w:pPr>
        <w:spacing w:line="360" w:lineRule="auto"/>
        <w:rPr>
          <w:rStyle w:val="Strong"/>
          <w:b w:val="0"/>
          <w:bCs w:val="0"/>
        </w:rPr>
      </w:pPr>
      <w:r w:rsidRPr="00D804F8">
        <w:rPr>
          <w:b/>
          <w:bCs/>
        </w:rPr>
        <w:t>Figure 1</w:t>
      </w:r>
      <w:r w:rsidRPr="00D804F8">
        <w:t xml:space="preserve">:  </w:t>
      </w:r>
      <w:r w:rsidRPr="00D804F8">
        <w:rPr>
          <w:bCs/>
        </w:rPr>
        <w:t xml:space="preserve">Flow diagram illustrating </w:t>
      </w:r>
      <w:r w:rsidRPr="00D804F8">
        <w:rPr>
          <w:rStyle w:val="Strong"/>
          <w:b w:val="0"/>
          <w:bCs w:val="0"/>
          <w:color w:val="0E101A"/>
        </w:rPr>
        <w:t xml:space="preserve">the process of patients' inclusion and exclusion for the </w:t>
      </w:r>
      <w:r w:rsidR="00FB7528" w:rsidRPr="00D804F8">
        <w:rPr>
          <w:rStyle w:val="Strong"/>
          <w:b w:val="0"/>
          <w:bCs w:val="0"/>
          <w:color w:val="0E101A"/>
        </w:rPr>
        <w:t>CH</w:t>
      </w:r>
      <w:r w:rsidR="00483569" w:rsidRPr="00D804F8">
        <w:rPr>
          <w:rStyle w:val="Strong"/>
          <w:b w:val="0"/>
          <w:bCs w:val="0"/>
          <w:color w:val="0E101A"/>
        </w:rPr>
        <w:t>i</w:t>
      </w:r>
      <w:r w:rsidR="00FB7528" w:rsidRPr="00D804F8">
        <w:rPr>
          <w:rStyle w:val="Strong"/>
          <w:b w:val="0"/>
          <w:bCs w:val="0"/>
          <w:color w:val="0E101A"/>
        </w:rPr>
        <w:t>P analysis</w:t>
      </w:r>
    </w:p>
    <w:p w14:paraId="47BB38A2" w14:textId="76966A42" w:rsidR="00E34C11" w:rsidRPr="00D804F8" w:rsidRDefault="00E34C11" w:rsidP="00CA3965">
      <w:pPr>
        <w:spacing w:line="360" w:lineRule="auto"/>
      </w:pPr>
      <w:r w:rsidRPr="00D804F8">
        <w:rPr>
          <w:b/>
          <w:bCs/>
        </w:rPr>
        <w:t>Figure 2:</w:t>
      </w:r>
      <w:r w:rsidRPr="00D804F8">
        <w:t xml:space="preserve"> Prevalence of CH</w:t>
      </w:r>
      <w:r w:rsidR="00483569" w:rsidRPr="00D804F8">
        <w:t>i</w:t>
      </w:r>
      <w:r w:rsidRPr="00D804F8">
        <w:t>P factors in patients with stable angina, stratified by sex.</w:t>
      </w:r>
    </w:p>
    <w:p w14:paraId="74787551" w14:textId="12731442" w:rsidR="00E34C11" w:rsidRPr="00D804F8" w:rsidRDefault="00E34C11" w:rsidP="00CA3965">
      <w:pPr>
        <w:spacing w:line="360" w:lineRule="auto"/>
        <w:rPr>
          <w:rStyle w:val="Strong"/>
          <w:b w:val="0"/>
          <w:bCs w:val="0"/>
          <w:color w:val="0E101A"/>
        </w:rPr>
      </w:pPr>
      <w:r w:rsidRPr="00D804F8">
        <w:rPr>
          <w:b/>
          <w:bCs/>
        </w:rPr>
        <w:t xml:space="preserve">Figure 3: </w:t>
      </w:r>
      <w:r w:rsidRPr="00D804F8">
        <w:rPr>
          <w:rStyle w:val="Strong"/>
          <w:b w:val="0"/>
          <w:bCs w:val="0"/>
          <w:color w:val="0E101A"/>
        </w:rPr>
        <w:t>Temporal changes in CH</w:t>
      </w:r>
      <w:r w:rsidR="00483569" w:rsidRPr="00D804F8">
        <w:rPr>
          <w:rStyle w:val="Strong"/>
          <w:b w:val="0"/>
          <w:bCs w:val="0"/>
          <w:color w:val="0E101A"/>
        </w:rPr>
        <w:t>i</w:t>
      </w:r>
      <w:r w:rsidRPr="00D804F8">
        <w:rPr>
          <w:rStyle w:val="Strong"/>
          <w:b w:val="0"/>
          <w:bCs w:val="0"/>
          <w:color w:val="0E101A"/>
        </w:rPr>
        <w:t>P procedures prevalence in patient with stable angina and percent changes over time, stratified by sex</w:t>
      </w:r>
    </w:p>
    <w:p w14:paraId="304A25A9" w14:textId="6366EC72" w:rsidR="0078093C" w:rsidRPr="00D804F8" w:rsidRDefault="0078093C" w:rsidP="0078093C">
      <w:r w:rsidRPr="00D804F8">
        <w:t>Supplement</w:t>
      </w:r>
      <w:r w:rsidR="009957BF" w:rsidRPr="00D804F8">
        <w:t>ary</w:t>
      </w:r>
      <w:r w:rsidRPr="00D804F8">
        <w:t xml:space="preserve"> Figure </w:t>
      </w:r>
      <w:r w:rsidR="000B127B" w:rsidRPr="00D804F8">
        <w:t>2</w:t>
      </w:r>
    </w:p>
    <w:p w14:paraId="27939E29" w14:textId="77777777" w:rsidR="0078093C" w:rsidRPr="002366F6" w:rsidRDefault="0078093C" w:rsidP="0078093C">
      <w:r w:rsidRPr="00D804F8">
        <w:t>Temporal changes in prevalence of each CHiP factors among patients with stable angina and per cent change over time, stratified by sex.</w:t>
      </w:r>
    </w:p>
    <w:p w14:paraId="3BCC8654" w14:textId="77777777" w:rsidR="0078093C" w:rsidRPr="007D0FF9" w:rsidRDefault="0078093C" w:rsidP="00CA3965">
      <w:pPr>
        <w:spacing w:line="360" w:lineRule="auto"/>
      </w:pPr>
    </w:p>
    <w:p w14:paraId="58345FD7" w14:textId="77777777" w:rsidR="00E34C11" w:rsidRPr="007D0FF9" w:rsidRDefault="00E34C11" w:rsidP="00E34C11"/>
    <w:p w14:paraId="593432B7" w14:textId="72579A27" w:rsidR="000503DE" w:rsidRPr="007D0FF9" w:rsidRDefault="000503DE" w:rsidP="00B873F8">
      <w:pPr>
        <w:pStyle w:val="NormalWeb"/>
        <w:snapToGrid w:val="0"/>
        <w:spacing w:before="0" w:beforeAutospacing="0" w:after="0" w:afterAutospacing="0" w:line="360" w:lineRule="auto"/>
        <w:ind w:left="720"/>
        <w:jc w:val="both"/>
        <w:rPr>
          <w:color w:val="0E101A"/>
        </w:rPr>
      </w:pPr>
    </w:p>
    <w:p w14:paraId="25C1C2BB" w14:textId="15583D74" w:rsidR="000503DE" w:rsidRPr="007D0FF9" w:rsidRDefault="000503DE" w:rsidP="00B873F8">
      <w:pPr>
        <w:pStyle w:val="NormalWeb"/>
        <w:snapToGrid w:val="0"/>
        <w:spacing w:before="0" w:beforeAutospacing="0" w:after="0" w:afterAutospacing="0" w:line="360" w:lineRule="auto"/>
        <w:ind w:left="720"/>
        <w:jc w:val="both"/>
        <w:rPr>
          <w:color w:val="0E101A"/>
        </w:rPr>
      </w:pPr>
    </w:p>
    <w:p w14:paraId="753A437C" w14:textId="7646EF67" w:rsidR="000503DE" w:rsidRPr="007D0FF9" w:rsidRDefault="000503DE" w:rsidP="00B873F8">
      <w:pPr>
        <w:pStyle w:val="NormalWeb"/>
        <w:snapToGrid w:val="0"/>
        <w:spacing w:before="0" w:beforeAutospacing="0" w:after="0" w:afterAutospacing="0" w:line="360" w:lineRule="auto"/>
        <w:ind w:left="720"/>
        <w:jc w:val="both"/>
        <w:rPr>
          <w:color w:val="0E101A"/>
        </w:rPr>
      </w:pPr>
    </w:p>
    <w:p w14:paraId="1A5B2EEB" w14:textId="3723A172" w:rsidR="000503DE" w:rsidRPr="007D0FF9" w:rsidRDefault="000503DE" w:rsidP="00B873F8">
      <w:pPr>
        <w:pStyle w:val="NormalWeb"/>
        <w:snapToGrid w:val="0"/>
        <w:spacing w:before="0" w:beforeAutospacing="0" w:after="0" w:afterAutospacing="0" w:line="360" w:lineRule="auto"/>
        <w:ind w:left="720"/>
        <w:jc w:val="both"/>
        <w:rPr>
          <w:color w:val="0E101A"/>
        </w:rPr>
      </w:pPr>
    </w:p>
    <w:p w14:paraId="6CF57578" w14:textId="1FA85B61" w:rsidR="000503DE" w:rsidRPr="007D0FF9" w:rsidRDefault="000503DE" w:rsidP="00B873F8">
      <w:pPr>
        <w:pStyle w:val="NormalWeb"/>
        <w:snapToGrid w:val="0"/>
        <w:spacing w:before="0" w:beforeAutospacing="0" w:after="0" w:afterAutospacing="0" w:line="360" w:lineRule="auto"/>
        <w:ind w:left="720"/>
        <w:jc w:val="both"/>
        <w:rPr>
          <w:color w:val="0E101A"/>
        </w:rPr>
      </w:pPr>
    </w:p>
    <w:p w14:paraId="2E7215C6" w14:textId="06C04C05" w:rsidR="009B4087" w:rsidRDefault="009B4087" w:rsidP="000503DE"/>
    <w:p w14:paraId="1A310734" w14:textId="67B44A2A" w:rsidR="007D0FF9" w:rsidRDefault="007D0FF9" w:rsidP="000503DE"/>
    <w:p w14:paraId="0A8E1C15" w14:textId="7C01F22F" w:rsidR="007D0FF9" w:rsidRDefault="007D0FF9" w:rsidP="000503DE"/>
    <w:p w14:paraId="71B4E6E3" w14:textId="615297E1" w:rsidR="007D0FF9" w:rsidRDefault="007D0FF9" w:rsidP="000503DE"/>
    <w:p w14:paraId="389971C0" w14:textId="1743D60E" w:rsidR="007D0FF9" w:rsidRDefault="007D0FF9" w:rsidP="000503DE"/>
    <w:p w14:paraId="2077A6D0" w14:textId="031BA692" w:rsidR="007D0FF9" w:rsidRDefault="007D0FF9" w:rsidP="000503DE"/>
    <w:p w14:paraId="56D1EAE8" w14:textId="58DF572F" w:rsidR="007D0FF9" w:rsidRDefault="007D0FF9" w:rsidP="000503DE"/>
    <w:p w14:paraId="0B208E3A" w14:textId="287AD339" w:rsidR="007D0FF9" w:rsidRDefault="007D0FF9" w:rsidP="000503DE"/>
    <w:p w14:paraId="0B05ECAE" w14:textId="4048C452" w:rsidR="007D0FF9" w:rsidRDefault="007D0FF9" w:rsidP="000503DE"/>
    <w:p w14:paraId="42A059A7" w14:textId="2A2C8090" w:rsidR="007D0FF9" w:rsidRDefault="007D0FF9" w:rsidP="000503DE"/>
    <w:p w14:paraId="084CD4AE" w14:textId="528C98EC" w:rsidR="007D0FF9" w:rsidRDefault="007D0FF9" w:rsidP="000503DE"/>
    <w:p w14:paraId="76D37D6F" w14:textId="27128854" w:rsidR="007D0FF9" w:rsidRDefault="007D0FF9" w:rsidP="000503DE"/>
    <w:p w14:paraId="0D04CF11" w14:textId="5E56B43C" w:rsidR="007D0FF9" w:rsidRDefault="007D0FF9" w:rsidP="000503DE"/>
    <w:p w14:paraId="3F4D3C3C" w14:textId="0284F211" w:rsidR="007D0FF9" w:rsidRDefault="007D0FF9" w:rsidP="000503DE"/>
    <w:p w14:paraId="414733FE" w14:textId="5D4E6C37" w:rsidR="007D0FF9" w:rsidRDefault="007D0FF9" w:rsidP="000503DE"/>
    <w:p w14:paraId="249A7431" w14:textId="2989D404" w:rsidR="007D0FF9" w:rsidRDefault="007D0FF9" w:rsidP="000503DE"/>
    <w:p w14:paraId="27975EF1" w14:textId="77777777" w:rsidR="007D0FF9" w:rsidRPr="007D0FF9" w:rsidRDefault="007D0FF9" w:rsidP="000503DE"/>
    <w:p w14:paraId="24C76CBE" w14:textId="77777777" w:rsidR="009B4087" w:rsidRPr="007D0FF9" w:rsidRDefault="009B4087" w:rsidP="000503DE"/>
    <w:p w14:paraId="3DAB9B21" w14:textId="77777777" w:rsidR="00F007E8" w:rsidRPr="007D0FF9" w:rsidRDefault="00F007E8" w:rsidP="00E34C11">
      <w:pPr>
        <w:rPr>
          <w:b/>
          <w:bCs/>
          <w:sz w:val="20"/>
          <w:szCs w:val="20"/>
          <w:u w:val="single"/>
        </w:rPr>
      </w:pPr>
    </w:p>
    <w:p w14:paraId="53CC2CE6" w14:textId="77777777" w:rsidR="00F007E8" w:rsidRPr="007D0FF9" w:rsidRDefault="00F007E8" w:rsidP="00E34C11">
      <w:pPr>
        <w:rPr>
          <w:b/>
          <w:bCs/>
          <w:sz w:val="20"/>
          <w:szCs w:val="20"/>
          <w:u w:val="single"/>
        </w:rPr>
      </w:pPr>
    </w:p>
    <w:p w14:paraId="453F190B" w14:textId="3BB1C63D" w:rsidR="00793358" w:rsidRPr="007D0FF9" w:rsidRDefault="00793358" w:rsidP="00E34C11">
      <w:pPr>
        <w:rPr>
          <w:bCs/>
          <w:sz w:val="20"/>
          <w:szCs w:val="20"/>
        </w:rPr>
      </w:pPr>
      <w:r w:rsidRPr="007D0FF9">
        <w:rPr>
          <w:b/>
          <w:bCs/>
          <w:sz w:val="20"/>
          <w:szCs w:val="20"/>
          <w:u w:val="single"/>
        </w:rPr>
        <w:t>Visual Abstract</w:t>
      </w:r>
      <w:r w:rsidR="005D2AEF" w:rsidRPr="007D0FF9">
        <w:rPr>
          <w:b/>
          <w:bCs/>
          <w:sz w:val="20"/>
          <w:szCs w:val="20"/>
          <w:u w:val="single"/>
        </w:rPr>
        <w:t xml:space="preserve">: </w:t>
      </w:r>
      <w:r w:rsidR="005D2AEF" w:rsidRPr="007D0FF9">
        <w:rPr>
          <w:bCs/>
          <w:sz w:val="20"/>
          <w:szCs w:val="20"/>
        </w:rPr>
        <w:t>Summary of key findings of the study</w:t>
      </w:r>
    </w:p>
    <w:p w14:paraId="43955CE8" w14:textId="77777777" w:rsidR="00F007E8" w:rsidRPr="007D0FF9" w:rsidRDefault="00F007E8" w:rsidP="00E34C11">
      <w:pPr>
        <w:rPr>
          <w:bCs/>
          <w:sz w:val="20"/>
          <w:szCs w:val="20"/>
        </w:rPr>
      </w:pPr>
    </w:p>
    <w:p w14:paraId="65F70498" w14:textId="38C7D56A" w:rsidR="001B2891" w:rsidRPr="002366F6" w:rsidRDefault="00F007E8" w:rsidP="001B2891">
      <w:r w:rsidRPr="007D0FF9">
        <w:rPr>
          <w:noProof/>
        </w:rPr>
        <w:drawing>
          <wp:inline distT="0" distB="0" distL="0" distR="0" wp14:anchorId="65531EB2" wp14:editId="578A30B7">
            <wp:extent cx="5727700" cy="3201670"/>
            <wp:effectExtent l="0" t="0" r="0" b="0"/>
            <wp:docPr id="7" name="Picture 7"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201670"/>
                    </a:xfrm>
                    <a:prstGeom prst="rect">
                      <a:avLst/>
                    </a:prstGeom>
                  </pic:spPr>
                </pic:pic>
              </a:graphicData>
            </a:graphic>
          </wp:inline>
        </w:drawing>
      </w:r>
    </w:p>
    <w:p w14:paraId="59C69C3D" w14:textId="3011D648" w:rsidR="00E34C11" w:rsidRPr="00D130DF" w:rsidRDefault="00E34C11" w:rsidP="001B2891"/>
    <w:p w14:paraId="7C07848B" w14:textId="77777777" w:rsidR="001B2891" w:rsidRPr="00B40493" w:rsidRDefault="001B2891" w:rsidP="001B2891"/>
    <w:p w14:paraId="662843F1" w14:textId="77777777" w:rsidR="001B2891" w:rsidRPr="00B40493" w:rsidRDefault="001B2891" w:rsidP="000503DE">
      <w:pPr>
        <w:rPr>
          <w:b/>
        </w:rPr>
      </w:pPr>
    </w:p>
    <w:p w14:paraId="42CEE335" w14:textId="77777777" w:rsidR="001B2891" w:rsidRPr="002366F6" w:rsidRDefault="001B2891" w:rsidP="000503DE">
      <w:pPr>
        <w:rPr>
          <w:bCs/>
        </w:rPr>
      </w:pPr>
    </w:p>
    <w:p w14:paraId="17B20CD5" w14:textId="2F75A86E" w:rsidR="001B2891" w:rsidRPr="002366F6" w:rsidRDefault="001B2891" w:rsidP="000503DE">
      <w:pPr>
        <w:rPr>
          <w:b/>
        </w:rPr>
      </w:pPr>
    </w:p>
    <w:p w14:paraId="4FCB5F39" w14:textId="4810F0B0" w:rsidR="001B2891" w:rsidRPr="002366F6" w:rsidRDefault="001B2891" w:rsidP="000503DE">
      <w:pPr>
        <w:rPr>
          <w:b/>
        </w:rPr>
      </w:pPr>
    </w:p>
    <w:p w14:paraId="4CEE67C1" w14:textId="710F2C74" w:rsidR="001B2891" w:rsidRPr="002366F6" w:rsidRDefault="001B2891" w:rsidP="000503DE">
      <w:pPr>
        <w:rPr>
          <w:b/>
        </w:rPr>
      </w:pPr>
    </w:p>
    <w:p w14:paraId="6E295A12" w14:textId="43714F2A" w:rsidR="001B2891" w:rsidRPr="002366F6" w:rsidRDefault="001B2891" w:rsidP="000503DE">
      <w:pPr>
        <w:rPr>
          <w:b/>
        </w:rPr>
      </w:pPr>
    </w:p>
    <w:p w14:paraId="6CF6C403" w14:textId="1FAFC017" w:rsidR="001B2891" w:rsidRPr="002366F6" w:rsidRDefault="001B2891" w:rsidP="000503DE">
      <w:pPr>
        <w:rPr>
          <w:b/>
        </w:rPr>
      </w:pPr>
    </w:p>
    <w:p w14:paraId="3883402A" w14:textId="77777777" w:rsidR="009B4087" w:rsidRPr="002366F6" w:rsidRDefault="009B4087" w:rsidP="000503DE">
      <w:pPr>
        <w:rPr>
          <w:b/>
        </w:rPr>
      </w:pPr>
    </w:p>
    <w:p w14:paraId="71529A04" w14:textId="44D14D98" w:rsidR="00B21594" w:rsidRPr="002366F6" w:rsidRDefault="00B21594" w:rsidP="000503DE">
      <w:pPr>
        <w:rPr>
          <w:b/>
        </w:rPr>
      </w:pPr>
    </w:p>
    <w:p w14:paraId="65FDE4EA" w14:textId="77777777" w:rsidR="00B21594" w:rsidRPr="002366F6" w:rsidRDefault="00B21594" w:rsidP="00B21594"/>
    <w:p w14:paraId="2901DC86" w14:textId="391C2123" w:rsidR="00B21594" w:rsidRPr="002366F6" w:rsidRDefault="00B21594" w:rsidP="00B21594"/>
    <w:p w14:paraId="2E8D3FE6" w14:textId="54675269" w:rsidR="000503DE" w:rsidRPr="00CF6EA9" w:rsidRDefault="000503DE" w:rsidP="00B873F8">
      <w:pPr>
        <w:pStyle w:val="NormalWeb"/>
        <w:snapToGrid w:val="0"/>
        <w:spacing w:before="0" w:beforeAutospacing="0" w:after="0" w:afterAutospacing="0" w:line="360" w:lineRule="auto"/>
        <w:ind w:left="720"/>
        <w:jc w:val="both"/>
        <w:rPr>
          <w:color w:val="0E101A"/>
        </w:rPr>
      </w:pPr>
    </w:p>
    <w:p w14:paraId="1AD16AED" w14:textId="77777777" w:rsidR="000429EC" w:rsidRPr="00CF6EA9" w:rsidRDefault="000429EC" w:rsidP="00B873F8">
      <w:pPr>
        <w:pStyle w:val="NormalWeb"/>
        <w:snapToGrid w:val="0"/>
        <w:spacing w:before="0" w:beforeAutospacing="0" w:after="0" w:afterAutospacing="0" w:line="360" w:lineRule="auto"/>
        <w:ind w:left="720"/>
        <w:jc w:val="both"/>
        <w:rPr>
          <w:color w:val="0E101A"/>
        </w:rPr>
      </w:pPr>
    </w:p>
    <w:p w14:paraId="02BACE24" w14:textId="5382E616" w:rsidR="00B21594" w:rsidRPr="00CF6EA9" w:rsidRDefault="00B21594" w:rsidP="00B873F8">
      <w:pPr>
        <w:pStyle w:val="NormalWeb"/>
        <w:snapToGrid w:val="0"/>
        <w:spacing w:before="0" w:beforeAutospacing="0" w:after="0" w:afterAutospacing="0" w:line="360" w:lineRule="auto"/>
        <w:ind w:left="720"/>
        <w:jc w:val="both"/>
        <w:rPr>
          <w:color w:val="0E101A"/>
        </w:rPr>
      </w:pPr>
    </w:p>
    <w:p w14:paraId="497746C8" w14:textId="5C1AE4C8" w:rsidR="00C11041" w:rsidRDefault="00E80642" w:rsidP="00E80642">
      <w:pPr>
        <w:pStyle w:val="NormalWeb"/>
        <w:snapToGrid w:val="0"/>
        <w:spacing w:before="0" w:beforeAutospacing="0" w:after="0" w:afterAutospacing="0" w:line="360" w:lineRule="auto"/>
        <w:ind w:left="720"/>
        <w:jc w:val="both"/>
        <w:rPr>
          <w:color w:val="0E101A"/>
        </w:rPr>
      </w:pPr>
      <w:r>
        <w:rPr>
          <w:color w:val="0E101A"/>
        </w:rPr>
        <w:t>References</w:t>
      </w:r>
    </w:p>
    <w:p w14:paraId="4B95C0AA" w14:textId="77777777" w:rsidR="00C11041" w:rsidRPr="00C71F17" w:rsidRDefault="00C11041" w:rsidP="00C71F17">
      <w:pPr>
        <w:pStyle w:val="NormalWeb"/>
        <w:snapToGrid w:val="0"/>
        <w:spacing w:before="0" w:beforeAutospacing="0" w:after="0" w:afterAutospacing="0" w:line="480" w:lineRule="auto"/>
        <w:jc w:val="both"/>
        <w:rPr>
          <w:rFonts w:asciiTheme="majorBidi" w:hAnsiTheme="majorBidi" w:cstheme="majorBidi"/>
          <w:color w:val="0E101A"/>
        </w:rPr>
      </w:pPr>
    </w:p>
    <w:p w14:paraId="39F61994" w14:textId="24A2923E" w:rsidR="00865466" w:rsidRPr="00C71F17" w:rsidRDefault="00C11041"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color w:val="0E101A"/>
        </w:rPr>
        <w:fldChar w:fldCharType="begin"/>
      </w:r>
      <w:r w:rsidRPr="00C71F17">
        <w:rPr>
          <w:rFonts w:asciiTheme="majorBidi" w:hAnsiTheme="majorBidi" w:cstheme="majorBidi"/>
          <w:color w:val="0E101A"/>
        </w:rPr>
        <w:instrText xml:space="preserve"> ADDIN EN.REFLIST </w:instrText>
      </w:r>
      <w:r w:rsidRPr="00C71F17">
        <w:rPr>
          <w:rFonts w:asciiTheme="majorBidi" w:hAnsiTheme="majorBidi" w:cstheme="majorBidi"/>
          <w:color w:val="0E101A"/>
        </w:rPr>
        <w:fldChar w:fldCharType="separate"/>
      </w:r>
      <w:r w:rsidR="00865466" w:rsidRPr="00C71F17">
        <w:rPr>
          <w:rFonts w:asciiTheme="majorBidi" w:hAnsiTheme="majorBidi" w:cstheme="majorBidi"/>
          <w:noProof/>
        </w:rPr>
        <w:t>1.</w:t>
      </w:r>
      <w:r w:rsidR="00865466" w:rsidRPr="00C71F17">
        <w:rPr>
          <w:rFonts w:asciiTheme="majorBidi" w:hAnsiTheme="majorBidi" w:cstheme="majorBidi"/>
          <w:noProof/>
        </w:rPr>
        <w:tab/>
      </w:r>
      <w:r w:rsidR="000D458D" w:rsidRPr="00C71F17">
        <w:rPr>
          <w:rFonts w:asciiTheme="majorBidi" w:hAnsiTheme="majorBidi" w:cstheme="majorBidi"/>
          <w:color w:val="000000"/>
        </w:rPr>
        <w:t>Kent KM, Bentivoglio LG, Block PC, Cowley MJ, Dorros G, Gosselin AJ, Gruntzig A, Myler RK, Simpson J, Stertzer SH and others</w:t>
      </w:r>
      <w:r w:rsidR="000D458D" w:rsidRPr="00C71F17">
        <w:rPr>
          <w:rFonts w:asciiTheme="majorBidi" w:hAnsiTheme="majorBidi" w:cstheme="majorBidi"/>
          <w:noProof/>
        </w:rPr>
        <w:t>.</w:t>
      </w:r>
      <w:r w:rsidR="00865466" w:rsidRPr="00C71F17">
        <w:rPr>
          <w:rFonts w:asciiTheme="majorBidi" w:hAnsiTheme="majorBidi" w:cstheme="majorBidi"/>
          <w:noProof/>
        </w:rPr>
        <w:t xml:space="preserve"> </w:t>
      </w:r>
      <w:r w:rsidR="00865466" w:rsidRPr="00C71F17">
        <w:rPr>
          <w:rFonts w:asciiTheme="majorBidi" w:hAnsiTheme="majorBidi" w:cstheme="majorBidi"/>
          <w:i/>
          <w:noProof/>
        </w:rPr>
        <w:t>Percutaneous transluminal coronary angioplasty: report from the Registry of the National Heart, Lung, and Blood Institute.</w:t>
      </w:r>
      <w:r w:rsidR="00865466" w:rsidRPr="00C71F17">
        <w:rPr>
          <w:rFonts w:asciiTheme="majorBidi" w:hAnsiTheme="majorBidi" w:cstheme="majorBidi"/>
          <w:noProof/>
        </w:rPr>
        <w:t xml:space="preserve"> Am J Cardiol, 1982. </w:t>
      </w:r>
      <w:r w:rsidR="00865466" w:rsidRPr="00C71F17">
        <w:rPr>
          <w:rFonts w:asciiTheme="majorBidi" w:hAnsiTheme="majorBidi" w:cstheme="majorBidi"/>
          <w:b/>
          <w:noProof/>
        </w:rPr>
        <w:t>49</w:t>
      </w:r>
      <w:r w:rsidR="00865466" w:rsidRPr="00C71F17">
        <w:rPr>
          <w:rFonts w:asciiTheme="majorBidi" w:hAnsiTheme="majorBidi" w:cstheme="majorBidi"/>
          <w:noProof/>
        </w:rPr>
        <w:t>(8): p. 2011-20.</w:t>
      </w:r>
    </w:p>
    <w:p w14:paraId="1BF6A288" w14:textId="74994FFA"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2.</w:t>
      </w:r>
      <w:r w:rsidRPr="00C71F17">
        <w:rPr>
          <w:rFonts w:asciiTheme="majorBidi" w:hAnsiTheme="majorBidi" w:cstheme="majorBidi"/>
          <w:noProof/>
        </w:rPr>
        <w:tab/>
      </w:r>
      <w:r w:rsidR="000D458D" w:rsidRPr="00C71F17">
        <w:rPr>
          <w:rFonts w:asciiTheme="majorBidi" w:hAnsiTheme="majorBidi" w:cstheme="majorBidi"/>
          <w:color w:val="000000"/>
        </w:rPr>
        <w:t>Fath-Ordoubadi F, Spaepen E, El-Omar M, Fraser DG, Khan MA, Neyses L, Danzi GB, Roguin A, Paunovic D, Mamas MA</w:t>
      </w:r>
      <w:r w:rsidRPr="00C71F17">
        <w:rPr>
          <w:rFonts w:asciiTheme="majorBidi" w:hAnsiTheme="majorBidi" w:cstheme="majorBidi"/>
          <w:noProof/>
        </w:rPr>
        <w:t>.</w:t>
      </w:r>
      <w:r w:rsidRPr="00C71F17">
        <w:rPr>
          <w:rFonts w:asciiTheme="majorBidi" w:hAnsiTheme="majorBidi" w:cstheme="majorBidi"/>
          <w:i/>
          <w:noProof/>
        </w:rPr>
        <w:t>Outcomes in Patients with Acute and Stable Coronary Syndromes; Insights from the Prospective NOBORI-2 Study.</w:t>
      </w:r>
      <w:r w:rsidRPr="00C71F17">
        <w:rPr>
          <w:rFonts w:asciiTheme="majorBidi" w:hAnsiTheme="majorBidi" w:cstheme="majorBidi"/>
          <w:noProof/>
        </w:rPr>
        <w:t xml:space="preserve"> PLoS ONE, 2014. </w:t>
      </w:r>
      <w:r w:rsidRPr="00C71F17">
        <w:rPr>
          <w:rFonts w:asciiTheme="majorBidi" w:hAnsiTheme="majorBidi" w:cstheme="majorBidi"/>
          <w:b/>
          <w:noProof/>
        </w:rPr>
        <w:t>9</w:t>
      </w:r>
      <w:r w:rsidRPr="00C71F17">
        <w:rPr>
          <w:rFonts w:asciiTheme="majorBidi" w:hAnsiTheme="majorBidi" w:cstheme="majorBidi"/>
          <w:noProof/>
        </w:rPr>
        <w:t>(2): p. e88577.</w:t>
      </w:r>
    </w:p>
    <w:p w14:paraId="2E545804" w14:textId="7F62520E"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3.</w:t>
      </w:r>
      <w:r w:rsidRPr="00C71F17">
        <w:rPr>
          <w:rFonts w:asciiTheme="majorBidi" w:hAnsiTheme="majorBidi" w:cstheme="majorBidi"/>
          <w:noProof/>
        </w:rPr>
        <w:tab/>
      </w:r>
      <w:r w:rsidR="000D458D" w:rsidRPr="00C71F17">
        <w:rPr>
          <w:rFonts w:asciiTheme="majorBidi" w:hAnsiTheme="majorBidi" w:cstheme="majorBidi"/>
          <w:color w:val="000000"/>
        </w:rPr>
        <w:t>Holroyd EW, Sirker A, Kwok CS, Kontopantelis E, Ludman PF, De Belder MA, Butler R, Cotton J, Zaman A, Mamas MA.</w:t>
      </w:r>
      <w:r w:rsidRPr="00C71F17">
        <w:rPr>
          <w:rFonts w:asciiTheme="majorBidi" w:hAnsiTheme="majorBidi" w:cstheme="majorBidi"/>
          <w:noProof/>
        </w:rPr>
        <w:t xml:space="preserve"> </w:t>
      </w:r>
      <w:r w:rsidRPr="00C71F17">
        <w:rPr>
          <w:rFonts w:asciiTheme="majorBidi" w:hAnsiTheme="majorBidi" w:cstheme="majorBidi"/>
          <w:i/>
          <w:noProof/>
        </w:rPr>
        <w:t>The Relationship of Body Mass Index to Percutaneous Coronary Intervention Outcomes.</w:t>
      </w:r>
      <w:r w:rsidRPr="00C71F17">
        <w:rPr>
          <w:rFonts w:asciiTheme="majorBidi" w:hAnsiTheme="majorBidi" w:cstheme="majorBidi"/>
          <w:noProof/>
        </w:rPr>
        <w:t xml:space="preserve"> JACC: Cardiovascular Interventions, 2017. </w:t>
      </w:r>
      <w:r w:rsidRPr="00C71F17">
        <w:rPr>
          <w:rFonts w:asciiTheme="majorBidi" w:hAnsiTheme="majorBidi" w:cstheme="majorBidi"/>
          <w:b/>
          <w:noProof/>
        </w:rPr>
        <w:t>10</w:t>
      </w:r>
      <w:r w:rsidRPr="00C71F17">
        <w:rPr>
          <w:rFonts w:asciiTheme="majorBidi" w:hAnsiTheme="majorBidi" w:cstheme="majorBidi"/>
          <w:noProof/>
        </w:rPr>
        <w:t>(13): p. 1283-1292.</w:t>
      </w:r>
    </w:p>
    <w:p w14:paraId="3974E27B" w14:textId="6040F984"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4.</w:t>
      </w:r>
      <w:r w:rsidRPr="00C71F17">
        <w:rPr>
          <w:rFonts w:asciiTheme="majorBidi" w:hAnsiTheme="majorBidi" w:cstheme="majorBidi"/>
          <w:noProof/>
        </w:rPr>
        <w:tab/>
      </w:r>
      <w:r w:rsidR="000D458D" w:rsidRPr="00C71F17">
        <w:rPr>
          <w:rFonts w:asciiTheme="majorBidi" w:hAnsiTheme="majorBidi" w:cstheme="majorBidi"/>
          <w:color w:val="000000"/>
        </w:rPr>
        <w:t xml:space="preserve">Potts J, Kwok CS, Ensor J, Rashid M, Kadam U, Kinnaird T, Curzen N, Pancholy SB, Van der Windt D, Riley RD and others. </w:t>
      </w:r>
      <w:r w:rsidRPr="00C71F17">
        <w:rPr>
          <w:rFonts w:asciiTheme="majorBidi" w:hAnsiTheme="majorBidi" w:cstheme="majorBidi"/>
          <w:noProof/>
        </w:rPr>
        <w:t xml:space="preserve"> </w:t>
      </w:r>
      <w:r w:rsidRPr="00C71F17">
        <w:rPr>
          <w:rFonts w:asciiTheme="majorBidi" w:hAnsiTheme="majorBidi" w:cstheme="majorBidi"/>
          <w:i/>
          <w:noProof/>
        </w:rPr>
        <w:t xml:space="preserve">Temporal Changes in Co-Morbidity Burden </w:t>
      </w:r>
      <w:r w:rsidRPr="00C71F17">
        <w:rPr>
          <w:rFonts w:asciiTheme="majorBidi" w:hAnsiTheme="majorBidi" w:cstheme="majorBidi"/>
          <w:i/>
          <w:noProof/>
        </w:rPr>
        <w:lastRenderedPageBreak/>
        <w:t>in Patients Having Percutaneous Coronary Intervention and Impact on Prognosis.</w:t>
      </w:r>
      <w:r w:rsidRPr="00C71F17">
        <w:rPr>
          <w:rFonts w:asciiTheme="majorBidi" w:hAnsiTheme="majorBidi" w:cstheme="majorBidi"/>
          <w:noProof/>
        </w:rPr>
        <w:t xml:space="preserve"> Am J Cardiol, 2018. </w:t>
      </w:r>
      <w:r w:rsidRPr="00C71F17">
        <w:rPr>
          <w:rFonts w:asciiTheme="majorBidi" w:hAnsiTheme="majorBidi" w:cstheme="majorBidi"/>
          <w:b/>
          <w:noProof/>
        </w:rPr>
        <w:t>122</w:t>
      </w:r>
      <w:r w:rsidRPr="00C71F17">
        <w:rPr>
          <w:rFonts w:asciiTheme="majorBidi" w:hAnsiTheme="majorBidi" w:cstheme="majorBidi"/>
          <w:noProof/>
        </w:rPr>
        <w:t>(5): p. 712-722.</w:t>
      </w:r>
    </w:p>
    <w:p w14:paraId="2BA8BA26" w14:textId="61E3DC7B"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5.</w:t>
      </w:r>
      <w:r w:rsidRPr="00C71F17">
        <w:rPr>
          <w:rFonts w:asciiTheme="majorBidi" w:hAnsiTheme="majorBidi" w:cstheme="majorBidi"/>
          <w:noProof/>
        </w:rPr>
        <w:tab/>
      </w:r>
      <w:r w:rsidR="000D458D" w:rsidRPr="00C71F17">
        <w:rPr>
          <w:rFonts w:asciiTheme="majorBidi" w:hAnsiTheme="majorBidi" w:cstheme="majorBidi"/>
          <w:color w:val="000000"/>
        </w:rPr>
        <w:t xml:space="preserve">Kinnaird T, Gallagher S, Spratt JC, Ludman P, de Belder M, Copt S, Anderson R, Walsh S, Hanratty C, Curzen N and others. </w:t>
      </w:r>
      <w:r w:rsidRPr="00C71F17">
        <w:rPr>
          <w:rFonts w:asciiTheme="majorBidi" w:hAnsiTheme="majorBidi" w:cstheme="majorBidi"/>
          <w:noProof/>
        </w:rPr>
        <w:t xml:space="preserve"> </w:t>
      </w:r>
      <w:r w:rsidRPr="00C71F17">
        <w:rPr>
          <w:rFonts w:asciiTheme="majorBidi" w:hAnsiTheme="majorBidi" w:cstheme="majorBidi"/>
          <w:i/>
          <w:noProof/>
        </w:rPr>
        <w:t>Complex high-risk and indicated percutaneous coronary intervention for stable angina: Does operator volume influence patient outcome?</w:t>
      </w:r>
      <w:r w:rsidRPr="00C71F17">
        <w:rPr>
          <w:rFonts w:asciiTheme="majorBidi" w:hAnsiTheme="majorBidi" w:cstheme="majorBidi"/>
          <w:noProof/>
        </w:rPr>
        <w:t xml:space="preserve"> Am Heart J, 2020. </w:t>
      </w:r>
      <w:r w:rsidRPr="00C71F17">
        <w:rPr>
          <w:rFonts w:asciiTheme="majorBidi" w:hAnsiTheme="majorBidi" w:cstheme="majorBidi"/>
          <w:b/>
          <w:noProof/>
        </w:rPr>
        <w:t>222</w:t>
      </w:r>
      <w:r w:rsidRPr="00C71F17">
        <w:rPr>
          <w:rFonts w:asciiTheme="majorBidi" w:hAnsiTheme="majorBidi" w:cstheme="majorBidi"/>
          <w:noProof/>
        </w:rPr>
        <w:t>: p. 15-25.</w:t>
      </w:r>
    </w:p>
    <w:p w14:paraId="7013FBB1" w14:textId="6A35BBD5"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6.</w:t>
      </w:r>
      <w:r w:rsidRPr="00C71F17">
        <w:rPr>
          <w:rFonts w:asciiTheme="majorBidi" w:hAnsiTheme="majorBidi" w:cstheme="majorBidi"/>
          <w:noProof/>
        </w:rPr>
        <w:tab/>
      </w:r>
      <w:r w:rsidR="000D458D" w:rsidRPr="00C71F17">
        <w:rPr>
          <w:rFonts w:asciiTheme="majorBidi" w:hAnsiTheme="majorBidi" w:cstheme="majorBidi"/>
          <w:color w:val="000000"/>
        </w:rPr>
        <w:t>Sakakura K, Ako J, Wada H, Kubo N, Momomura S-I.</w:t>
      </w:r>
      <w:r w:rsidRPr="00C71F17">
        <w:rPr>
          <w:rFonts w:asciiTheme="majorBidi" w:hAnsiTheme="majorBidi" w:cstheme="majorBidi"/>
          <w:noProof/>
        </w:rPr>
        <w:t xml:space="preserve"> </w:t>
      </w:r>
      <w:r w:rsidRPr="00C71F17">
        <w:rPr>
          <w:rFonts w:asciiTheme="majorBidi" w:hAnsiTheme="majorBidi" w:cstheme="majorBidi"/>
          <w:i/>
          <w:noProof/>
        </w:rPr>
        <w:t>ACC/AHA classification of coronary lesions reflects medical resource use in current percutaneous coronary interventions.</w:t>
      </w:r>
      <w:r w:rsidRPr="00C71F17">
        <w:rPr>
          <w:rFonts w:asciiTheme="majorBidi" w:hAnsiTheme="majorBidi" w:cstheme="majorBidi"/>
          <w:noProof/>
        </w:rPr>
        <w:t xml:space="preserve"> Catheterization and Cardiovascular Interventions, 2012. </w:t>
      </w:r>
      <w:r w:rsidRPr="00C71F17">
        <w:rPr>
          <w:rFonts w:asciiTheme="majorBidi" w:hAnsiTheme="majorBidi" w:cstheme="majorBidi"/>
          <w:b/>
          <w:noProof/>
        </w:rPr>
        <w:t>80</w:t>
      </w:r>
      <w:r w:rsidRPr="00C71F17">
        <w:rPr>
          <w:rFonts w:asciiTheme="majorBidi" w:hAnsiTheme="majorBidi" w:cstheme="majorBidi"/>
          <w:noProof/>
        </w:rPr>
        <w:t>(3): p. 370-376.</w:t>
      </w:r>
    </w:p>
    <w:p w14:paraId="284217DB" w14:textId="50AE3D4C"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7.</w:t>
      </w:r>
      <w:r w:rsidRPr="00C71F17">
        <w:rPr>
          <w:rFonts w:asciiTheme="majorBidi" w:hAnsiTheme="majorBidi" w:cstheme="majorBidi"/>
          <w:noProof/>
        </w:rPr>
        <w:tab/>
      </w:r>
      <w:r w:rsidR="000D458D" w:rsidRPr="00C71F17">
        <w:rPr>
          <w:rFonts w:asciiTheme="majorBidi" w:hAnsiTheme="majorBidi" w:cstheme="majorBidi"/>
          <w:color w:val="000000"/>
        </w:rPr>
        <w:t xml:space="preserve">Riley RF, Henry TD, Mahmud E, Kirtane AJ, Brilakis ES, Goyal A, Grines CL, Lombardi WL, Maran A, Rab T and others. </w:t>
      </w:r>
      <w:r w:rsidRPr="00C71F17">
        <w:rPr>
          <w:rFonts w:asciiTheme="majorBidi" w:hAnsiTheme="majorBidi" w:cstheme="majorBidi"/>
          <w:noProof/>
        </w:rPr>
        <w:t xml:space="preserve"> </w:t>
      </w:r>
      <w:r w:rsidRPr="00C71F17">
        <w:rPr>
          <w:rFonts w:asciiTheme="majorBidi" w:hAnsiTheme="majorBidi" w:cstheme="majorBidi"/>
          <w:i/>
          <w:noProof/>
        </w:rPr>
        <w:t>SCAI position statement on optimal percutaneous coronary interventional therapy for complex coronary artery disease.</w:t>
      </w:r>
      <w:r w:rsidRPr="00C71F17">
        <w:rPr>
          <w:rFonts w:asciiTheme="majorBidi" w:hAnsiTheme="majorBidi" w:cstheme="majorBidi"/>
          <w:noProof/>
        </w:rPr>
        <w:t xml:space="preserve"> Catheterization and Cardiovascular Interventions, 2020. </w:t>
      </w:r>
      <w:r w:rsidRPr="00C71F17">
        <w:rPr>
          <w:rFonts w:asciiTheme="majorBidi" w:hAnsiTheme="majorBidi" w:cstheme="majorBidi"/>
          <w:b/>
          <w:noProof/>
        </w:rPr>
        <w:t>96</w:t>
      </w:r>
      <w:r w:rsidRPr="00C71F17">
        <w:rPr>
          <w:rFonts w:asciiTheme="majorBidi" w:hAnsiTheme="majorBidi" w:cstheme="majorBidi"/>
          <w:noProof/>
        </w:rPr>
        <w:t>(2): p. 346-362.</w:t>
      </w:r>
    </w:p>
    <w:p w14:paraId="536C4E6A" w14:textId="75243C01"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8.</w:t>
      </w:r>
      <w:r w:rsidRPr="00C71F17">
        <w:rPr>
          <w:rFonts w:asciiTheme="majorBidi" w:hAnsiTheme="majorBidi" w:cstheme="majorBidi"/>
          <w:noProof/>
        </w:rPr>
        <w:tab/>
      </w:r>
      <w:r w:rsidR="000D458D" w:rsidRPr="00C71F17">
        <w:rPr>
          <w:rFonts w:asciiTheme="majorBidi" w:hAnsiTheme="majorBidi" w:cstheme="majorBidi"/>
          <w:color w:val="000000"/>
        </w:rPr>
        <w:t xml:space="preserve">Chieffo A, Burzotta F, Pappalardo F, Briguori C, Garbo R, Masiero G, Nicolini E, Ribichini F, Trani C, varez BC and others. </w:t>
      </w:r>
      <w:r w:rsidRPr="00C71F17">
        <w:rPr>
          <w:rFonts w:asciiTheme="majorBidi" w:hAnsiTheme="majorBidi" w:cstheme="majorBidi"/>
          <w:i/>
          <w:noProof/>
        </w:rPr>
        <w:t>Clinical expert consensus document on the use of percutaneous left ventricular assist support devices during complex high-risk indicated PCI.</w:t>
      </w:r>
      <w:r w:rsidRPr="00C71F17">
        <w:rPr>
          <w:rFonts w:asciiTheme="majorBidi" w:hAnsiTheme="majorBidi" w:cstheme="majorBidi"/>
          <w:noProof/>
        </w:rPr>
        <w:t xml:space="preserve"> International Journal of Cardiology, 2019. </w:t>
      </w:r>
      <w:r w:rsidRPr="00C71F17">
        <w:rPr>
          <w:rFonts w:asciiTheme="majorBidi" w:hAnsiTheme="majorBidi" w:cstheme="majorBidi"/>
          <w:b/>
          <w:noProof/>
        </w:rPr>
        <w:t>293</w:t>
      </w:r>
      <w:r w:rsidRPr="00C71F17">
        <w:rPr>
          <w:rFonts w:asciiTheme="majorBidi" w:hAnsiTheme="majorBidi" w:cstheme="majorBidi"/>
          <w:noProof/>
        </w:rPr>
        <w:t>: p. 84-90.</w:t>
      </w:r>
    </w:p>
    <w:p w14:paraId="6425230F" w14:textId="22D3C1D4"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9.</w:t>
      </w:r>
      <w:r w:rsidRPr="00C71F17">
        <w:rPr>
          <w:rFonts w:asciiTheme="majorBidi" w:hAnsiTheme="majorBidi" w:cstheme="majorBidi"/>
          <w:noProof/>
        </w:rPr>
        <w:tab/>
      </w:r>
      <w:r w:rsidR="000D458D" w:rsidRPr="00C71F17">
        <w:rPr>
          <w:rFonts w:asciiTheme="majorBidi" w:hAnsiTheme="majorBidi" w:cstheme="majorBidi"/>
          <w:color w:val="000000"/>
        </w:rPr>
        <w:t xml:space="preserve">Potts JE, Iliescu CA, Lopez Mattei JC, Martinez SC, Holmvang L, Ludman P, De Belder MA, Kwok CS, Rashid M, Fischman DL and others. </w:t>
      </w:r>
      <w:r w:rsidRPr="00C71F17">
        <w:rPr>
          <w:rFonts w:asciiTheme="majorBidi" w:hAnsiTheme="majorBidi" w:cstheme="majorBidi"/>
          <w:noProof/>
        </w:rPr>
        <w:t xml:space="preserve"> </w:t>
      </w:r>
      <w:r w:rsidRPr="00C71F17">
        <w:rPr>
          <w:rFonts w:asciiTheme="majorBidi" w:hAnsiTheme="majorBidi" w:cstheme="majorBidi"/>
          <w:i/>
          <w:noProof/>
        </w:rPr>
        <w:t>Percutaneous coronary intervention in cancer patients: a report of the prevalence and outcomes in the United States.</w:t>
      </w:r>
      <w:r w:rsidRPr="00C71F17">
        <w:rPr>
          <w:rFonts w:asciiTheme="majorBidi" w:hAnsiTheme="majorBidi" w:cstheme="majorBidi"/>
          <w:noProof/>
        </w:rPr>
        <w:t xml:space="preserve"> European Heart Journal, 2019. </w:t>
      </w:r>
      <w:r w:rsidRPr="00C71F17">
        <w:rPr>
          <w:rFonts w:asciiTheme="majorBidi" w:hAnsiTheme="majorBidi" w:cstheme="majorBidi"/>
          <w:b/>
          <w:noProof/>
        </w:rPr>
        <w:t>40</w:t>
      </w:r>
      <w:r w:rsidRPr="00C71F17">
        <w:rPr>
          <w:rFonts w:asciiTheme="majorBidi" w:hAnsiTheme="majorBidi" w:cstheme="majorBidi"/>
          <w:noProof/>
        </w:rPr>
        <w:t>(22): p. 1790-1800.</w:t>
      </w:r>
    </w:p>
    <w:p w14:paraId="7F15E531" w14:textId="29907C17"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10.</w:t>
      </w:r>
      <w:r w:rsidRPr="00C71F17">
        <w:rPr>
          <w:rFonts w:asciiTheme="majorBidi" w:hAnsiTheme="majorBidi" w:cstheme="majorBidi"/>
          <w:noProof/>
        </w:rPr>
        <w:tab/>
      </w:r>
      <w:r w:rsidR="000D458D" w:rsidRPr="00C71F17">
        <w:rPr>
          <w:rFonts w:asciiTheme="majorBidi" w:hAnsiTheme="majorBidi" w:cstheme="majorBidi"/>
          <w:color w:val="000000"/>
        </w:rPr>
        <w:t xml:space="preserve">Scholz SS, Lauder L, Ewen S, Kulenthiran S, Marx N, Sakhov O, Kauer F, Witkowski A, Vaglimigli M, Wijns W and others. </w:t>
      </w:r>
      <w:r w:rsidRPr="00C71F17">
        <w:rPr>
          <w:rFonts w:asciiTheme="majorBidi" w:hAnsiTheme="majorBidi" w:cstheme="majorBidi"/>
          <w:noProof/>
        </w:rPr>
        <w:t xml:space="preserve"> </w:t>
      </w:r>
      <w:r w:rsidRPr="00C71F17">
        <w:rPr>
          <w:rFonts w:asciiTheme="majorBidi" w:hAnsiTheme="majorBidi" w:cstheme="majorBidi"/>
          <w:i/>
          <w:noProof/>
        </w:rPr>
        <w:t xml:space="preserve">One-year clinical outcomes in patients with </w:t>
      </w:r>
      <w:r w:rsidRPr="00C71F17">
        <w:rPr>
          <w:rFonts w:asciiTheme="majorBidi" w:hAnsiTheme="majorBidi" w:cstheme="majorBidi"/>
          <w:i/>
          <w:noProof/>
        </w:rPr>
        <w:lastRenderedPageBreak/>
        <w:t>renal insufficiency after contemporary PCI: data from a multicenter registry.</w:t>
      </w:r>
      <w:r w:rsidRPr="00C71F17">
        <w:rPr>
          <w:rFonts w:asciiTheme="majorBidi" w:hAnsiTheme="majorBidi" w:cstheme="majorBidi"/>
          <w:noProof/>
        </w:rPr>
        <w:t xml:space="preserve"> Clinical Research in Cardiology, 2020. </w:t>
      </w:r>
      <w:r w:rsidRPr="00C71F17">
        <w:rPr>
          <w:rFonts w:asciiTheme="majorBidi" w:hAnsiTheme="majorBidi" w:cstheme="majorBidi"/>
          <w:b/>
          <w:noProof/>
        </w:rPr>
        <w:t>109</w:t>
      </w:r>
      <w:r w:rsidRPr="00C71F17">
        <w:rPr>
          <w:rFonts w:asciiTheme="majorBidi" w:hAnsiTheme="majorBidi" w:cstheme="majorBidi"/>
          <w:noProof/>
        </w:rPr>
        <w:t>(7): p. 845-856.</w:t>
      </w:r>
    </w:p>
    <w:p w14:paraId="0D7E5B72" w14:textId="2BA3D841"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11.</w:t>
      </w:r>
      <w:r w:rsidRPr="00C71F17">
        <w:rPr>
          <w:rFonts w:asciiTheme="majorBidi" w:hAnsiTheme="majorBidi" w:cstheme="majorBidi"/>
          <w:noProof/>
        </w:rPr>
        <w:tab/>
      </w:r>
      <w:r w:rsidR="003D2702" w:rsidRPr="00C71F17">
        <w:rPr>
          <w:rFonts w:asciiTheme="majorBidi" w:hAnsiTheme="majorBidi" w:cstheme="majorBidi"/>
          <w:color w:val="000000"/>
        </w:rPr>
        <w:t xml:space="preserve">Epps KC, Holper EM, Selzer F, Vlachos HA, Gualano SK, Abbott JD, Jacobs AK, Marroquin OC, Naidu SS, Groeneveld PW and others. </w:t>
      </w:r>
      <w:r w:rsidRPr="00C71F17">
        <w:rPr>
          <w:rFonts w:asciiTheme="majorBidi" w:hAnsiTheme="majorBidi" w:cstheme="majorBidi"/>
          <w:i/>
          <w:noProof/>
        </w:rPr>
        <w:t>Sex Differences in Outcomes Following Percutaneous Coronary Intervention According to Age.</w:t>
      </w:r>
      <w:r w:rsidRPr="00C71F17">
        <w:rPr>
          <w:rFonts w:asciiTheme="majorBidi" w:hAnsiTheme="majorBidi" w:cstheme="majorBidi"/>
          <w:noProof/>
        </w:rPr>
        <w:t xml:space="preserve"> Circulation: Cardiovascular Quality and Outcomes, 2016. </w:t>
      </w:r>
      <w:r w:rsidRPr="00C71F17">
        <w:rPr>
          <w:rFonts w:asciiTheme="majorBidi" w:hAnsiTheme="majorBidi" w:cstheme="majorBidi"/>
          <w:b/>
          <w:noProof/>
        </w:rPr>
        <w:t>9</w:t>
      </w:r>
      <w:r w:rsidRPr="00C71F17">
        <w:rPr>
          <w:rFonts w:asciiTheme="majorBidi" w:hAnsiTheme="majorBidi" w:cstheme="majorBidi"/>
          <w:noProof/>
        </w:rPr>
        <w:t>(2 suppl 1): p. S16-S25.</w:t>
      </w:r>
    </w:p>
    <w:p w14:paraId="010C161C" w14:textId="5AD54B6B"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12.</w:t>
      </w:r>
      <w:r w:rsidRPr="00C71F17">
        <w:rPr>
          <w:rFonts w:asciiTheme="majorBidi" w:hAnsiTheme="majorBidi" w:cstheme="majorBidi"/>
          <w:noProof/>
        </w:rPr>
        <w:tab/>
      </w:r>
      <w:r w:rsidR="003D2702" w:rsidRPr="00C71F17">
        <w:rPr>
          <w:rFonts w:asciiTheme="majorBidi" w:hAnsiTheme="majorBidi" w:cstheme="majorBidi"/>
          <w:color w:val="000000"/>
        </w:rPr>
        <w:t>Kosmidou I, Leon MB, Zhang Y, Serruys PW, von Birgelen C, Smits PC, Ben-Yehuda O, Redfors B, Madhavan MV, Maehara A and others.</w:t>
      </w:r>
      <w:r w:rsidRPr="00C71F17">
        <w:rPr>
          <w:rFonts w:asciiTheme="majorBidi" w:hAnsiTheme="majorBidi" w:cstheme="majorBidi"/>
          <w:noProof/>
        </w:rPr>
        <w:t xml:space="preserve"> </w:t>
      </w:r>
      <w:r w:rsidRPr="00C71F17">
        <w:rPr>
          <w:rFonts w:asciiTheme="majorBidi" w:hAnsiTheme="majorBidi" w:cstheme="majorBidi"/>
          <w:i/>
          <w:noProof/>
        </w:rPr>
        <w:t>Long-Term Outcomes in Women and Men Following Percutaneous Coronary Intervention.</w:t>
      </w:r>
      <w:r w:rsidRPr="00C71F17">
        <w:rPr>
          <w:rFonts w:asciiTheme="majorBidi" w:hAnsiTheme="majorBidi" w:cstheme="majorBidi"/>
          <w:noProof/>
        </w:rPr>
        <w:t xml:space="preserve"> J Am Coll Cardiol, 2020. </w:t>
      </w:r>
      <w:r w:rsidRPr="00C71F17">
        <w:rPr>
          <w:rFonts w:asciiTheme="majorBidi" w:hAnsiTheme="majorBidi" w:cstheme="majorBidi"/>
          <w:b/>
          <w:noProof/>
        </w:rPr>
        <w:t>75</w:t>
      </w:r>
      <w:r w:rsidRPr="00C71F17">
        <w:rPr>
          <w:rFonts w:asciiTheme="majorBidi" w:hAnsiTheme="majorBidi" w:cstheme="majorBidi"/>
          <w:noProof/>
        </w:rPr>
        <w:t>(14): p. 1631-1640.</w:t>
      </w:r>
    </w:p>
    <w:p w14:paraId="1B4FC57D" w14:textId="587E698E"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13.</w:t>
      </w:r>
      <w:r w:rsidRPr="00C71F17">
        <w:rPr>
          <w:rFonts w:asciiTheme="majorBidi" w:hAnsiTheme="majorBidi" w:cstheme="majorBidi"/>
          <w:noProof/>
        </w:rPr>
        <w:tab/>
      </w:r>
      <w:r w:rsidR="003D2702" w:rsidRPr="00C71F17">
        <w:rPr>
          <w:rFonts w:asciiTheme="majorBidi" w:hAnsiTheme="majorBidi" w:cstheme="majorBidi"/>
          <w:color w:val="000000"/>
        </w:rPr>
        <w:t xml:space="preserve">Nicolas J, Claessen BE, Cao D, Chiarito M, Sartori S, Qiu H, Goel R, Nardin M, Roumeliotis A, Vogel B and others. </w:t>
      </w:r>
      <w:r w:rsidRPr="00C71F17">
        <w:rPr>
          <w:rFonts w:asciiTheme="majorBidi" w:hAnsiTheme="majorBidi" w:cstheme="majorBidi"/>
          <w:noProof/>
        </w:rPr>
        <w:t xml:space="preserve"> </w:t>
      </w:r>
      <w:r w:rsidRPr="00C71F17">
        <w:rPr>
          <w:rFonts w:asciiTheme="majorBidi" w:hAnsiTheme="majorBidi" w:cstheme="majorBidi"/>
          <w:i/>
          <w:noProof/>
        </w:rPr>
        <w:t>A sex paradox in clinical outcomes following complex percutaneous coronary intervention.</w:t>
      </w:r>
      <w:r w:rsidRPr="00C71F17">
        <w:rPr>
          <w:rFonts w:asciiTheme="majorBidi" w:hAnsiTheme="majorBidi" w:cstheme="majorBidi"/>
          <w:noProof/>
        </w:rPr>
        <w:t xml:space="preserve"> International Journal of Cardiology, 2021. </w:t>
      </w:r>
      <w:r w:rsidRPr="00C71F17">
        <w:rPr>
          <w:rFonts w:asciiTheme="majorBidi" w:hAnsiTheme="majorBidi" w:cstheme="majorBidi"/>
          <w:b/>
          <w:noProof/>
        </w:rPr>
        <w:t>329</w:t>
      </w:r>
      <w:r w:rsidRPr="00C71F17">
        <w:rPr>
          <w:rFonts w:asciiTheme="majorBidi" w:hAnsiTheme="majorBidi" w:cstheme="majorBidi"/>
          <w:noProof/>
        </w:rPr>
        <w:t>: p. 67-73.</w:t>
      </w:r>
    </w:p>
    <w:p w14:paraId="04A9F376" w14:textId="601B2796"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14.</w:t>
      </w:r>
      <w:r w:rsidRPr="00C71F17">
        <w:rPr>
          <w:rFonts w:asciiTheme="majorBidi" w:hAnsiTheme="majorBidi" w:cstheme="majorBidi"/>
          <w:noProof/>
        </w:rPr>
        <w:tab/>
      </w:r>
      <w:r w:rsidR="003D2702" w:rsidRPr="00C71F17">
        <w:rPr>
          <w:rFonts w:asciiTheme="majorBidi" w:hAnsiTheme="majorBidi" w:cstheme="majorBidi"/>
          <w:color w:val="000000"/>
        </w:rPr>
        <w:t xml:space="preserve">Rashid M, Ludman PF, Mamas MA. </w:t>
      </w:r>
      <w:r w:rsidRPr="00C71F17">
        <w:rPr>
          <w:rFonts w:asciiTheme="majorBidi" w:hAnsiTheme="majorBidi" w:cstheme="majorBidi"/>
          <w:noProof/>
        </w:rPr>
        <w:t xml:space="preserve"> Ludman, and M.A. Mamas, </w:t>
      </w:r>
      <w:r w:rsidRPr="00C71F17">
        <w:rPr>
          <w:rFonts w:asciiTheme="majorBidi" w:hAnsiTheme="majorBidi" w:cstheme="majorBidi"/>
          <w:i/>
          <w:noProof/>
        </w:rPr>
        <w:t>British Cardiovascular Intervention Society registry framework: a quality improvement initiative on behalf of the National Institute of Cardiovascular Outcomes Research (NICOR).</w:t>
      </w:r>
      <w:r w:rsidRPr="00C71F17">
        <w:rPr>
          <w:rFonts w:asciiTheme="majorBidi" w:hAnsiTheme="majorBidi" w:cstheme="majorBidi"/>
          <w:noProof/>
        </w:rPr>
        <w:t xml:space="preserve"> European Heart Journal - Quality of Care and Clinical Outcomes, 2019. </w:t>
      </w:r>
      <w:r w:rsidRPr="00C71F17">
        <w:rPr>
          <w:rFonts w:asciiTheme="majorBidi" w:hAnsiTheme="majorBidi" w:cstheme="majorBidi"/>
          <w:b/>
          <w:noProof/>
        </w:rPr>
        <w:t>5</w:t>
      </w:r>
      <w:r w:rsidRPr="00C71F17">
        <w:rPr>
          <w:rFonts w:asciiTheme="majorBidi" w:hAnsiTheme="majorBidi" w:cstheme="majorBidi"/>
          <w:noProof/>
        </w:rPr>
        <w:t>(4): p. 292-297.</w:t>
      </w:r>
    </w:p>
    <w:p w14:paraId="5166B786" w14:textId="3E923E31"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15.</w:t>
      </w:r>
      <w:r w:rsidRPr="00C71F17">
        <w:rPr>
          <w:rFonts w:asciiTheme="majorBidi" w:hAnsiTheme="majorBidi" w:cstheme="majorBidi"/>
          <w:noProof/>
        </w:rPr>
        <w:tab/>
        <w:t xml:space="preserve">Ludman, P. </w:t>
      </w:r>
      <w:r w:rsidRPr="00C71F17">
        <w:rPr>
          <w:rFonts w:asciiTheme="majorBidi" w:hAnsiTheme="majorBidi" w:cstheme="majorBidi"/>
          <w:i/>
          <w:noProof/>
        </w:rPr>
        <w:t>British Cardiovascular Intervention Society database: insights into interventional cardiology in the United Kingdom.</w:t>
      </w:r>
      <w:r w:rsidRPr="00C71F17">
        <w:rPr>
          <w:rFonts w:asciiTheme="majorBidi" w:hAnsiTheme="majorBidi" w:cstheme="majorBidi"/>
          <w:noProof/>
        </w:rPr>
        <w:t xml:space="preserve"> Heart, 2019. </w:t>
      </w:r>
      <w:r w:rsidRPr="00C71F17">
        <w:rPr>
          <w:rFonts w:asciiTheme="majorBidi" w:hAnsiTheme="majorBidi" w:cstheme="majorBidi"/>
          <w:b/>
          <w:noProof/>
        </w:rPr>
        <w:t>105</w:t>
      </w:r>
      <w:r w:rsidRPr="00C71F17">
        <w:rPr>
          <w:rFonts w:asciiTheme="majorBidi" w:hAnsiTheme="majorBidi" w:cstheme="majorBidi"/>
          <w:noProof/>
        </w:rPr>
        <w:t>(16): p. 1289-1289.</w:t>
      </w:r>
    </w:p>
    <w:p w14:paraId="16753924" w14:textId="0B68BBEA"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16.</w:t>
      </w:r>
      <w:r w:rsidRPr="00C71F17">
        <w:rPr>
          <w:rFonts w:asciiTheme="majorBidi" w:hAnsiTheme="majorBidi" w:cstheme="majorBidi"/>
          <w:noProof/>
        </w:rPr>
        <w:tab/>
        <w:t xml:space="preserve">Ludman, P.F. </w:t>
      </w:r>
      <w:r w:rsidRPr="00C71F17">
        <w:rPr>
          <w:rFonts w:asciiTheme="majorBidi" w:hAnsiTheme="majorBidi" w:cstheme="majorBidi"/>
          <w:i/>
          <w:noProof/>
        </w:rPr>
        <w:t>British Cardiovascular Intervention Society Registry for audit and quality assessment of percutaneous coronary interventions in the United Kingdom.</w:t>
      </w:r>
      <w:r w:rsidRPr="00C71F17">
        <w:rPr>
          <w:rFonts w:asciiTheme="majorBidi" w:hAnsiTheme="majorBidi" w:cstheme="majorBidi"/>
          <w:noProof/>
        </w:rPr>
        <w:t xml:space="preserve"> Heart, 2011. </w:t>
      </w:r>
      <w:r w:rsidRPr="00C71F17">
        <w:rPr>
          <w:rFonts w:asciiTheme="majorBidi" w:hAnsiTheme="majorBidi" w:cstheme="majorBidi"/>
          <w:b/>
          <w:noProof/>
        </w:rPr>
        <w:t>97</w:t>
      </w:r>
      <w:r w:rsidRPr="00C71F17">
        <w:rPr>
          <w:rFonts w:asciiTheme="majorBidi" w:hAnsiTheme="majorBidi" w:cstheme="majorBidi"/>
          <w:noProof/>
        </w:rPr>
        <w:t>(16): p. 1293-1297.</w:t>
      </w:r>
    </w:p>
    <w:p w14:paraId="771012FA" w14:textId="33052B9F"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lastRenderedPageBreak/>
        <w:t>17.</w:t>
      </w:r>
      <w:r w:rsidRPr="00C71F17">
        <w:rPr>
          <w:rFonts w:asciiTheme="majorBidi" w:hAnsiTheme="majorBidi" w:cstheme="majorBidi"/>
          <w:noProof/>
        </w:rPr>
        <w:tab/>
      </w:r>
      <w:r w:rsidR="003D2702" w:rsidRPr="00C71F17">
        <w:rPr>
          <w:rFonts w:asciiTheme="majorBidi" w:hAnsiTheme="majorBidi" w:cstheme="majorBidi"/>
          <w:color w:val="000000"/>
        </w:rPr>
        <w:t xml:space="preserve">Mohamed MO, Curzen N, de Belder M, Goodwin AT, Spratt JC, Balacumaraswami L, Deanfield J, Martin GP, Rashid M, Shoaib A and others. </w:t>
      </w:r>
      <w:r w:rsidRPr="00C71F17">
        <w:rPr>
          <w:rFonts w:asciiTheme="majorBidi" w:hAnsiTheme="majorBidi" w:cstheme="majorBidi"/>
          <w:noProof/>
        </w:rPr>
        <w:t xml:space="preserve"> </w:t>
      </w:r>
      <w:r w:rsidRPr="00C71F17">
        <w:rPr>
          <w:rFonts w:asciiTheme="majorBidi" w:hAnsiTheme="majorBidi" w:cstheme="majorBidi"/>
          <w:i/>
          <w:noProof/>
        </w:rPr>
        <w:t>Revascularisation strategies in patients with significant left main coronary disease during the COVID ‐19 pandemic.</w:t>
      </w:r>
      <w:r w:rsidRPr="00C71F17">
        <w:rPr>
          <w:rFonts w:asciiTheme="majorBidi" w:hAnsiTheme="majorBidi" w:cstheme="majorBidi"/>
          <w:noProof/>
        </w:rPr>
        <w:t xml:space="preserve"> Catheterization and Cardiovascular Interventions, 2021.</w:t>
      </w:r>
    </w:p>
    <w:p w14:paraId="60613D72" w14:textId="451BA394"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18.</w:t>
      </w:r>
      <w:r w:rsidRPr="00C71F17">
        <w:rPr>
          <w:rFonts w:asciiTheme="majorBidi" w:hAnsiTheme="majorBidi" w:cstheme="majorBidi"/>
          <w:noProof/>
        </w:rPr>
        <w:tab/>
      </w:r>
      <w:r w:rsidR="003D2702" w:rsidRPr="00C71F17">
        <w:rPr>
          <w:rFonts w:asciiTheme="majorBidi" w:hAnsiTheme="majorBidi" w:cstheme="majorBidi"/>
          <w:color w:val="000000"/>
        </w:rPr>
        <w:t xml:space="preserve">Shoaib A, Johnson TW, Banning A, Ludman P, Rashid M, Potts J, Kwok CS, Kontopantelis E, Azam ZA, Kinnaird T and others. </w:t>
      </w:r>
      <w:r w:rsidRPr="00C71F17">
        <w:rPr>
          <w:rFonts w:asciiTheme="majorBidi" w:hAnsiTheme="majorBidi" w:cstheme="majorBidi"/>
          <w:i/>
          <w:noProof/>
        </w:rPr>
        <w:t>Clinical Outcomes of Percutaneous Coronary Intervention for Chronic Total Occlusion in Native Coronary Arteries vs Saphenous Vein Grafts.</w:t>
      </w:r>
      <w:r w:rsidRPr="00C71F17">
        <w:rPr>
          <w:rFonts w:asciiTheme="majorBidi" w:hAnsiTheme="majorBidi" w:cstheme="majorBidi"/>
          <w:noProof/>
        </w:rPr>
        <w:t xml:space="preserve"> J Invasive Cardiol, 2020. </w:t>
      </w:r>
      <w:r w:rsidRPr="00C71F17">
        <w:rPr>
          <w:rFonts w:asciiTheme="majorBidi" w:hAnsiTheme="majorBidi" w:cstheme="majorBidi"/>
          <w:b/>
          <w:noProof/>
        </w:rPr>
        <w:t>32</w:t>
      </w:r>
      <w:r w:rsidRPr="00C71F17">
        <w:rPr>
          <w:rFonts w:asciiTheme="majorBidi" w:hAnsiTheme="majorBidi" w:cstheme="majorBidi"/>
          <w:noProof/>
        </w:rPr>
        <w:t>(9): p. 350-357.</w:t>
      </w:r>
    </w:p>
    <w:p w14:paraId="63EE57F3" w14:textId="13CE61E2"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19.</w:t>
      </w:r>
      <w:r w:rsidRPr="00C71F17">
        <w:rPr>
          <w:rFonts w:asciiTheme="majorBidi" w:hAnsiTheme="majorBidi" w:cstheme="majorBidi"/>
          <w:noProof/>
        </w:rPr>
        <w:tab/>
      </w:r>
      <w:r w:rsidR="003D2702" w:rsidRPr="00C71F17">
        <w:rPr>
          <w:rFonts w:asciiTheme="majorBidi" w:hAnsiTheme="majorBidi" w:cstheme="majorBidi"/>
          <w:color w:val="000000"/>
        </w:rPr>
        <w:t xml:space="preserve">Rashid M, Timmis A, Kinnaird T, Curzen N, Zaman A, Shoaib A, Mohamed MO, De Belder MA, Deanfield J, Martin GP and others. </w:t>
      </w:r>
      <w:r w:rsidRPr="00C71F17">
        <w:rPr>
          <w:rFonts w:asciiTheme="majorBidi" w:hAnsiTheme="majorBidi" w:cstheme="majorBidi"/>
          <w:noProof/>
        </w:rPr>
        <w:t xml:space="preserve"> </w:t>
      </w:r>
      <w:r w:rsidRPr="00C71F17">
        <w:rPr>
          <w:rFonts w:asciiTheme="majorBidi" w:hAnsiTheme="majorBidi" w:cstheme="majorBidi"/>
          <w:i/>
          <w:noProof/>
        </w:rPr>
        <w:t>Racial differences in management and outcomes of acute myocardial infarction during COVID-19 pandemic.</w:t>
      </w:r>
      <w:r w:rsidRPr="00C71F17">
        <w:rPr>
          <w:rFonts w:asciiTheme="majorBidi" w:hAnsiTheme="majorBidi" w:cstheme="majorBidi"/>
          <w:noProof/>
        </w:rPr>
        <w:t xml:space="preserve"> Heart, 2021. </w:t>
      </w:r>
      <w:r w:rsidRPr="00C71F17">
        <w:rPr>
          <w:rFonts w:asciiTheme="majorBidi" w:hAnsiTheme="majorBidi" w:cstheme="majorBidi"/>
          <w:b/>
          <w:noProof/>
        </w:rPr>
        <w:t>107</w:t>
      </w:r>
      <w:r w:rsidRPr="00C71F17">
        <w:rPr>
          <w:rFonts w:asciiTheme="majorBidi" w:hAnsiTheme="majorBidi" w:cstheme="majorBidi"/>
          <w:noProof/>
        </w:rPr>
        <w:t>(9): p. 734-740.</w:t>
      </w:r>
    </w:p>
    <w:p w14:paraId="026D2BD2" w14:textId="3E7273FF"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20.</w:t>
      </w:r>
      <w:r w:rsidRPr="00C71F17">
        <w:rPr>
          <w:rFonts w:asciiTheme="majorBidi" w:hAnsiTheme="majorBidi" w:cstheme="majorBidi"/>
          <w:noProof/>
        </w:rPr>
        <w:tab/>
      </w:r>
      <w:r w:rsidR="003D2702" w:rsidRPr="00C71F17">
        <w:rPr>
          <w:rFonts w:asciiTheme="majorBidi" w:hAnsiTheme="majorBidi" w:cstheme="majorBidi"/>
          <w:color w:val="000000"/>
        </w:rPr>
        <w:t>Rashid M, Gale CP, Curzen N, Ludman P, De Belder M, Timmis A, Mohamed MO, Lüscher TF, Hains J, Wu J and others</w:t>
      </w:r>
      <w:r w:rsidRPr="00C71F17">
        <w:rPr>
          <w:rFonts w:asciiTheme="majorBidi" w:hAnsiTheme="majorBidi" w:cstheme="majorBidi"/>
          <w:noProof/>
        </w:rPr>
        <w:t xml:space="preserve"> </w:t>
      </w:r>
      <w:r w:rsidRPr="00C71F17">
        <w:rPr>
          <w:rFonts w:asciiTheme="majorBidi" w:hAnsiTheme="majorBidi" w:cstheme="majorBidi"/>
          <w:i/>
          <w:noProof/>
        </w:rPr>
        <w:t>Impact of Coronavirus Disease 2019 Pandemic on the Incidence and Management of Out‐of‐Hospital Cardiac Arrest in Patients Presenting With Acute Myocardial Infarction in England.</w:t>
      </w:r>
      <w:r w:rsidRPr="00C71F17">
        <w:rPr>
          <w:rFonts w:asciiTheme="majorBidi" w:hAnsiTheme="majorBidi" w:cstheme="majorBidi"/>
          <w:noProof/>
        </w:rPr>
        <w:t xml:space="preserve"> Journal of the American Heart Association, 2020. </w:t>
      </w:r>
      <w:r w:rsidRPr="00C71F17">
        <w:rPr>
          <w:rFonts w:asciiTheme="majorBidi" w:hAnsiTheme="majorBidi" w:cstheme="majorBidi"/>
          <w:b/>
          <w:noProof/>
        </w:rPr>
        <w:t>9</w:t>
      </w:r>
      <w:r w:rsidRPr="00C71F17">
        <w:rPr>
          <w:rFonts w:asciiTheme="majorBidi" w:hAnsiTheme="majorBidi" w:cstheme="majorBidi"/>
          <w:noProof/>
        </w:rPr>
        <w:t>(22).</w:t>
      </w:r>
    </w:p>
    <w:p w14:paraId="07C28A9A" w14:textId="24A2D1BF"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21.</w:t>
      </w:r>
      <w:r w:rsidRPr="00C71F17">
        <w:rPr>
          <w:rFonts w:asciiTheme="majorBidi" w:hAnsiTheme="majorBidi" w:cstheme="majorBidi"/>
          <w:noProof/>
        </w:rPr>
        <w:tab/>
      </w:r>
      <w:r w:rsidR="003D2702" w:rsidRPr="00C71F17">
        <w:rPr>
          <w:rFonts w:asciiTheme="majorBidi" w:hAnsiTheme="majorBidi" w:cstheme="majorBidi"/>
          <w:color w:val="000000"/>
        </w:rPr>
        <w:t xml:space="preserve">Marshall A, Altman DG, Holder RL, Royston P. </w:t>
      </w:r>
      <w:r w:rsidRPr="00C71F17">
        <w:rPr>
          <w:rFonts w:asciiTheme="majorBidi" w:hAnsiTheme="majorBidi" w:cstheme="majorBidi"/>
          <w:noProof/>
        </w:rPr>
        <w:t xml:space="preserve"> </w:t>
      </w:r>
      <w:r w:rsidRPr="00C71F17">
        <w:rPr>
          <w:rFonts w:asciiTheme="majorBidi" w:hAnsiTheme="majorBidi" w:cstheme="majorBidi"/>
          <w:i/>
          <w:noProof/>
        </w:rPr>
        <w:t>Combining estimates of interest in prognostic modelling studies after multiple imputation: current practice and guidelines.</w:t>
      </w:r>
      <w:r w:rsidRPr="00C71F17">
        <w:rPr>
          <w:rFonts w:asciiTheme="majorBidi" w:hAnsiTheme="majorBidi" w:cstheme="majorBidi"/>
          <w:noProof/>
        </w:rPr>
        <w:t xml:space="preserve"> BMC Medical Research Methodology, 2009. </w:t>
      </w:r>
      <w:r w:rsidRPr="00C71F17">
        <w:rPr>
          <w:rFonts w:asciiTheme="majorBidi" w:hAnsiTheme="majorBidi" w:cstheme="majorBidi"/>
          <w:b/>
          <w:noProof/>
        </w:rPr>
        <w:t>9</w:t>
      </w:r>
      <w:r w:rsidRPr="00C71F17">
        <w:rPr>
          <w:rFonts w:asciiTheme="majorBidi" w:hAnsiTheme="majorBidi" w:cstheme="majorBidi"/>
          <w:noProof/>
        </w:rPr>
        <w:t>(1): p. 57.</w:t>
      </w:r>
    </w:p>
    <w:p w14:paraId="674F5EFE" w14:textId="186A2DB2"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22.</w:t>
      </w:r>
      <w:r w:rsidRPr="00C71F17">
        <w:rPr>
          <w:rFonts w:asciiTheme="majorBidi" w:hAnsiTheme="majorBidi" w:cstheme="majorBidi"/>
          <w:noProof/>
        </w:rPr>
        <w:tab/>
        <w:t xml:space="preserve">Greenland, S. </w:t>
      </w:r>
      <w:r w:rsidRPr="00C71F17">
        <w:rPr>
          <w:rFonts w:asciiTheme="majorBidi" w:hAnsiTheme="majorBidi" w:cstheme="majorBidi"/>
          <w:i/>
          <w:noProof/>
        </w:rPr>
        <w:t>Modeling and variable selection in epidemiologic analysis.</w:t>
      </w:r>
      <w:r w:rsidRPr="00C71F17">
        <w:rPr>
          <w:rFonts w:asciiTheme="majorBidi" w:hAnsiTheme="majorBidi" w:cstheme="majorBidi"/>
          <w:noProof/>
        </w:rPr>
        <w:t xml:space="preserve"> American Journal of Public Health, 1989. </w:t>
      </w:r>
      <w:r w:rsidRPr="00C71F17">
        <w:rPr>
          <w:rFonts w:asciiTheme="majorBidi" w:hAnsiTheme="majorBidi" w:cstheme="majorBidi"/>
          <w:b/>
          <w:noProof/>
        </w:rPr>
        <w:t>79</w:t>
      </w:r>
      <w:r w:rsidRPr="00C71F17">
        <w:rPr>
          <w:rFonts w:asciiTheme="majorBidi" w:hAnsiTheme="majorBidi" w:cstheme="majorBidi"/>
          <w:noProof/>
        </w:rPr>
        <w:t>(3): p. 340-349.</w:t>
      </w:r>
    </w:p>
    <w:p w14:paraId="656FDE45" w14:textId="6B3BEA3B"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23.</w:t>
      </w:r>
      <w:r w:rsidRPr="00C71F17">
        <w:rPr>
          <w:rFonts w:asciiTheme="majorBidi" w:hAnsiTheme="majorBidi" w:cstheme="majorBidi"/>
          <w:noProof/>
        </w:rPr>
        <w:tab/>
        <w:t>Janssen, K.J.</w:t>
      </w:r>
      <w:r w:rsidR="005D4666" w:rsidRPr="00C71F17">
        <w:rPr>
          <w:rFonts w:asciiTheme="majorBidi" w:hAnsiTheme="majorBidi" w:cstheme="majorBidi"/>
          <w:noProof/>
        </w:rPr>
        <w:t xml:space="preserve">Donders, R, Harrell, F, </w:t>
      </w:r>
      <w:r w:rsidR="00C71F17" w:rsidRPr="00C71F17">
        <w:rPr>
          <w:rFonts w:asciiTheme="majorBidi" w:hAnsiTheme="majorBidi" w:cstheme="majorBidi"/>
          <w:noProof/>
        </w:rPr>
        <w:t>Vergouwe, Y, Chen, Q, Grobbee, D, Moons, K.</w:t>
      </w:r>
      <w:r w:rsidRPr="00C71F17">
        <w:rPr>
          <w:rFonts w:asciiTheme="majorBidi" w:hAnsiTheme="majorBidi" w:cstheme="majorBidi"/>
          <w:noProof/>
        </w:rPr>
        <w:t xml:space="preserve"> </w:t>
      </w:r>
      <w:r w:rsidRPr="00C71F17">
        <w:rPr>
          <w:rFonts w:asciiTheme="majorBidi" w:hAnsiTheme="majorBidi" w:cstheme="majorBidi"/>
          <w:i/>
          <w:noProof/>
        </w:rPr>
        <w:t>Missing covariate data in medical research: to impute is better than to ignore.</w:t>
      </w:r>
      <w:r w:rsidRPr="00C71F17">
        <w:rPr>
          <w:rFonts w:asciiTheme="majorBidi" w:hAnsiTheme="majorBidi" w:cstheme="majorBidi"/>
          <w:noProof/>
        </w:rPr>
        <w:t xml:space="preserve"> J Clin Epidemiol, 2010. </w:t>
      </w:r>
      <w:r w:rsidRPr="00C71F17">
        <w:rPr>
          <w:rFonts w:asciiTheme="majorBidi" w:hAnsiTheme="majorBidi" w:cstheme="majorBidi"/>
          <w:b/>
          <w:noProof/>
        </w:rPr>
        <w:t>63</w:t>
      </w:r>
      <w:r w:rsidRPr="00C71F17">
        <w:rPr>
          <w:rFonts w:asciiTheme="majorBidi" w:hAnsiTheme="majorBidi" w:cstheme="majorBidi"/>
          <w:noProof/>
        </w:rPr>
        <w:t>(7): p. 721-7.</w:t>
      </w:r>
    </w:p>
    <w:p w14:paraId="20FBACDC" w14:textId="11C08221"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lastRenderedPageBreak/>
        <w:t>24.</w:t>
      </w:r>
      <w:r w:rsidRPr="00C71F17">
        <w:rPr>
          <w:rFonts w:asciiTheme="majorBidi" w:hAnsiTheme="majorBidi" w:cstheme="majorBidi"/>
          <w:noProof/>
        </w:rPr>
        <w:tab/>
        <w:t>Madley-Dowd, P.,</w:t>
      </w:r>
      <w:r w:rsidR="005D4666" w:rsidRPr="00C71F17">
        <w:rPr>
          <w:rFonts w:asciiTheme="majorBidi" w:hAnsiTheme="majorBidi" w:cstheme="majorBidi"/>
          <w:noProof/>
        </w:rPr>
        <w:t xml:space="preserve"> Hughes R, Tilling, K, Heron J. </w:t>
      </w:r>
      <w:r w:rsidRPr="00C71F17">
        <w:rPr>
          <w:rFonts w:asciiTheme="majorBidi" w:hAnsiTheme="majorBidi" w:cstheme="majorBidi"/>
          <w:i/>
          <w:noProof/>
        </w:rPr>
        <w:t>The proportion of missing data should not be used to guide decisions on multiple imputation.</w:t>
      </w:r>
      <w:r w:rsidRPr="00C71F17">
        <w:rPr>
          <w:rFonts w:asciiTheme="majorBidi" w:hAnsiTheme="majorBidi" w:cstheme="majorBidi"/>
          <w:noProof/>
        </w:rPr>
        <w:t xml:space="preserve"> Journal of Clinical Epidemiology, 2019. </w:t>
      </w:r>
      <w:r w:rsidRPr="00C71F17">
        <w:rPr>
          <w:rFonts w:asciiTheme="majorBidi" w:hAnsiTheme="majorBidi" w:cstheme="majorBidi"/>
          <w:b/>
          <w:noProof/>
        </w:rPr>
        <w:t>110</w:t>
      </w:r>
      <w:r w:rsidRPr="00C71F17">
        <w:rPr>
          <w:rFonts w:asciiTheme="majorBidi" w:hAnsiTheme="majorBidi" w:cstheme="majorBidi"/>
          <w:noProof/>
        </w:rPr>
        <w:t>: p. 63-73.</w:t>
      </w:r>
    </w:p>
    <w:p w14:paraId="4D5CFB2E" w14:textId="7DFF0B06"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25.</w:t>
      </w:r>
      <w:r w:rsidRPr="00C71F17">
        <w:rPr>
          <w:rFonts w:asciiTheme="majorBidi" w:hAnsiTheme="majorBidi" w:cstheme="majorBidi"/>
          <w:noProof/>
        </w:rPr>
        <w:tab/>
        <w:t xml:space="preserve">Kontopantelis, E., </w:t>
      </w:r>
      <w:r w:rsidR="005D4666" w:rsidRPr="00C71F17">
        <w:rPr>
          <w:rFonts w:asciiTheme="majorBidi" w:hAnsiTheme="majorBidi" w:cstheme="majorBidi"/>
          <w:noProof/>
        </w:rPr>
        <w:t>White, I, Sperrin, M, and Buch</w:t>
      </w:r>
      <w:r w:rsidR="005D4666" w:rsidRPr="00C71F17">
        <w:rPr>
          <w:rFonts w:asciiTheme="majorBidi" w:hAnsiTheme="majorBidi" w:cstheme="majorBidi"/>
          <w:noProof/>
          <w:lang w:val="en-GB"/>
        </w:rPr>
        <w:t>san I.</w:t>
      </w:r>
      <w:r w:rsidRPr="00C71F17">
        <w:rPr>
          <w:rFonts w:asciiTheme="majorBidi" w:hAnsiTheme="majorBidi" w:cstheme="majorBidi"/>
          <w:noProof/>
        </w:rPr>
        <w:t xml:space="preserve"> </w:t>
      </w:r>
      <w:r w:rsidRPr="00C71F17">
        <w:rPr>
          <w:rFonts w:asciiTheme="majorBidi" w:hAnsiTheme="majorBidi" w:cstheme="majorBidi"/>
          <w:i/>
          <w:noProof/>
        </w:rPr>
        <w:t>Outcome-sensitive multiple imputation: a simulation study.</w:t>
      </w:r>
      <w:r w:rsidRPr="00C71F17">
        <w:rPr>
          <w:rFonts w:asciiTheme="majorBidi" w:hAnsiTheme="majorBidi" w:cstheme="majorBidi"/>
          <w:noProof/>
        </w:rPr>
        <w:t xml:space="preserve"> BMC Medical Research Methodology, 2017. </w:t>
      </w:r>
      <w:r w:rsidRPr="00C71F17">
        <w:rPr>
          <w:rFonts w:asciiTheme="majorBidi" w:hAnsiTheme="majorBidi" w:cstheme="majorBidi"/>
          <w:b/>
          <w:noProof/>
        </w:rPr>
        <w:t>17</w:t>
      </w:r>
      <w:r w:rsidRPr="00C71F17">
        <w:rPr>
          <w:rFonts w:asciiTheme="majorBidi" w:hAnsiTheme="majorBidi" w:cstheme="majorBidi"/>
          <w:noProof/>
        </w:rPr>
        <w:t>(1).</w:t>
      </w:r>
    </w:p>
    <w:p w14:paraId="169CB544" w14:textId="774079AF"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26.</w:t>
      </w:r>
      <w:r w:rsidRPr="00C71F17">
        <w:rPr>
          <w:rFonts w:asciiTheme="majorBidi" w:hAnsiTheme="majorBidi" w:cstheme="majorBidi"/>
          <w:noProof/>
        </w:rPr>
        <w:tab/>
      </w:r>
      <w:r w:rsidR="003D2702" w:rsidRPr="00C71F17">
        <w:rPr>
          <w:rFonts w:asciiTheme="majorBidi" w:hAnsiTheme="majorBidi" w:cstheme="majorBidi"/>
          <w:color w:val="000000"/>
        </w:rPr>
        <w:t xml:space="preserve">Heer T, Hochadel M, Schmidt K, Mehilli J, Zahn R, Kuck KH, Hamm C, Böhm M, Ertl G, Hoffmeister HM and others. </w:t>
      </w:r>
      <w:r w:rsidRPr="00C71F17">
        <w:rPr>
          <w:rFonts w:asciiTheme="majorBidi" w:hAnsiTheme="majorBidi" w:cstheme="majorBidi"/>
          <w:i/>
          <w:noProof/>
        </w:rPr>
        <w:t>Sex Differences in Percutaneous Coronary Intervention—Insights From the Coronary Angiography and PCI Registry of the German Society of Cardiology.</w:t>
      </w:r>
      <w:r w:rsidRPr="00C71F17">
        <w:rPr>
          <w:rFonts w:asciiTheme="majorBidi" w:hAnsiTheme="majorBidi" w:cstheme="majorBidi"/>
          <w:noProof/>
        </w:rPr>
        <w:t xml:space="preserve"> Journal of the American Heart Association, 2017. </w:t>
      </w:r>
      <w:r w:rsidRPr="00C71F17">
        <w:rPr>
          <w:rFonts w:asciiTheme="majorBidi" w:hAnsiTheme="majorBidi" w:cstheme="majorBidi"/>
          <w:b/>
          <w:noProof/>
        </w:rPr>
        <w:t>6</w:t>
      </w:r>
      <w:r w:rsidRPr="00C71F17">
        <w:rPr>
          <w:rFonts w:asciiTheme="majorBidi" w:hAnsiTheme="majorBidi" w:cstheme="majorBidi"/>
          <w:noProof/>
        </w:rPr>
        <w:t>(3): p. e004972.</w:t>
      </w:r>
    </w:p>
    <w:p w14:paraId="092EEC91" w14:textId="58961004"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27.</w:t>
      </w:r>
      <w:r w:rsidRPr="00C71F17">
        <w:rPr>
          <w:rFonts w:asciiTheme="majorBidi" w:hAnsiTheme="majorBidi" w:cstheme="majorBidi"/>
          <w:noProof/>
        </w:rPr>
        <w:tab/>
      </w:r>
      <w:r w:rsidR="003D2702" w:rsidRPr="00C71F17">
        <w:rPr>
          <w:rFonts w:asciiTheme="majorBidi" w:hAnsiTheme="majorBidi" w:cstheme="majorBidi"/>
          <w:color w:val="000000"/>
        </w:rPr>
        <w:t xml:space="preserve">Jang JJ, Bhapkar M, Coles A, Vemulapalli S, Fordyce CB, Lee KL, Udelson JE, Hoffmann U, Tardif J-C, Jones WS and others. </w:t>
      </w:r>
      <w:r w:rsidRPr="00C71F17">
        <w:rPr>
          <w:rFonts w:asciiTheme="majorBidi" w:hAnsiTheme="majorBidi" w:cstheme="majorBidi"/>
          <w:i/>
          <w:noProof/>
        </w:rPr>
        <w:t>Predictive Model for High-Risk Coronary Artery Disease.</w:t>
      </w:r>
      <w:r w:rsidRPr="00C71F17">
        <w:rPr>
          <w:rFonts w:asciiTheme="majorBidi" w:hAnsiTheme="majorBidi" w:cstheme="majorBidi"/>
          <w:noProof/>
        </w:rPr>
        <w:t xml:space="preserve"> Circulation: Cardiovascular Imaging, 2019. </w:t>
      </w:r>
      <w:r w:rsidRPr="00C71F17">
        <w:rPr>
          <w:rFonts w:asciiTheme="majorBidi" w:hAnsiTheme="majorBidi" w:cstheme="majorBidi"/>
          <w:b/>
          <w:noProof/>
        </w:rPr>
        <w:t>12</w:t>
      </w:r>
      <w:r w:rsidRPr="00C71F17">
        <w:rPr>
          <w:rFonts w:asciiTheme="majorBidi" w:hAnsiTheme="majorBidi" w:cstheme="majorBidi"/>
          <w:noProof/>
        </w:rPr>
        <w:t>(2).</w:t>
      </w:r>
    </w:p>
    <w:p w14:paraId="7F8EDC43" w14:textId="3A8746EF"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28.</w:t>
      </w:r>
      <w:r w:rsidRPr="00C71F17">
        <w:rPr>
          <w:rFonts w:asciiTheme="majorBidi" w:hAnsiTheme="majorBidi" w:cstheme="majorBidi"/>
          <w:noProof/>
        </w:rPr>
        <w:tab/>
      </w:r>
      <w:r w:rsidR="007C1624" w:rsidRPr="00C71F17">
        <w:rPr>
          <w:rFonts w:asciiTheme="majorBidi" w:hAnsiTheme="majorBidi" w:cstheme="majorBidi"/>
          <w:color w:val="000000"/>
        </w:rPr>
        <w:t>Bharadwaj AS, Vengrenyuk Y, Yoshimura T, Baber U, Hasan C, Narula J, Sharma SK, Kini AS.</w:t>
      </w:r>
      <w:r w:rsidRPr="00C71F17">
        <w:rPr>
          <w:rFonts w:asciiTheme="majorBidi" w:hAnsiTheme="majorBidi" w:cstheme="majorBidi"/>
          <w:i/>
          <w:noProof/>
        </w:rPr>
        <w:t>Multimodality Intravascular Imaging to Evaluate Sex Differences in Plaque Morphology in Stable CAD.</w:t>
      </w:r>
      <w:r w:rsidRPr="00C71F17">
        <w:rPr>
          <w:rFonts w:asciiTheme="majorBidi" w:hAnsiTheme="majorBidi" w:cstheme="majorBidi"/>
          <w:noProof/>
        </w:rPr>
        <w:t xml:space="preserve"> JACC: Cardiovascular Imaging, 2016. </w:t>
      </w:r>
      <w:r w:rsidRPr="00C71F17">
        <w:rPr>
          <w:rFonts w:asciiTheme="majorBidi" w:hAnsiTheme="majorBidi" w:cstheme="majorBidi"/>
          <w:b/>
          <w:noProof/>
        </w:rPr>
        <w:t>9</w:t>
      </w:r>
      <w:r w:rsidRPr="00C71F17">
        <w:rPr>
          <w:rFonts w:asciiTheme="majorBidi" w:hAnsiTheme="majorBidi" w:cstheme="majorBidi"/>
          <w:noProof/>
        </w:rPr>
        <w:t>(4): p. 400-407.</w:t>
      </w:r>
    </w:p>
    <w:p w14:paraId="361D516B" w14:textId="36AAC875"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29.</w:t>
      </w:r>
      <w:r w:rsidRPr="00C71F17">
        <w:rPr>
          <w:rFonts w:asciiTheme="majorBidi" w:hAnsiTheme="majorBidi" w:cstheme="majorBidi"/>
          <w:noProof/>
        </w:rPr>
        <w:tab/>
        <w:t>Peña, J.M. and J.K. Min</w:t>
      </w:r>
      <w:r w:rsidR="007C1624" w:rsidRPr="00C71F17">
        <w:rPr>
          <w:rFonts w:asciiTheme="majorBidi" w:hAnsiTheme="majorBidi" w:cstheme="majorBidi"/>
          <w:noProof/>
        </w:rPr>
        <w:t>.</w:t>
      </w:r>
      <w:r w:rsidRPr="00C71F17">
        <w:rPr>
          <w:rFonts w:asciiTheme="majorBidi" w:hAnsiTheme="majorBidi" w:cstheme="majorBidi"/>
          <w:noProof/>
        </w:rPr>
        <w:t xml:space="preserve"> </w:t>
      </w:r>
      <w:r w:rsidRPr="00C71F17">
        <w:rPr>
          <w:rFonts w:asciiTheme="majorBidi" w:hAnsiTheme="majorBidi" w:cstheme="majorBidi"/>
          <w:i/>
          <w:noProof/>
        </w:rPr>
        <w:t>Coronary artery disease: Sex-related differences in CAD and plaque characteristics.</w:t>
      </w:r>
      <w:r w:rsidRPr="00C71F17">
        <w:rPr>
          <w:rFonts w:asciiTheme="majorBidi" w:hAnsiTheme="majorBidi" w:cstheme="majorBidi"/>
          <w:noProof/>
        </w:rPr>
        <w:t xml:space="preserve"> Nat Rev Cardiol, 2016. </w:t>
      </w:r>
      <w:r w:rsidRPr="00C71F17">
        <w:rPr>
          <w:rFonts w:asciiTheme="majorBidi" w:hAnsiTheme="majorBidi" w:cstheme="majorBidi"/>
          <w:b/>
          <w:noProof/>
        </w:rPr>
        <w:t>13</w:t>
      </w:r>
      <w:r w:rsidRPr="00C71F17">
        <w:rPr>
          <w:rFonts w:asciiTheme="majorBidi" w:hAnsiTheme="majorBidi" w:cstheme="majorBidi"/>
          <w:noProof/>
        </w:rPr>
        <w:t>(6): p. 318-9.</w:t>
      </w:r>
    </w:p>
    <w:p w14:paraId="405E911C" w14:textId="5C70377D"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30.</w:t>
      </w:r>
      <w:r w:rsidRPr="00C71F17">
        <w:rPr>
          <w:rFonts w:asciiTheme="majorBidi" w:hAnsiTheme="majorBidi" w:cstheme="majorBidi"/>
          <w:noProof/>
        </w:rPr>
        <w:tab/>
        <w:t>Cheney, A., K.E. Kearney, and W. Lombardi</w:t>
      </w:r>
      <w:r w:rsidR="007C1624" w:rsidRPr="00C71F17">
        <w:rPr>
          <w:rFonts w:asciiTheme="majorBidi" w:hAnsiTheme="majorBidi" w:cstheme="majorBidi"/>
          <w:noProof/>
        </w:rPr>
        <w:t xml:space="preserve">. </w:t>
      </w:r>
      <w:r w:rsidRPr="00C71F17">
        <w:rPr>
          <w:rFonts w:asciiTheme="majorBidi" w:hAnsiTheme="majorBidi" w:cstheme="majorBidi"/>
          <w:i/>
          <w:noProof/>
        </w:rPr>
        <w:t>Sex-Based Differences in Chronic Total Occlusion Management.</w:t>
      </w:r>
      <w:r w:rsidRPr="00C71F17">
        <w:rPr>
          <w:rFonts w:asciiTheme="majorBidi" w:hAnsiTheme="majorBidi" w:cstheme="majorBidi"/>
          <w:noProof/>
        </w:rPr>
        <w:t xml:space="preserve"> Current Atherosclerosis Reports, 2018. </w:t>
      </w:r>
      <w:r w:rsidRPr="00C71F17">
        <w:rPr>
          <w:rFonts w:asciiTheme="majorBidi" w:hAnsiTheme="majorBidi" w:cstheme="majorBidi"/>
          <w:b/>
          <w:noProof/>
        </w:rPr>
        <w:t>20</w:t>
      </w:r>
      <w:r w:rsidRPr="00C71F17">
        <w:rPr>
          <w:rFonts w:asciiTheme="majorBidi" w:hAnsiTheme="majorBidi" w:cstheme="majorBidi"/>
          <w:noProof/>
        </w:rPr>
        <w:t>(12).</w:t>
      </w:r>
    </w:p>
    <w:p w14:paraId="10ABCBE7" w14:textId="646DEB56"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31.</w:t>
      </w:r>
      <w:r w:rsidRPr="00C71F17">
        <w:rPr>
          <w:rFonts w:asciiTheme="majorBidi" w:hAnsiTheme="majorBidi" w:cstheme="majorBidi"/>
          <w:noProof/>
        </w:rPr>
        <w:tab/>
      </w:r>
      <w:r w:rsidR="007C1624" w:rsidRPr="00C71F17">
        <w:rPr>
          <w:rFonts w:asciiTheme="majorBidi" w:hAnsiTheme="majorBidi" w:cstheme="majorBidi"/>
          <w:color w:val="000000"/>
        </w:rPr>
        <w:t xml:space="preserve">Guo L, Lv H, Zhong L, Wu J, Ding H, Xu J, Huang R. </w:t>
      </w:r>
      <w:r w:rsidRPr="00C71F17">
        <w:rPr>
          <w:rFonts w:asciiTheme="majorBidi" w:hAnsiTheme="majorBidi" w:cstheme="majorBidi"/>
          <w:noProof/>
        </w:rPr>
        <w:t xml:space="preserve"> </w:t>
      </w:r>
      <w:r w:rsidRPr="00C71F17">
        <w:rPr>
          <w:rFonts w:asciiTheme="majorBidi" w:hAnsiTheme="majorBidi" w:cstheme="majorBidi"/>
          <w:i/>
          <w:noProof/>
        </w:rPr>
        <w:t>Gender Differences in Long-Term Outcomes of Medical Therapy and Successful Percutaneous Coronary Intervention for Coronary Chronic Total Occlusions.</w:t>
      </w:r>
      <w:r w:rsidRPr="00C71F17">
        <w:rPr>
          <w:rFonts w:asciiTheme="majorBidi" w:hAnsiTheme="majorBidi" w:cstheme="majorBidi"/>
          <w:noProof/>
        </w:rPr>
        <w:t xml:space="preserve"> Journal of Interventional Cardiology, 2019. </w:t>
      </w:r>
      <w:r w:rsidRPr="00C71F17">
        <w:rPr>
          <w:rFonts w:asciiTheme="majorBidi" w:hAnsiTheme="majorBidi" w:cstheme="majorBidi"/>
          <w:b/>
          <w:noProof/>
        </w:rPr>
        <w:t>2019</w:t>
      </w:r>
      <w:r w:rsidRPr="00C71F17">
        <w:rPr>
          <w:rFonts w:asciiTheme="majorBidi" w:hAnsiTheme="majorBidi" w:cstheme="majorBidi"/>
          <w:noProof/>
        </w:rPr>
        <w:t>: p. 2017958.</w:t>
      </w:r>
    </w:p>
    <w:p w14:paraId="62A94923" w14:textId="32C40D4E"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lastRenderedPageBreak/>
        <w:t>32.</w:t>
      </w:r>
      <w:r w:rsidRPr="00C71F17">
        <w:rPr>
          <w:rFonts w:asciiTheme="majorBidi" w:hAnsiTheme="majorBidi" w:cstheme="majorBidi"/>
          <w:noProof/>
        </w:rPr>
        <w:tab/>
      </w:r>
      <w:r w:rsidR="007C1624" w:rsidRPr="00C71F17">
        <w:rPr>
          <w:rFonts w:asciiTheme="majorBidi" w:hAnsiTheme="majorBidi" w:cstheme="majorBidi"/>
          <w:color w:val="000000"/>
        </w:rPr>
        <w:t xml:space="preserve">Akodad M, Spaziano M, Garcia-Alonso CJ, Louvard Y, Sanguineti F, Garot P, Hovasse T, Unterseeh T, Chevalier B, Lefèvre T and others. </w:t>
      </w:r>
      <w:r w:rsidRPr="00C71F17">
        <w:rPr>
          <w:rFonts w:asciiTheme="majorBidi" w:hAnsiTheme="majorBidi" w:cstheme="majorBidi"/>
          <w:noProof/>
        </w:rPr>
        <w:t xml:space="preserve"> </w:t>
      </w:r>
      <w:r w:rsidRPr="00C71F17">
        <w:rPr>
          <w:rFonts w:asciiTheme="majorBidi" w:hAnsiTheme="majorBidi" w:cstheme="majorBidi"/>
          <w:i/>
          <w:noProof/>
        </w:rPr>
        <w:t>Is sex associated with adverse outcomes after percutaneous coronary intervention for CTO?</w:t>
      </w:r>
      <w:r w:rsidRPr="00C71F17">
        <w:rPr>
          <w:rFonts w:asciiTheme="majorBidi" w:hAnsiTheme="majorBidi" w:cstheme="majorBidi"/>
          <w:noProof/>
        </w:rPr>
        <w:t xml:space="preserve"> Int J Cardiol, 2019. </w:t>
      </w:r>
      <w:r w:rsidRPr="00C71F17">
        <w:rPr>
          <w:rFonts w:asciiTheme="majorBidi" w:hAnsiTheme="majorBidi" w:cstheme="majorBidi"/>
          <w:b/>
          <w:noProof/>
        </w:rPr>
        <w:t>288</w:t>
      </w:r>
      <w:r w:rsidRPr="00C71F17">
        <w:rPr>
          <w:rFonts w:asciiTheme="majorBidi" w:hAnsiTheme="majorBidi" w:cstheme="majorBidi"/>
          <w:noProof/>
        </w:rPr>
        <w:t>: p. 29-33.</w:t>
      </w:r>
    </w:p>
    <w:p w14:paraId="57E39A67" w14:textId="3D7CEAE5"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33.</w:t>
      </w:r>
      <w:r w:rsidRPr="00C71F17">
        <w:rPr>
          <w:rFonts w:asciiTheme="majorBidi" w:hAnsiTheme="majorBidi" w:cstheme="majorBidi"/>
          <w:noProof/>
        </w:rPr>
        <w:tab/>
      </w:r>
      <w:r w:rsidR="007C1624" w:rsidRPr="00C71F17">
        <w:rPr>
          <w:rFonts w:asciiTheme="majorBidi" w:hAnsiTheme="majorBidi" w:cstheme="majorBidi"/>
          <w:color w:val="000000"/>
        </w:rPr>
        <w:t xml:space="preserve">Hilliard AA, From AM, Lennon RJ, Singh M, Lerman A, Gersh BJ, Holmes DR, Jr., Rihal CS, Prasad A. </w:t>
      </w:r>
      <w:r w:rsidRPr="00C71F17">
        <w:rPr>
          <w:rFonts w:asciiTheme="majorBidi" w:hAnsiTheme="majorBidi" w:cstheme="majorBidi"/>
          <w:noProof/>
        </w:rPr>
        <w:t xml:space="preserve"> </w:t>
      </w:r>
      <w:r w:rsidRPr="00C71F17">
        <w:rPr>
          <w:rFonts w:asciiTheme="majorBidi" w:hAnsiTheme="majorBidi" w:cstheme="majorBidi"/>
          <w:i/>
          <w:noProof/>
        </w:rPr>
        <w:t>Percutaneous revascularization for stable coronary artery disease temporal trends and impact of drug-eluting stents.</w:t>
      </w:r>
      <w:r w:rsidRPr="00C71F17">
        <w:rPr>
          <w:rFonts w:asciiTheme="majorBidi" w:hAnsiTheme="majorBidi" w:cstheme="majorBidi"/>
          <w:noProof/>
        </w:rPr>
        <w:t xml:space="preserve"> JACC Cardiovasc Interv, 2010. </w:t>
      </w:r>
      <w:r w:rsidRPr="00C71F17">
        <w:rPr>
          <w:rFonts w:asciiTheme="majorBidi" w:hAnsiTheme="majorBidi" w:cstheme="majorBidi"/>
          <w:b/>
          <w:noProof/>
        </w:rPr>
        <w:t>3</w:t>
      </w:r>
      <w:r w:rsidRPr="00C71F17">
        <w:rPr>
          <w:rFonts w:asciiTheme="majorBidi" w:hAnsiTheme="majorBidi" w:cstheme="majorBidi"/>
          <w:noProof/>
        </w:rPr>
        <w:t>(2): p. 172-9.</w:t>
      </w:r>
    </w:p>
    <w:p w14:paraId="20337417" w14:textId="470E9CEF"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34.</w:t>
      </w:r>
      <w:r w:rsidRPr="00C71F17">
        <w:rPr>
          <w:rFonts w:asciiTheme="majorBidi" w:hAnsiTheme="majorBidi" w:cstheme="majorBidi"/>
          <w:noProof/>
        </w:rPr>
        <w:tab/>
      </w:r>
      <w:r w:rsidR="007C1624" w:rsidRPr="00C71F17">
        <w:rPr>
          <w:rFonts w:asciiTheme="majorBidi" w:hAnsiTheme="majorBidi" w:cstheme="majorBidi"/>
          <w:color w:val="000000"/>
        </w:rPr>
        <w:t xml:space="preserve">Gupta S, Lui B, Ma X, Walline M, Ivascu NS, White RS. </w:t>
      </w:r>
      <w:r w:rsidRPr="00C71F17">
        <w:rPr>
          <w:rFonts w:asciiTheme="majorBidi" w:hAnsiTheme="majorBidi" w:cstheme="majorBidi"/>
          <w:noProof/>
        </w:rPr>
        <w:t xml:space="preserve"> </w:t>
      </w:r>
      <w:r w:rsidRPr="00C71F17">
        <w:rPr>
          <w:rFonts w:asciiTheme="majorBidi" w:hAnsiTheme="majorBidi" w:cstheme="majorBidi"/>
          <w:i/>
          <w:noProof/>
        </w:rPr>
        <w:t>Sex Differences in Outcomes After Coronary Artery Bypass Grafting.</w:t>
      </w:r>
      <w:r w:rsidRPr="00C71F17">
        <w:rPr>
          <w:rFonts w:asciiTheme="majorBidi" w:hAnsiTheme="majorBidi" w:cstheme="majorBidi"/>
          <w:noProof/>
        </w:rPr>
        <w:t xml:space="preserve"> Journal of Cardiothoracic and Vascular Anesthesia, 2020. </w:t>
      </w:r>
      <w:r w:rsidRPr="00C71F17">
        <w:rPr>
          <w:rFonts w:asciiTheme="majorBidi" w:hAnsiTheme="majorBidi" w:cstheme="majorBidi"/>
          <w:b/>
          <w:noProof/>
        </w:rPr>
        <w:t>34</w:t>
      </w:r>
      <w:r w:rsidRPr="00C71F17">
        <w:rPr>
          <w:rFonts w:asciiTheme="majorBidi" w:hAnsiTheme="majorBidi" w:cstheme="majorBidi"/>
          <w:noProof/>
        </w:rPr>
        <w:t>(12): p. 3259-3266.</w:t>
      </w:r>
    </w:p>
    <w:p w14:paraId="26AF00C2" w14:textId="47818F55"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35.</w:t>
      </w:r>
      <w:r w:rsidRPr="00C71F17">
        <w:rPr>
          <w:rFonts w:asciiTheme="majorBidi" w:hAnsiTheme="majorBidi" w:cstheme="majorBidi"/>
          <w:noProof/>
        </w:rPr>
        <w:tab/>
      </w:r>
      <w:r w:rsidR="007C1624" w:rsidRPr="00C71F17">
        <w:rPr>
          <w:rFonts w:asciiTheme="majorBidi" w:hAnsiTheme="majorBidi" w:cstheme="majorBidi"/>
          <w:color w:val="000000"/>
        </w:rPr>
        <w:t xml:space="preserve">Hessian R, Jabagi H, Ngu JMC, Rubens FD. </w:t>
      </w:r>
      <w:r w:rsidRPr="00C71F17">
        <w:rPr>
          <w:rFonts w:asciiTheme="majorBidi" w:hAnsiTheme="majorBidi" w:cstheme="majorBidi"/>
          <w:i/>
          <w:noProof/>
        </w:rPr>
        <w:t>Coronary Surgery in Women and the Challenges We Face.</w:t>
      </w:r>
      <w:r w:rsidRPr="00C71F17">
        <w:rPr>
          <w:rFonts w:asciiTheme="majorBidi" w:hAnsiTheme="majorBidi" w:cstheme="majorBidi"/>
          <w:noProof/>
        </w:rPr>
        <w:t xml:space="preserve"> Canadian Journal of Cardiology, 2018. </w:t>
      </w:r>
      <w:r w:rsidRPr="00C71F17">
        <w:rPr>
          <w:rFonts w:asciiTheme="majorBidi" w:hAnsiTheme="majorBidi" w:cstheme="majorBidi"/>
          <w:b/>
          <w:noProof/>
        </w:rPr>
        <w:t>34</w:t>
      </w:r>
      <w:r w:rsidRPr="00C71F17">
        <w:rPr>
          <w:rFonts w:asciiTheme="majorBidi" w:hAnsiTheme="majorBidi" w:cstheme="majorBidi"/>
          <w:noProof/>
        </w:rPr>
        <w:t>(4): p. 413-421.</w:t>
      </w:r>
    </w:p>
    <w:p w14:paraId="0248B81D" w14:textId="46C74438"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36.</w:t>
      </w:r>
      <w:r w:rsidRPr="00C71F17">
        <w:rPr>
          <w:rFonts w:asciiTheme="majorBidi" w:hAnsiTheme="majorBidi" w:cstheme="majorBidi"/>
          <w:noProof/>
        </w:rPr>
        <w:tab/>
      </w:r>
      <w:r w:rsidR="007C1624" w:rsidRPr="00C71F17">
        <w:rPr>
          <w:rFonts w:asciiTheme="majorBidi" w:hAnsiTheme="majorBidi" w:cstheme="majorBidi"/>
          <w:color w:val="000000"/>
        </w:rPr>
        <w:t xml:space="preserve">Angraal S, Khera R, Wang Y, Lu Y, Jean R, Dreyer RP, Geirsson A, Desai NR, Krumholz HM. </w:t>
      </w:r>
      <w:r w:rsidRPr="00C71F17">
        <w:rPr>
          <w:rFonts w:asciiTheme="majorBidi" w:hAnsiTheme="majorBidi" w:cstheme="majorBidi"/>
          <w:noProof/>
        </w:rPr>
        <w:t xml:space="preserve"> </w:t>
      </w:r>
      <w:r w:rsidRPr="00C71F17">
        <w:rPr>
          <w:rFonts w:asciiTheme="majorBidi" w:hAnsiTheme="majorBidi" w:cstheme="majorBidi"/>
          <w:i/>
          <w:noProof/>
        </w:rPr>
        <w:t>Sex and Race Differences in the Utilization and Outcomes of Coronary Artery Bypass Grafting Among Medicare Beneficiaries, 1999–2014.</w:t>
      </w:r>
      <w:r w:rsidRPr="00C71F17">
        <w:rPr>
          <w:rFonts w:asciiTheme="majorBidi" w:hAnsiTheme="majorBidi" w:cstheme="majorBidi"/>
          <w:noProof/>
        </w:rPr>
        <w:t xml:space="preserve"> Journal </w:t>
      </w:r>
      <w:r w:rsidR="007C1624" w:rsidRPr="00C71F17">
        <w:rPr>
          <w:rFonts w:asciiTheme="majorBidi" w:hAnsiTheme="majorBidi" w:cstheme="majorBidi"/>
          <w:color w:val="000000"/>
        </w:rPr>
        <w:t xml:space="preserve">Clerc Liaudat C, Vaucher P, De Francesco T, Jaunin-Stalder N, Herzig L, Verdon F, Favrat B, Locatelli I, Clair C. </w:t>
      </w:r>
      <w:r w:rsidRPr="00C71F17">
        <w:rPr>
          <w:rFonts w:asciiTheme="majorBidi" w:hAnsiTheme="majorBidi" w:cstheme="majorBidi"/>
          <w:noProof/>
        </w:rPr>
        <w:t xml:space="preserve"> </w:t>
      </w:r>
      <w:r w:rsidRPr="00C71F17">
        <w:rPr>
          <w:rFonts w:asciiTheme="majorBidi" w:hAnsiTheme="majorBidi" w:cstheme="majorBidi"/>
          <w:i/>
          <w:noProof/>
        </w:rPr>
        <w:t>Sex/gender bias in the management of chest pain in ambulatory care.</w:t>
      </w:r>
      <w:r w:rsidRPr="00C71F17">
        <w:rPr>
          <w:rFonts w:asciiTheme="majorBidi" w:hAnsiTheme="majorBidi" w:cstheme="majorBidi"/>
          <w:noProof/>
        </w:rPr>
        <w:t xml:space="preserve"> Women's Health, 2018. </w:t>
      </w:r>
      <w:r w:rsidRPr="00C71F17">
        <w:rPr>
          <w:rFonts w:asciiTheme="majorBidi" w:hAnsiTheme="majorBidi" w:cstheme="majorBidi"/>
          <w:b/>
          <w:noProof/>
        </w:rPr>
        <w:t>14</w:t>
      </w:r>
      <w:r w:rsidRPr="00C71F17">
        <w:rPr>
          <w:rFonts w:asciiTheme="majorBidi" w:hAnsiTheme="majorBidi" w:cstheme="majorBidi"/>
          <w:noProof/>
        </w:rPr>
        <w:t>: p. 174550651880564.</w:t>
      </w:r>
    </w:p>
    <w:p w14:paraId="3B2AD670" w14:textId="08E0FC33"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38.</w:t>
      </w:r>
      <w:r w:rsidRPr="00C71F17">
        <w:rPr>
          <w:rFonts w:asciiTheme="majorBidi" w:hAnsiTheme="majorBidi" w:cstheme="majorBidi"/>
          <w:noProof/>
        </w:rPr>
        <w:tab/>
      </w:r>
      <w:r w:rsidR="007C1624" w:rsidRPr="00C71F17">
        <w:rPr>
          <w:rFonts w:asciiTheme="majorBidi" w:hAnsiTheme="majorBidi" w:cstheme="majorBidi"/>
          <w:color w:val="000000"/>
        </w:rPr>
        <w:t xml:space="preserve">Daly C, Clemens F, Lopez Sendon JL, Tavazzi L, Boersma E, Danchin N, Delahaye F, Gitt A, Julian D, Mulcahy D and others. </w:t>
      </w:r>
      <w:r w:rsidRPr="00C71F17">
        <w:rPr>
          <w:rFonts w:asciiTheme="majorBidi" w:hAnsiTheme="majorBidi" w:cstheme="majorBidi"/>
          <w:i/>
          <w:noProof/>
        </w:rPr>
        <w:t>Gender Differences in the Management and Clinical Outcome of Stable Angina.</w:t>
      </w:r>
      <w:r w:rsidRPr="00C71F17">
        <w:rPr>
          <w:rFonts w:asciiTheme="majorBidi" w:hAnsiTheme="majorBidi" w:cstheme="majorBidi"/>
          <w:noProof/>
        </w:rPr>
        <w:t xml:space="preserve"> Circulation, 2006. </w:t>
      </w:r>
      <w:r w:rsidRPr="00C71F17">
        <w:rPr>
          <w:rFonts w:asciiTheme="majorBidi" w:hAnsiTheme="majorBidi" w:cstheme="majorBidi"/>
          <w:b/>
          <w:noProof/>
        </w:rPr>
        <w:t>113</w:t>
      </w:r>
      <w:r w:rsidRPr="00C71F17">
        <w:rPr>
          <w:rFonts w:asciiTheme="majorBidi" w:hAnsiTheme="majorBidi" w:cstheme="majorBidi"/>
          <w:noProof/>
        </w:rPr>
        <w:t>(4): p. 490-498.</w:t>
      </w:r>
    </w:p>
    <w:p w14:paraId="2211134B" w14:textId="77777777" w:rsidR="007C1624" w:rsidRPr="00C71F17" w:rsidRDefault="00865466" w:rsidP="00C71F17">
      <w:pPr>
        <w:spacing w:line="480" w:lineRule="auto"/>
        <w:rPr>
          <w:rFonts w:asciiTheme="majorBidi" w:hAnsiTheme="majorBidi" w:cstheme="majorBidi"/>
        </w:rPr>
      </w:pPr>
      <w:r w:rsidRPr="00C71F17">
        <w:rPr>
          <w:rFonts w:asciiTheme="majorBidi" w:hAnsiTheme="majorBidi" w:cstheme="majorBidi"/>
          <w:noProof/>
        </w:rPr>
        <w:t>39.</w:t>
      </w:r>
      <w:r w:rsidRPr="00C71F17">
        <w:rPr>
          <w:rFonts w:asciiTheme="majorBidi" w:hAnsiTheme="majorBidi" w:cstheme="majorBidi"/>
          <w:noProof/>
        </w:rPr>
        <w:tab/>
      </w:r>
      <w:r w:rsidR="007C1624" w:rsidRPr="00C71F17">
        <w:rPr>
          <w:rFonts w:asciiTheme="majorBidi" w:hAnsiTheme="majorBidi" w:cstheme="majorBidi"/>
          <w:shd w:val="clear" w:color="auto" w:fill="FFFFFF"/>
        </w:rPr>
        <w:t>Brijesh Patel, Mahek Shah, Raman Dusaj, Sharon Maynard and Nainesh Patel</w:t>
      </w:r>
    </w:p>
    <w:p w14:paraId="2926CB4D" w14:textId="041DEBF5"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lastRenderedPageBreak/>
        <w:t xml:space="preserve"> </w:t>
      </w:r>
      <w:r w:rsidRPr="00C71F17">
        <w:rPr>
          <w:rFonts w:asciiTheme="majorBidi" w:hAnsiTheme="majorBidi" w:cstheme="majorBidi"/>
          <w:i/>
          <w:noProof/>
        </w:rPr>
        <w:t>Percutaneous coronary intervention and inpatient mortality in patients with advanced chronic kidney disease presenting with acute coronary syndrome.</w:t>
      </w:r>
      <w:r w:rsidRPr="00C71F17">
        <w:rPr>
          <w:rFonts w:asciiTheme="majorBidi" w:hAnsiTheme="majorBidi" w:cstheme="majorBidi"/>
          <w:noProof/>
        </w:rPr>
        <w:t xml:space="preserve"> Proc (Bayl Univ Med Cent), 2017. </w:t>
      </w:r>
      <w:r w:rsidRPr="00C71F17">
        <w:rPr>
          <w:rFonts w:asciiTheme="majorBidi" w:hAnsiTheme="majorBidi" w:cstheme="majorBidi"/>
          <w:b/>
          <w:noProof/>
        </w:rPr>
        <w:t>30</w:t>
      </w:r>
      <w:r w:rsidRPr="00C71F17">
        <w:rPr>
          <w:rFonts w:asciiTheme="majorBidi" w:hAnsiTheme="majorBidi" w:cstheme="majorBidi"/>
          <w:noProof/>
        </w:rPr>
        <w:t>(4): p. 400-403.</w:t>
      </w:r>
    </w:p>
    <w:p w14:paraId="318F83C0" w14:textId="5DB62956"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40.</w:t>
      </w:r>
      <w:r w:rsidRPr="00C71F17">
        <w:rPr>
          <w:rFonts w:asciiTheme="majorBidi" w:hAnsiTheme="majorBidi" w:cstheme="majorBidi"/>
          <w:noProof/>
        </w:rPr>
        <w:tab/>
      </w:r>
      <w:r w:rsidR="007C1624" w:rsidRPr="00C71F17">
        <w:rPr>
          <w:rFonts w:asciiTheme="majorBidi" w:hAnsiTheme="majorBidi" w:cstheme="majorBidi"/>
          <w:color w:val="000000"/>
        </w:rPr>
        <w:t xml:space="preserve">Chandiramani R, Mehran R, Cao D, Goel R, Roumeliotis A, Nicolas J, Blum M, Sartori S, Chen H, Bedekar R and others. </w:t>
      </w:r>
      <w:r w:rsidRPr="00C71F17">
        <w:rPr>
          <w:rFonts w:asciiTheme="majorBidi" w:hAnsiTheme="majorBidi" w:cstheme="majorBidi"/>
          <w:noProof/>
        </w:rPr>
        <w:t xml:space="preserve"> </w:t>
      </w:r>
      <w:r w:rsidRPr="00C71F17">
        <w:rPr>
          <w:rFonts w:asciiTheme="majorBidi" w:hAnsiTheme="majorBidi" w:cstheme="majorBidi"/>
          <w:i/>
          <w:noProof/>
        </w:rPr>
        <w:t>Equal sex-based outcomes in unprotected left main PCI: No advantage for men.</w:t>
      </w:r>
      <w:r w:rsidRPr="00C71F17">
        <w:rPr>
          <w:rFonts w:asciiTheme="majorBidi" w:hAnsiTheme="majorBidi" w:cstheme="majorBidi"/>
          <w:noProof/>
        </w:rPr>
        <w:t xml:space="preserve"> Int J Cardiol, 2018. </w:t>
      </w:r>
      <w:r w:rsidRPr="00C71F17">
        <w:rPr>
          <w:rFonts w:asciiTheme="majorBidi" w:hAnsiTheme="majorBidi" w:cstheme="majorBidi"/>
          <w:b/>
          <w:noProof/>
        </w:rPr>
        <w:t>253</w:t>
      </w:r>
      <w:r w:rsidRPr="00C71F17">
        <w:rPr>
          <w:rFonts w:asciiTheme="majorBidi" w:hAnsiTheme="majorBidi" w:cstheme="majorBidi"/>
          <w:noProof/>
        </w:rPr>
        <w:t>: p. 61-63.</w:t>
      </w:r>
    </w:p>
    <w:p w14:paraId="3E1C34BD" w14:textId="14AB0E76"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41.</w:t>
      </w:r>
      <w:r w:rsidRPr="00C71F17">
        <w:rPr>
          <w:rFonts w:asciiTheme="majorBidi" w:hAnsiTheme="majorBidi" w:cstheme="majorBidi"/>
          <w:noProof/>
        </w:rPr>
        <w:tab/>
      </w:r>
      <w:r w:rsidR="007C1624" w:rsidRPr="00C71F17">
        <w:rPr>
          <w:rFonts w:asciiTheme="majorBidi" w:hAnsiTheme="majorBidi" w:cstheme="majorBidi"/>
          <w:color w:val="000000"/>
        </w:rPr>
        <w:t>Dauerman HL, Rao SV, Resnic FS, Applegate RJ</w:t>
      </w:r>
      <w:r w:rsidR="007C1624" w:rsidRPr="00C71F17">
        <w:rPr>
          <w:rFonts w:asciiTheme="majorBidi" w:hAnsiTheme="majorBidi" w:cstheme="majorBidi"/>
          <w:i/>
          <w:noProof/>
        </w:rPr>
        <w:t xml:space="preserve"> </w:t>
      </w:r>
      <w:r w:rsidRPr="00C71F17">
        <w:rPr>
          <w:rFonts w:asciiTheme="majorBidi" w:hAnsiTheme="majorBidi" w:cstheme="majorBidi"/>
          <w:i/>
          <w:noProof/>
        </w:rPr>
        <w:t>Bleeding avoidance strategies. Consensus and controversy.</w:t>
      </w:r>
      <w:r w:rsidRPr="00C71F17">
        <w:rPr>
          <w:rFonts w:asciiTheme="majorBidi" w:hAnsiTheme="majorBidi" w:cstheme="majorBidi"/>
          <w:noProof/>
        </w:rPr>
        <w:t xml:space="preserve"> J Am Coll Cardiol, 2011. </w:t>
      </w:r>
      <w:r w:rsidRPr="00C71F17">
        <w:rPr>
          <w:rFonts w:asciiTheme="majorBidi" w:hAnsiTheme="majorBidi" w:cstheme="majorBidi"/>
          <w:b/>
          <w:noProof/>
        </w:rPr>
        <w:t>58</w:t>
      </w:r>
      <w:r w:rsidRPr="00C71F17">
        <w:rPr>
          <w:rFonts w:asciiTheme="majorBidi" w:hAnsiTheme="majorBidi" w:cstheme="majorBidi"/>
          <w:noProof/>
        </w:rPr>
        <w:t>(1): p. 1-10.</w:t>
      </w:r>
    </w:p>
    <w:p w14:paraId="030A11A9" w14:textId="2C2EA141"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42.</w:t>
      </w:r>
      <w:r w:rsidRPr="00C71F17">
        <w:rPr>
          <w:rFonts w:asciiTheme="majorBidi" w:hAnsiTheme="majorBidi" w:cstheme="majorBidi"/>
          <w:noProof/>
        </w:rPr>
        <w:tab/>
      </w:r>
      <w:r w:rsidR="007C1624" w:rsidRPr="00C71F17">
        <w:rPr>
          <w:rFonts w:asciiTheme="majorBidi" w:hAnsiTheme="majorBidi" w:cstheme="majorBidi"/>
          <w:color w:val="000000"/>
        </w:rPr>
        <w:t xml:space="preserve">Fath-Ordoubadi F, Barac Y, Abergel E, Danzi GB, Kerner A, Nikolsky E, Halabi M, Mamas M, El-Omar M, Fraser D and others. </w:t>
      </w:r>
      <w:r w:rsidRPr="00C71F17">
        <w:rPr>
          <w:rFonts w:asciiTheme="majorBidi" w:hAnsiTheme="majorBidi" w:cstheme="majorBidi"/>
          <w:noProof/>
        </w:rPr>
        <w:t xml:space="preserve"> </w:t>
      </w:r>
      <w:r w:rsidRPr="00C71F17">
        <w:rPr>
          <w:rFonts w:asciiTheme="majorBidi" w:hAnsiTheme="majorBidi" w:cstheme="majorBidi"/>
          <w:i/>
          <w:noProof/>
        </w:rPr>
        <w:t>Gender impact on prognosis of acute coronary syndrome patients treated with drug-eluting stents.</w:t>
      </w:r>
      <w:r w:rsidRPr="00C71F17">
        <w:rPr>
          <w:rFonts w:asciiTheme="majorBidi" w:hAnsiTheme="majorBidi" w:cstheme="majorBidi"/>
          <w:noProof/>
        </w:rPr>
        <w:t xml:space="preserve"> Am J Cardiol, 2012. </w:t>
      </w:r>
      <w:r w:rsidRPr="00C71F17">
        <w:rPr>
          <w:rFonts w:asciiTheme="majorBidi" w:hAnsiTheme="majorBidi" w:cstheme="majorBidi"/>
          <w:b/>
          <w:noProof/>
        </w:rPr>
        <w:t>110</w:t>
      </w:r>
      <w:r w:rsidRPr="00C71F17">
        <w:rPr>
          <w:rFonts w:asciiTheme="majorBidi" w:hAnsiTheme="majorBidi" w:cstheme="majorBidi"/>
          <w:noProof/>
        </w:rPr>
        <w:t>(5): p. 636-42.</w:t>
      </w:r>
    </w:p>
    <w:p w14:paraId="09049F39" w14:textId="0C2D96C4"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43.</w:t>
      </w:r>
      <w:r w:rsidRPr="00C71F17">
        <w:rPr>
          <w:rFonts w:asciiTheme="majorBidi" w:hAnsiTheme="majorBidi" w:cstheme="majorBidi"/>
          <w:noProof/>
        </w:rPr>
        <w:tab/>
      </w:r>
      <w:r w:rsidR="005D4666" w:rsidRPr="00C71F17">
        <w:rPr>
          <w:rFonts w:asciiTheme="majorBidi" w:hAnsiTheme="majorBidi" w:cstheme="majorBidi"/>
          <w:color w:val="000000"/>
        </w:rPr>
        <w:t xml:space="preserve">Kwok CS, Kontopantelis E, Kunadian V, Anderson S, Ratib K, Sperrin M, Zaman A, Ludman PF, de Belder MA, Nolan J and others. </w:t>
      </w:r>
      <w:r w:rsidRPr="00C71F17">
        <w:rPr>
          <w:rFonts w:asciiTheme="majorBidi" w:hAnsiTheme="majorBidi" w:cstheme="majorBidi"/>
          <w:i/>
          <w:noProof/>
        </w:rPr>
        <w:t>Effect of access site, gender, and indication on clinical outcomes after percutaneous coronary intervention: Insights from the British Cardiovascular Intervention Society (BCIS).</w:t>
      </w:r>
      <w:r w:rsidRPr="00C71F17">
        <w:rPr>
          <w:rFonts w:asciiTheme="majorBidi" w:hAnsiTheme="majorBidi" w:cstheme="majorBidi"/>
          <w:noProof/>
        </w:rPr>
        <w:t xml:space="preserve"> Am Heart J, 2015. </w:t>
      </w:r>
      <w:r w:rsidRPr="00C71F17">
        <w:rPr>
          <w:rFonts w:asciiTheme="majorBidi" w:hAnsiTheme="majorBidi" w:cstheme="majorBidi"/>
          <w:b/>
          <w:noProof/>
        </w:rPr>
        <w:t>170</w:t>
      </w:r>
      <w:r w:rsidRPr="00C71F17">
        <w:rPr>
          <w:rFonts w:asciiTheme="majorBidi" w:hAnsiTheme="majorBidi" w:cstheme="majorBidi"/>
          <w:noProof/>
        </w:rPr>
        <w:t>(1): p. 164-72, 172.e1-5.</w:t>
      </w:r>
    </w:p>
    <w:p w14:paraId="35CFD318" w14:textId="7C063DB2"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44.</w:t>
      </w:r>
      <w:r w:rsidRPr="00C71F17">
        <w:rPr>
          <w:rFonts w:asciiTheme="majorBidi" w:hAnsiTheme="majorBidi" w:cstheme="majorBidi"/>
          <w:noProof/>
        </w:rPr>
        <w:tab/>
      </w:r>
      <w:r w:rsidR="005D4666" w:rsidRPr="00C71F17">
        <w:rPr>
          <w:rFonts w:asciiTheme="majorBidi" w:hAnsiTheme="majorBidi" w:cstheme="majorBidi"/>
          <w:color w:val="000000"/>
        </w:rPr>
        <w:t xml:space="preserve">Russ MA, Wackerl C, Zeymer U, Hochadel M, Kerber S, Zahn R, Zrenner B, Topp H, Schächinger V, Weber MA. </w:t>
      </w:r>
      <w:r w:rsidRPr="00C71F17">
        <w:rPr>
          <w:rFonts w:asciiTheme="majorBidi" w:hAnsiTheme="majorBidi" w:cstheme="majorBidi"/>
          <w:i/>
          <w:noProof/>
        </w:rPr>
        <w:t>Gender based differences in drug eluting stent implantation - data from the German ALKK registry suggest underuse of DES in elderly women.</w:t>
      </w:r>
      <w:r w:rsidRPr="00C71F17">
        <w:rPr>
          <w:rFonts w:asciiTheme="majorBidi" w:hAnsiTheme="majorBidi" w:cstheme="majorBidi"/>
          <w:noProof/>
        </w:rPr>
        <w:t xml:space="preserve"> BMC Cardiovascular Disorders, 2017. </w:t>
      </w:r>
      <w:r w:rsidRPr="00C71F17">
        <w:rPr>
          <w:rFonts w:asciiTheme="majorBidi" w:hAnsiTheme="majorBidi" w:cstheme="majorBidi"/>
          <w:b/>
          <w:noProof/>
        </w:rPr>
        <w:t>17</w:t>
      </w:r>
      <w:r w:rsidRPr="00C71F17">
        <w:rPr>
          <w:rFonts w:asciiTheme="majorBidi" w:hAnsiTheme="majorBidi" w:cstheme="majorBidi"/>
          <w:noProof/>
        </w:rPr>
        <w:t>(1).</w:t>
      </w:r>
    </w:p>
    <w:p w14:paraId="4AF74ABF" w14:textId="1D9F0C91"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45.</w:t>
      </w:r>
      <w:r w:rsidRPr="00C71F17">
        <w:rPr>
          <w:rFonts w:asciiTheme="majorBidi" w:hAnsiTheme="majorBidi" w:cstheme="majorBidi"/>
          <w:noProof/>
        </w:rPr>
        <w:tab/>
      </w:r>
      <w:r w:rsidR="005D4666" w:rsidRPr="00C71F17">
        <w:rPr>
          <w:rFonts w:asciiTheme="majorBidi" w:hAnsiTheme="majorBidi" w:cstheme="majorBidi"/>
          <w:color w:val="000000"/>
        </w:rPr>
        <w:t xml:space="preserve">Kinnaird T, Kwok CS, Kontopantelis E, Ossei-Gerning N, Ludman P, deBelder M, Anderson R, Mamas MA. </w:t>
      </w:r>
      <w:r w:rsidRPr="00C71F17">
        <w:rPr>
          <w:rFonts w:asciiTheme="majorBidi" w:hAnsiTheme="majorBidi" w:cstheme="majorBidi"/>
          <w:noProof/>
        </w:rPr>
        <w:t xml:space="preserve"> </w:t>
      </w:r>
      <w:r w:rsidRPr="00C71F17">
        <w:rPr>
          <w:rFonts w:asciiTheme="majorBidi" w:hAnsiTheme="majorBidi" w:cstheme="majorBidi"/>
          <w:i/>
          <w:noProof/>
        </w:rPr>
        <w:t xml:space="preserve">Incidence, Determinants, and Outcomes of Coronary Perforation During Percutaneous Coronary Intervention in the United Kingdom </w:t>
      </w:r>
      <w:r w:rsidRPr="00C71F17">
        <w:rPr>
          <w:rFonts w:asciiTheme="majorBidi" w:hAnsiTheme="majorBidi" w:cstheme="majorBidi"/>
          <w:i/>
          <w:noProof/>
        </w:rPr>
        <w:lastRenderedPageBreak/>
        <w:t>Between 2006 and 2013.</w:t>
      </w:r>
      <w:r w:rsidRPr="00C71F17">
        <w:rPr>
          <w:rFonts w:asciiTheme="majorBidi" w:hAnsiTheme="majorBidi" w:cstheme="majorBidi"/>
          <w:noProof/>
        </w:rPr>
        <w:t xml:space="preserve"> Circulation: Cardiovascular Interventions, 2016. </w:t>
      </w:r>
      <w:r w:rsidRPr="00C71F17">
        <w:rPr>
          <w:rFonts w:asciiTheme="majorBidi" w:hAnsiTheme="majorBidi" w:cstheme="majorBidi"/>
          <w:b/>
          <w:noProof/>
        </w:rPr>
        <w:t>9</w:t>
      </w:r>
      <w:r w:rsidRPr="00C71F17">
        <w:rPr>
          <w:rFonts w:asciiTheme="majorBidi" w:hAnsiTheme="majorBidi" w:cstheme="majorBidi"/>
          <w:noProof/>
        </w:rPr>
        <w:t>(8): p. e003449.</w:t>
      </w:r>
    </w:p>
    <w:p w14:paraId="65107F62" w14:textId="3BD25C0D"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46.</w:t>
      </w:r>
      <w:r w:rsidRPr="00C71F17">
        <w:rPr>
          <w:rFonts w:asciiTheme="majorBidi" w:hAnsiTheme="majorBidi" w:cstheme="majorBidi"/>
          <w:noProof/>
        </w:rPr>
        <w:tab/>
      </w:r>
      <w:r w:rsidR="005D4666" w:rsidRPr="00C71F17">
        <w:rPr>
          <w:rFonts w:asciiTheme="majorBidi" w:hAnsiTheme="majorBidi" w:cstheme="majorBidi"/>
          <w:color w:val="000000"/>
        </w:rPr>
        <w:t xml:space="preserve">Potts J, Sirker A, Martinez SC, Gulati M, Alasnag M, Rashid M, Kwok CS, Ensor J, Burke DL, Riley RD and others. </w:t>
      </w:r>
      <w:r w:rsidRPr="00C71F17">
        <w:rPr>
          <w:rFonts w:asciiTheme="majorBidi" w:hAnsiTheme="majorBidi" w:cstheme="majorBidi"/>
          <w:noProof/>
        </w:rPr>
        <w:t xml:space="preserve"> </w:t>
      </w:r>
      <w:r w:rsidRPr="00C71F17">
        <w:rPr>
          <w:rFonts w:asciiTheme="majorBidi" w:hAnsiTheme="majorBidi" w:cstheme="majorBidi"/>
          <w:i/>
          <w:noProof/>
        </w:rPr>
        <w:t>Persistent sex disparities in clinical outcomes with percutaneous coronary intervention: Insights from 6.6 million PCI procedures in the United States.</w:t>
      </w:r>
      <w:r w:rsidRPr="00C71F17">
        <w:rPr>
          <w:rFonts w:asciiTheme="majorBidi" w:hAnsiTheme="majorBidi" w:cstheme="majorBidi"/>
          <w:noProof/>
        </w:rPr>
        <w:t xml:space="preserve"> PLOS ONE, 2018. </w:t>
      </w:r>
      <w:r w:rsidRPr="00C71F17">
        <w:rPr>
          <w:rFonts w:asciiTheme="majorBidi" w:hAnsiTheme="majorBidi" w:cstheme="majorBidi"/>
          <w:b/>
          <w:noProof/>
        </w:rPr>
        <w:t>13</w:t>
      </w:r>
      <w:r w:rsidRPr="00C71F17">
        <w:rPr>
          <w:rFonts w:asciiTheme="majorBidi" w:hAnsiTheme="majorBidi" w:cstheme="majorBidi"/>
          <w:noProof/>
        </w:rPr>
        <w:t>(9): p. e0203325.</w:t>
      </w:r>
    </w:p>
    <w:p w14:paraId="636AC168" w14:textId="234D5DFB"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47.</w:t>
      </w:r>
      <w:r w:rsidRPr="00C71F17">
        <w:rPr>
          <w:rFonts w:asciiTheme="majorBidi" w:hAnsiTheme="majorBidi" w:cstheme="majorBidi"/>
          <w:noProof/>
        </w:rPr>
        <w:tab/>
      </w:r>
      <w:r w:rsidR="005D4666" w:rsidRPr="00C71F17">
        <w:rPr>
          <w:rFonts w:asciiTheme="majorBidi" w:hAnsiTheme="majorBidi" w:cstheme="majorBidi"/>
          <w:color w:val="000000"/>
        </w:rPr>
        <w:t xml:space="preserve">Aggarwal NR, Patel HN, Mehta LS, Sanghani RM, Lundberg GP, Lewis SJ, Mendelson MA, Wood MJ, Volgman AS, Mieres JH. </w:t>
      </w:r>
      <w:r w:rsidRPr="00C71F17">
        <w:rPr>
          <w:rFonts w:asciiTheme="majorBidi" w:hAnsiTheme="majorBidi" w:cstheme="majorBidi"/>
          <w:noProof/>
        </w:rPr>
        <w:t xml:space="preserve"> </w:t>
      </w:r>
      <w:r w:rsidRPr="00C71F17">
        <w:rPr>
          <w:rFonts w:asciiTheme="majorBidi" w:hAnsiTheme="majorBidi" w:cstheme="majorBidi"/>
          <w:i/>
          <w:noProof/>
        </w:rPr>
        <w:t>Sex Differences in Ischemic Heart Disease.</w:t>
      </w:r>
      <w:r w:rsidRPr="00C71F17">
        <w:rPr>
          <w:rFonts w:asciiTheme="majorBidi" w:hAnsiTheme="majorBidi" w:cstheme="majorBidi"/>
          <w:noProof/>
        </w:rPr>
        <w:t xml:space="preserve"> Circulation: Cardiovascular Quality and Outcomes, 2018. </w:t>
      </w:r>
      <w:r w:rsidRPr="00C71F17">
        <w:rPr>
          <w:rFonts w:asciiTheme="majorBidi" w:hAnsiTheme="majorBidi" w:cstheme="majorBidi"/>
          <w:b/>
          <w:noProof/>
        </w:rPr>
        <w:t>11</w:t>
      </w:r>
      <w:r w:rsidRPr="00C71F17">
        <w:rPr>
          <w:rFonts w:asciiTheme="majorBidi" w:hAnsiTheme="majorBidi" w:cstheme="majorBidi"/>
          <w:noProof/>
        </w:rPr>
        <w:t>(2): p. e004437.</w:t>
      </w:r>
    </w:p>
    <w:p w14:paraId="412CD1AA" w14:textId="77777777" w:rsidR="00865466" w:rsidRPr="00C71F17" w:rsidRDefault="00865466" w:rsidP="00C71F17">
      <w:pPr>
        <w:pStyle w:val="EndNoteBibliography"/>
        <w:spacing w:line="480" w:lineRule="auto"/>
        <w:ind w:left="720" w:hanging="720"/>
        <w:rPr>
          <w:rFonts w:asciiTheme="majorBidi" w:hAnsiTheme="majorBidi" w:cstheme="majorBidi"/>
          <w:noProof/>
        </w:rPr>
      </w:pPr>
      <w:r w:rsidRPr="00C71F17">
        <w:rPr>
          <w:rFonts w:asciiTheme="majorBidi" w:hAnsiTheme="majorBidi" w:cstheme="majorBidi"/>
          <w:noProof/>
        </w:rPr>
        <w:t>48.</w:t>
      </w:r>
      <w:r w:rsidRPr="00C71F17">
        <w:rPr>
          <w:rFonts w:asciiTheme="majorBidi" w:hAnsiTheme="majorBidi" w:cstheme="majorBidi"/>
          <w:noProof/>
        </w:rPr>
        <w:tab/>
        <w:t xml:space="preserve">Schober, P., S.M. Bossers, and L.A. Schwarte, </w:t>
      </w:r>
      <w:r w:rsidRPr="00C71F17">
        <w:rPr>
          <w:rFonts w:asciiTheme="majorBidi" w:hAnsiTheme="majorBidi" w:cstheme="majorBidi"/>
          <w:i/>
          <w:noProof/>
        </w:rPr>
        <w:t>Statistical Significance Versus Clinical Importance of Observed Effect Sizes.</w:t>
      </w:r>
      <w:r w:rsidRPr="00C71F17">
        <w:rPr>
          <w:rFonts w:asciiTheme="majorBidi" w:hAnsiTheme="majorBidi" w:cstheme="majorBidi"/>
          <w:noProof/>
        </w:rPr>
        <w:t xml:space="preserve"> Anesthesia &amp; Analgesia, 2018. </w:t>
      </w:r>
      <w:r w:rsidRPr="00C71F17">
        <w:rPr>
          <w:rFonts w:asciiTheme="majorBidi" w:hAnsiTheme="majorBidi" w:cstheme="majorBidi"/>
          <w:b/>
          <w:noProof/>
        </w:rPr>
        <w:t>126</w:t>
      </w:r>
      <w:r w:rsidRPr="00C71F17">
        <w:rPr>
          <w:rFonts w:asciiTheme="majorBidi" w:hAnsiTheme="majorBidi" w:cstheme="majorBidi"/>
          <w:noProof/>
        </w:rPr>
        <w:t>(3): p. 1068-1072.</w:t>
      </w:r>
    </w:p>
    <w:p w14:paraId="2E6F71B2" w14:textId="0E71DCB5" w:rsidR="00B21594" w:rsidRPr="00C71F17" w:rsidRDefault="00C11041" w:rsidP="00C71F17">
      <w:pPr>
        <w:pStyle w:val="NormalWeb"/>
        <w:snapToGrid w:val="0"/>
        <w:spacing w:before="0" w:beforeAutospacing="0" w:after="0" w:afterAutospacing="0" w:line="480" w:lineRule="auto"/>
        <w:jc w:val="both"/>
        <w:rPr>
          <w:rFonts w:asciiTheme="majorBidi" w:hAnsiTheme="majorBidi" w:cstheme="majorBidi"/>
          <w:color w:val="0E101A"/>
        </w:rPr>
      </w:pPr>
      <w:r w:rsidRPr="00C71F17">
        <w:rPr>
          <w:rFonts w:asciiTheme="majorBidi" w:hAnsiTheme="majorBidi" w:cstheme="majorBidi"/>
          <w:color w:val="0E101A"/>
        </w:rPr>
        <w:fldChar w:fldCharType="end"/>
      </w:r>
    </w:p>
    <w:sectPr w:rsidR="00B21594" w:rsidRPr="00C71F17" w:rsidSect="00B77808">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4F62E" w14:textId="77777777" w:rsidR="007D7F48" w:rsidRDefault="007D7F48" w:rsidP="001734E7">
      <w:r>
        <w:separator/>
      </w:r>
    </w:p>
  </w:endnote>
  <w:endnote w:type="continuationSeparator" w:id="0">
    <w:p w14:paraId="579255BB" w14:textId="77777777" w:rsidR="007D7F48" w:rsidRDefault="007D7F48" w:rsidP="001734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altName w:val="Times"/>
    <w:panose1 w:val="00000500000000020000"/>
    <w:charset w:val="00"/>
    <w:family w:val="auto"/>
    <w:pitch w:val="variable"/>
    <w:sig w:usb0="E0002E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5800433"/>
      <w:docPartObj>
        <w:docPartGallery w:val="Page Numbers (Bottom of Page)"/>
        <w:docPartUnique/>
      </w:docPartObj>
    </w:sdtPr>
    <w:sdtEndPr>
      <w:rPr>
        <w:noProof/>
      </w:rPr>
    </w:sdtEndPr>
    <w:sdtContent>
      <w:p w14:paraId="14DE55F7" w14:textId="204FD66F" w:rsidR="007D0FF9" w:rsidRDefault="007D0FF9">
        <w:pPr>
          <w:pStyle w:val="Footer"/>
          <w:jc w:val="right"/>
        </w:pPr>
        <w:r>
          <w:fldChar w:fldCharType="begin"/>
        </w:r>
        <w:r>
          <w:instrText xml:space="preserve"> PAGE   \* MERGEFORMAT </w:instrText>
        </w:r>
        <w:r>
          <w:fldChar w:fldCharType="separate"/>
        </w:r>
        <w:r w:rsidR="00B01DDB">
          <w:rPr>
            <w:noProof/>
          </w:rPr>
          <w:t>20</w:t>
        </w:r>
        <w:r>
          <w:rPr>
            <w:noProof/>
          </w:rPr>
          <w:fldChar w:fldCharType="end"/>
        </w:r>
      </w:p>
    </w:sdtContent>
  </w:sdt>
  <w:p w14:paraId="29C75037" w14:textId="77777777" w:rsidR="007D0FF9" w:rsidRDefault="007D0F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5ED25" w14:textId="77777777" w:rsidR="007D7F48" w:rsidRDefault="007D7F48" w:rsidP="001734E7">
      <w:r>
        <w:separator/>
      </w:r>
    </w:p>
  </w:footnote>
  <w:footnote w:type="continuationSeparator" w:id="0">
    <w:p w14:paraId="599608A0" w14:textId="77777777" w:rsidR="007D7F48" w:rsidRDefault="007D7F48" w:rsidP="001734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40DF5"/>
    <w:multiLevelType w:val="hybridMultilevel"/>
    <w:tmpl w:val="33861B6A"/>
    <w:lvl w:ilvl="0" w:tplc="211A572A">
      <w:start w:val="1"/>
      <w:numFmt w:val="decimal"/>
      <w:lvlText w:val="%1)"/>
      <w:lvlJc w:val="left"/>
      <w:pPr>
        <w:ind w:left="1080" w:hanging="360"/>
      </w:pPr>
      <w:rPr>
        <w:rFonts w:hint="default"/>
      </w:rPr>
    </w:lvl>
    <w:lvl w:ilvl="1" w:tplc="3FD0682A" w:tentative="1">
      <w:start w:val="1"/>
      <w:numFmt w:val="lowerLetter"/>
      <w:lvlText w:val="%2."/>
      <w:lvlJc w:val="left"/>
      <w:pPr>
        <w:ind w:left="1800" w:hanging="360"/>
      </w:pPr>
    </w:lvl>
    <w:lvl w:ilvl="2" w:tplc="B2A4EC40" w:tentative="1">
      <w:start w:val="1"/>
      <w:numFmt w:val="lowerRoman"/>
      <w:lvlText w:val="%3."/>
      <w:lvlJc w:val="right"/>
      <w:pPr>
        <w:ind w:left="2520" w:hanging="180"/>
      </w:pPr>
    </w:lvl>
    <w:lvl w:ilvl="3" w:tplc="EA36A7CC" w:tentative="1">
      <w:start w:val="1"/>
      <w:numFmt w:val="decimal"/>
      <w:lvlText w:val="%4."/>
      <w:lvlJc w:val="left"/>
      <w:pPr>
        <w:ind w:left="3240" w:hanging="360"/>
      </w:pPr>
    </w:lvl>
    <w:lvl w:ilvl="4" w:tplc="DC16B1CE" w:tentative="1">
      <w:start w:val="1"/>
      <w:numFmt w:val="lowerLetter"/>
      <w:lvlText w:val="%5."/>
      <w:lvlJc w:val="left"/>
      <w:pPr>
        <w:ind w:left="3960" w:hanging="360"/>
      </w:pPr>
    </w:lvl>
    <w:lvl w:ilvl="5" w:tplc="C7D86566" w:tentative="1">
      <w:start w:val="1"/>
      <w:numFmt w:val="lowerRoman"/>
      <w:lvlText w:val="%6."/>
      <w:lvlJc w:val="right"/>
      <w:pPr>
        <w:ind w:left="4680" w:hanging="180"/>
      </w:pPr>
    </w:lvl>
    <w:lvl w:ilvl="6" w:tplc="8DB28216" w:tentative="1">
      <w:start w:val="1"/>
      <w:numFmt w:val="decimal"/>
      <w:lvlText w:val="%7."/>
      <w:lvlJc w:val="left"/>
      <w:pPr>
        <w:ind w:left="5400" w:hanging="360"/>
      </w:pPr>
    </w:lvl>
    <w:lvl w:ilvl="7" w:tplc="199E4700" w:tentative="1">
      <w:start w:val="1"/>
      <w:numFmt w:val="lowerLetter"/>
      <w:lvlText w:val="%8."/>
      <w:lvlJc w:val="left"/>
      <w:pPr>
        <w:ind w:left="6120" w:hanging="360"/>
      </w:pPr>
    </w:lvl>
    <w:lvl w:ilvl="8" w:tplc="4A841C4E" w:tentative="1">
      <w:start w:val="1"/>
      <w:numFmt w:val="lowerRoman"/>
      <w:lvlText w:val="%9."/>
      <w:lvlJc w:val="right"/>
      <w:pPr>
        <w:ind w:left="6840" w:hanging="180"/>
      </w:pPr>
    </w:lvl>
  </w:abstractNum>
  <w:abstractNum w:abstractNumId="1" w15:restartNumberingAfterBreak="0">
    <w:nsid w:val="104A27D0"/>
    <w:multiLevelType w:val="hybridMultilevel"/>
    <w:tmpl w:val="9872C18A"/>
    <w:lvl w:ilvl="0" w:tplc="EEDE7A12">
      <w:start w:val="12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2972DB"/>
    <w:multiLevelType w:val="hybridMultilevel"/>
    <w:tmpl w:val="551ECA22"/>
    <w:lvl w:ilvl="0" w:tplc="04090001">
      <w:start w:val="1"/>
      <w:numFmt w:val="bullet"/>
      <w:lvlText w:val=""/>
      <w:lvlJc w:val="left"/>
      <w:pPr>
        <w:ind w:left="991" w:hanging="360"/>
      </w:pPr>
      <w:rPr>
        <w:rFonts w:ascii="Symbol" w:hAnsi="Symbol" w:hint="default"/>
      </w:rPr>
    </w:lvl>
    <w:lvl w:ilvl="1" w:tplc="04090003" w:tentative="1">
      <w:start w:val="1"/>
      <w:numFmt w:val="bullet"/>
      <w:lvlText w:val="o"/>
      <w:lvlJc w:val="left"/>
      <w:pPr>
        <w:ind w:left="1711" w:hanging="360"/>
      </w:pPr>
      <w:rPr>
        <w:rFonts w:ascii="Courier New" w:hAnsi="Courier New" w:cs="Courier New" w:hint="default"/>
      </w:rPr>
    </w:lvl>
    <w:lvl w:ilvl="2" w:tplc="04090005" w:tentative="1">
      <w:start w:val="1"/>
      <w:numFmt w:val="bullet"/>
      <w:lvlText w:val=""/>
      <w:lvlJc w:val="left"/>
      <w:pPr>
        <w:ind w:left="2431" w:hanging="360"/>
      </w:pPr>
      <w:rPr>
        <w:rFonts w:ascii="Wingdings" w:hAnsi="Wingdings" w:hint="default"/>
      </w:rPr>
    </w:lvl>
    <w:lvl w:ilvl="3" w:tplc="04090001" w:tentative="1">
      <w:start w:val="1"/>
      <w:numFmt w:val="bullet"/>
      <w:lvlText w:val=""/>
      <w:lvlJc w:val="left"/>
      <w:pPr>
        <w:ind w:left="3151" w:hanging="360"/>
      </w:pPr>
      <w:rPr>
        <w:rFonts w:ascii="Symbol" w:hAnsi="Symbol" w:hint="default"/>
      </w:rPr>
    </w:lvl>
    <w:lvl w:ilvl="4" w:tplc="04090003" w:tentative="1">
      <w:start w:val="1"/>
      <w:numFmt w:val="bullet"/>
      <w:lvlText w:val="o"/>
      <w:lvlJc w:val="left"/>
      <w:pPr>
        <w:ind w:left="3871" w:hanging="360"/>
      </w:pPr>
      <w:rPr>
        <w:rFonts w:ascii="Courier New" w:hAnsi="Courier New" w:cs="Courier New" w:hint="default"/>
      </w:rPr>
    </w:lvl>
    <w:lvl w:ilvl="5" w:tplc="04090005" w:tentative="1">
      <w:start w:val="1"/>
      <w:numFmt w:val="bullet"/>
      <w:lvlText w:val=""/>
      <w:lvlJc w:val="left"/>
      <w:pPr>
        <w:ind w:left="4591" w:hanging="360"/>
      </w:pPr>
      <w:rPr>
        <w:rFonts w:ascii="Wingdings" w:hAnsi="Wingdings" w:hint="default"/>
      </w:rPr>
    </w:lvl>
    <w:lvl w:ilvl="6" w:tplc="04090001" w:tentative="1">
      <w:start w:val="1"/>
      <w:numFmt w:val="bullet"/>
      <w:lvlText w:val=""/>
      <w:lvlJc w:val="left"/>
      <w:pPr>
        <w:ind w:left="5311" w:hanging="360"/>
      </w:pPr>
      <w:rPr>
        <w:rFonts w:ascii="Symbol" w:hAnsi="Symbol" w:hint="default"/>
      </w:rPr>
    </w:lvl>
    <w:lvl w:ilvl="7" w:tplc="04090003" w:tentative="1">
      <w:start w:val="1"/>
      <w:numFmt w:val="bullet"/>
      <w:lvlText w:val="o"/>
      <w:lvlJc w:val="left"/>
      <w:pPr>
        <w:ind w:left="6031" w:hanging="360"/>
      </w:pPr>
      <w:rPr>
        <w:rFonts w:ascii="Courier New" w:hAnsi="Courier New" w:cs="Courier New" w:hint="default"/>
      </w:rPr>
    </w:lvl>
    <w:lvl w:ilvl="8" w:tplc="04090005" w:tentative="1">
      <w:start w:val="1"/>
      <w:numFmt w:val="bullet"/>
      <w:lvlText w:val=""/>
      <w:lvlJc w:val="left"/>
      <w:pPr>
        <w:ind w:left="6751" w:hanging="360"/>
      </w:pPr>
      <w:rPr>
        <w:rFonts w:ascii="Wingdings" w:hAnsi="Wingdings" w:hint="default"/>
      </w:rPr>
    </w:lvl>
  </w:abstractNum>
  <w:abstractNum w:abstractNumId="3" w15:restartNumberingAfterBreak="0">
    <w:nsid w:val="12823FF8"/>
    <w:multiLevelType w:val="hybridMultilevel"/>
    <w:tmpl w:val="9306DD60"/>
    <w:lvl w:ilvl="0" w:tplc="8A0A0E3C">
      <w:start w:val="1"/>
      <w:numFmt w:val="decimal"/>
      <w:lvlText w:val="(%1)"/>
      <w:lvlJc w:val="left"/>
      <w:pPr>
        <w:ind w:left="360" w:hanging="360"/>
      </w:pPr>
      <w:rPr>
        <w:rFonts w:eastAsiaTheme="minorHAnsi"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53656B"/>
    <w:multiLevelType w:val="hybridMultilevel"/>
    <w:tmpl w:val="7C8C95BC"/>
    <w:lvl w:ilvl="0" w:tplc="663EB320">
      <w:start w:val="12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AC0527"/>
    <w:multiLevelType w:val="hybridMultilevel"/>
    <w:tmpl w:val="BAA28B88"/>
    <w:lvl w:ilvl="0" w:tplc="324C041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BC33F7"/>
    <w:multiLevelType w:val="hybridMultilevel"/>
    <w:tmpl w:val="17BE12DC"/>
    <w:lvl w:ilvl="0" w:tplc="DECCF080">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414B3F"/>
    <w:multiLevelType w:val="hybridMultilevel"/>
    <w:tmpl w:val="899A587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210BF1"/>
    <w:multiLevelType w:val="hybridMultilevel"/>
    <w:tmpl w:val="B6B61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AD3BA7"/>
    <w:multiLevelType w:val="hybridMultilevel"/>
    <w:tmpl w:val="06846A3A"/>
    <w:lvl w:ilvl="0" w:tplc="58C846CC">
      <w:start w:val="1"/>
      <w:numFmt w:val="lowerLetter"/>
      <w:lvlText w:val="%1)"/>
      <w:lvlJc w:val="left"/>
      <w:pPr>
        <w:ind w:left="720" w:hanging="360"/>
      </w:pPr>
      <w:rPr>
        <w:rFonts w:hint="default"/>
      </w:rPr>
    </w:lvl>
    <w:lvl w:ilvl="1" w:tplc="59908022" w:tentative="1">
      <w:start w:val="1"/>
      <w:numFmt w:val="lowerLetter"/>
      <w:lvlText w:val="%2."/>
      <w:lvlJc w:val="left"/>
      <w:pPr>
        <w:ind w:left="1440" w:hanging="360"/>
      </w:pPr>
    </w:lvl>
    <w:lvl w:ilvl="2" w:tplc="02E08A08" w:tentative="1">
      <w:start w:val="1"/>
      <w:numFmt w:val="lowerRoman"/>
      <w:lvlText w:val="%3."/>
      <w:lvlJc w:val="right"/>
      <w:pPr>
        <w:ind w:left="2160" w:hanging="180"/>
      </w:pPr>
    </w:lvl>
    <w:lvl w:ilvl="3" w:tplc="E0AEF3C6" w:tentative="1">
      <w:start w:val="1"/>
      <w:numFmt w:val="decimal"/>
      <w:lvlText w:val="%4."/>
      <w:lvlJc w:val="left"/>
      <w:pPr>
        <w:ind w:left="2880" w:hanging="360"/>
      </w:pPr>
    </w:lvl>
    <w:lvl w:ilvl="4" w:tplc="A33A802E" w:tentative="1">
      <w:start w:val="1"/>
      <w:numFmt w:val="lowerLetter"/>
      <w:lvlText w:val="%5."/>
      <w:lvlJc w:val="left"/>
      <w:pPr>
        <w:ind w:left="3600" w:hanging="360"/>
      </w:pPr>
    </w:lvl>
    <w:lvl w:ilvl="5" w:tplc="F064DB5C" w:tentative="1">
      <w:start w:val="1"/>
      <w:numFmt w:val="lowerRoman"/>
      <w:lvlText w:val="%6."/>
      <w:lvlJc w:val="right"/>
      <w:pPr>
        <w:ind w:left="4320" w:hanging="180"/>
      </w:pPr>
    </w:lvl>
    <w:lvl w:ilvl="6" w:tplc="FEE2D916" w:tentative="1">
      <w:start w:val="1"/>
      <w:numFmt w:val="decimal"/>
      <w:lvlText w:val="%7."/>
      <w:lvlJc w:val="left"/>
      <w:pPr>
        <w:ind w:left="5040" w:hanging="360"/>
      </w:pPr>
    </w:lvl>
    <w:lvl w:ilvl="7" w:tplc="B68A419C" w:tentative="1">
      <w:start w:val="1"/>
      <w:numFmt w:val="lowerLetter"/>
      <w:lvlText w:val="%8."/>
      <w:lvlJc w:val="left"/>
      <w:pPr>
        <w:ind w:left="5760" w:hanging="360"/>
      </w:pPr>
    </w:lvl>
    <w:lvl w:ilvl="8" w:tplc="5680E08E" w:tentative="1">
      <w:start w:val="1"/>
      <w:numFmt w:val="lowerRoman"/>
      <w:lvlText w:val="%9."/>
      <w:lvlJc w:val="right"/>
      <w:pPr>
        <w:ind w:left="6480" w:hanging="180"/>
      </w:pPr>
    </w:lvl>
  </w:abstractNum>
  <w:abstractNum w:abstractNumId="10" w15:restartNumberingAfterBreak="0">
    <w:nsid w:val="54E6369E"/>
    <w:multiLevelType w:val="hybridMultilevel"/>
    <w:tmpl w:val="EFAAF51A"/>
    <w:lvl w:ilvl="0" w:tplc="0809000F">
      <w:start w:val="1"/>
      <w:numFmt w:val="decimal"/>
      <w:lvlText w:val="%1."/>
      <w:lvlJc w:val="left"/>
      <w:pPr>
        <w:ind w:left="927"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D7A5911"/>
    <w:multiLevelType w:val="hybridMultilevel"/>
    <w:tmpl w:val="51EEAE7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C1418B"/>
    <w:multiLevelType w:val="hybridMultilevel"/>
    <w:tmpl w:val="D354D1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9B41CA"/>
    <w:multiLevelType w:val="hybridMultilevel"/>
    <w:tmpl w:val="8146D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3157BF"/>
    <w:multiLevelType w:val="hybridMultilevel"/>
    <w:tmpl w:val="7FA20436"/>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605" w:hanging="360"/>
      </w:pPr>
      <w:rPr>
        <w:rFonts w:ascii="Courier New" w:hAnsi="Courier New" w:cs="Courier New" w:hint="default"/>
      </w:rPr>
    </w:lvl>
    <w:lvl w:ilvl="2" w:tplc="04090005" w:tentative="1">
      <w:start w:val="1"/>
      <w:numFmt w:val="bullet"/>
      <w:lvlText w:val=""/>
      <w:lvlJc w:val="left"/>
      <w:pPr>
        <w:ind w:left="2325" w:hanging="360"/>
      </w:pPr>
      <w:rPr>
        <w:rFonts w:ascii="Wingdings" w:hAnsi="Wingdings" w:hint="default"/>
      </w:rPr>
    </w:lvl>
    <w:lvl w:ilvl="3" w:tplc="04090001" w:tentative="1">
      <w:start w:val="1"/>
      <w:numFmt w:val="bullet"/>
      <w:lvlText w:val=""/>
      <w:lvlJc w:val="left"/>
      <w:pPr>
        <w:ind w:left="3045" w:hanging="360"/>
      </w:pPr>
      <w:rPr>
        <w:rFonts w:ascii="Symbol" w:hAnsi="Symbol" w:hint="default"/>
      </w:rPr>
    </w:lvl>
    <w:lvl w:ilvl="4" w:tplc="04090003" w:tentative="1">
      <w:start w:val="1"/>
      <w:numFmt w:val="bullet"/>
      <w:lvlText w:val="o"/>
      <w:lvlJc w:val="left"/>
      <w:pPr>
        <w:ind w:left="3765" w:hanging="360"/>
      </w:pPr>
      <w:rPr>
        <w:rFonts w:ascii="Courier New" w:hAnsi="Courier New" w:cs="Courier New" w:hint="default"/>
      </w:rPr>
    </w:lvl>
    <w:lvl w:ilvl="5" w:tplc="04090005" w:tentative="1">
      <w:start w:val="1"/>
      <w:numFmt w:val="bullet"/>
      <w:lvlText w:val=""/>
      <w:lvlJc w:val="left"/>
      <w:pPr>
        <w:ind w:left="4485" w:hanging="360"/>
      </w:pPr>
      <w:rPr>
        <w:rFonts w:ascii="Wingdings" w:hAnsi="Wingdings" w:hint="default"/>
      </w:rPr>
    </w:lvl>
    <w:lvl w:ilvl="6" w:tplc="04090001" w:tentative="1">
      <w:start w:val="1"/>
      <w:numFmt w:val="bullet"/>
      <w:lvlText w:val=""/>
      <w:lvlJc w:val="left"/>
      <w:pPr>
        <w:ind w:left="5205" w:hanging="360"/>
      </w:pPr>
      <w:rPr>
        <w:rFonts w:ascii="Symbol" w:hAnsi="Symbol" w:hint="default"/>
      </w:rPr>
    </w:lvl>
    <w:lvl w:ilvl="7" w:tplc="04090003" w:tentative="1">
      <w:start w:val="1"/>
      <w:numFmt w:val="bullet"/>
      <w:lvlText w:val="o"/>
      <w:lvlJc w:val="left"/>
      <w:pPr>
        <w:ind w:left="5925" w:hanging="360"/>
      </w:pPr>
      <w:rPr>
        <w:rFonts w:ascii="Courier New" w:hAnsi="Courier New" w:cs="Courier New" w:hint="default"/>
      </w:rPr>
    </w:lvl>
    <w:lvl w:ilvl="8" w:tplc="04090005" w:tentative="1">
      <w:start w:val="1"/>
      <w:numFmt w:val="bullet"/>
      <w:lvlText w:val=""/>
      <w:lvlJc w:val="left"/>
      <w:pPr>
        <w:ind w:left="6645" w:hanging="360"/>
      </w:pPr>
      <w:rPr>
        <w:rFonts w:ascii="Wingdings" w:hAnsi="Wingdings" w:hint="default"/>
      </w:rPr>
    </w:lvl>
  </w:abstractNum>
  <w:abstractNum w:abstractNumId="15" w15:restartNumberingAfterBreak="0">
    <w:nsid w:val="67A739E3"/>
    <w:multiLevelType w:val="hybridMultilevel"/>
    <w:tmpl w:val="C426624C"/>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4E3CA8"/>
    <w:multiLevelType w:val="hybridMultilevel"/>
    <w:tmpl w:val="4546241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3"/>
  </w:num>
  <w:num w:numId="4">
    <w:abstractNumId w:val="12"/>
  </w:num>
  <w:num w:numId="5">
    <w:abstractNumId w:val="2"/>
  </w:num>
  <w:num w:numId="6">
    <w:abstractNumId w:val="14"/>
  </w:num>
  <w:num w:numId="7">
    <w:abstractNumId w:val="13"/>
  </w:num>
  <w:num w:numId="8">
    <w:abstractNumId w:val="8"/>
  </w:num>
  <w:num w:numId="9">
    <w:abstractNumId w:val="1"/>
  </w:num>
  <w:num w:numId="10">
    <w:abstractNumId w:val="4"/>
  </w:num>
  <w:num w:numId="11">
    <w:abstractNumId w:val="5"/>
  </w:num>
  <w:num w:numId="12">
    <w:abstractNumId w:val="6"/>
  </w:num>
  <w:num w:numId="13">
    <w:abstractNumId w:val="15"/>
  </w:num>
  <w:num w:numId="14">
    <w:abstractNumId w:val="11"/>
  </w:num>
  <w:num w:numId="15">
    <w:abstractNumId w:val="16"/>
  </w:num>
  <w:num w:numId="16">
    <w:abstractNumId w:val="7"/>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zMTc3NzQ0MbEwMTRQ0lEKTi0uzszPAykwrAUAVTPrf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vr9pztpaz5efer9waxadt4ar2dwd9trdas&quot;&gt;My EndNote Library Copy1&lt;record-ids&gt;&lt;item&gt;3&lt;/item&gt;&lt;item&gt;10&lt;/item&gt;&lt;item&gt;18&lt;/item&gt;&lt;item&gt;24&lt;/item&gt;&lt;item&gt;36&lt;/item&gt;&lt;item&gt;39&lt;/item&gt;&lt;item&gt;50&lt;/item&gt;&lt;item&gt;65&lt;/item&gt;&lt;item&gt;66&lt;/item&gt;&lt;item&gt;68&lt;/item&gt;&lt;item&gt;69&lt;/item&gt;&lt;item&gt;70&lt;/item&gt;&lt;item&gt;74&lt;/item&gt;&lt;item&gt;77&lt;/item&gt;&lt;item&gt;79&lt;/item&gt;&lt;item&gt;80&lt;/item&gt;&lt;item&gt;82&lt;/item&gt;&lt;item&gt;83&lt;/item&gt;&lt;item&gt;86&lt;/item&gt;&lt;item&gt;93&lt;/item&gt;&lt;item&gt;124&lt;/item&gt;&lt;item&gt;125&lt;/item&gt;&lt;item&gt;126&lt;/item&gt;&lt;item&gt;131&lt;/item&gt;&lt;item&gt;132&lt;/item&gt;&lt;item&gt;133&lt;/item&gt;&lt;item&gt;134&lt;/item&gt;&lt;/record-ids&gt;&lt;/item&gt;&lt;/Libraries&gt;"/>
  </w:docVars>
  <w:rsids>
    <w:rsidRoot w:val="009147B9"/>
    <w:rsid w:val="00001198"/>
    <w:rsid w:val="000057E0"/>
    <w:rsid w:val="00005955"/>
    <w:rsid w:val="00005CA8"/>
    <w:rsid w:val="00007023"/>
    <w:rsid w:val="00007C2B"/>
    <w:rsid w:val="0001087A"/>
    <w:rsid w:val="00013333"/>
    <w:rsid w:val="00013F61"/>
    <w:rsid w:val="00014A03"/>
    <w:rsid w:val="00014D43"/>
    <w:rsid w:val="00016E86"/>
    <w:rsid w:val="000177AB"/>
    <w:rsid w:val="0002094A"/>
    <w:rsid w:val="0002123E"/>
    <w:rsid w:val="00021314"/>
    <w:rsid w:val="000221BA"/>
    <w:rsid w:val="00022E60"/>
    <w:rsid w:val="00022EE9"/>
    <w:rsid w:val="0002343D"/>
    <w:rsid w:val="00023B4F"/>
    <w:rsid w:val="0002551D"/>
    <w:rsid w:val="000256E3"/>
    <w:rsid w:val="00027B7B"/>
    <w:rsid w:val="00027D0A"/>
    <w:rsid w:val="00031388"/>
    <w:rsid w:val="0003142F"/>
    <w:rsid w:val="0003161C"/>
    <w:rsid w:val="00034032"/>
    <w:rsid w:val="00034BAC"/>
    <w:rsid w:val="0003531A"/>
    <w:rsid w:val="00035E3F"/>
    <w:rsid w:val="00036EEF"/>
    <w:rsid w:val="00036FE1"/>
    <w:rsid w:val="000429EC"/>
    <w:rsid w:val="00042B24"/>
    <w:rsid w:val="00043658"/>
    <w:rsid w:val="000450A2"/>
    <w:rsid w:val="00046553"/>
    <w:rsid w:val="0005015D"/>
    <w:rsid w:val="000503DE"/>
    <w:rsid w:val="00050FEF"/>
    <w:rsid w:val="000518FC"/>
    <w:rsid w:val="00051914"/>
    <w:rsid w:val="00051D6C"/>
    <w:rsid w:val="00054DBB"/>
    <w:rsid w:val="00055CA1"/>
    <w:rsid w:val="00057941"/>
    <w:rsid w:val="00057B16"/>
    <w:rsid w:val="0006047F"/>
    <w:rsid w:val="000609F6"/>
    <w:rsid w:val="000611DF"/>
    <w:rsid w:val="00062489"/>
    <w:rsid w:val="00063BF9"/>
    <w:rsid w:val="00066791"/>
    <w:rsid w:val="00066E1C"/>
    <w:rsid w:val="0006742A"/>
    <w:rsid w:val="000715FF"/>
    <w:rsid w:val="00071ED1"/>
    <w:rsid w:val="00072C1A"/>
    <w:rsid w:val="000758E7"/>
    <w:rsid w:val="000776A6"/>
    <w:rsid w:val="0008356C"/>
    <w:rsid w:val="00085BAB"/>
    <w:rsid w:val="00090777"/>
    <w:rsid w:val="000919B3"/>
    <w:rsid w:val="0009330B"/>
    <w:rsid w:val="000A02F1"/>
    <w:rsid w:val="000A0481"/>
    <w:rsid w:val="000A1199"/>
    <w:rsid w:val="000A1236"/>
    <w:rsid w:val="000A1330"/>
    <w:rsid w:val="000A2940"/>
    <w:rsid w:val="000A50D4"/>
    <w:rsid w:val="000A7EE0"/>
    <w:rsid w:val="000B127B"/>
    <w:rsid w:val="000B4FBC"/>
    <w:rsid w:val="000B7F93"/>
    <w:rsid w:val="000C0156"/>
    <w:rsid w:val="000D04CF"/>
    <w:rsid w:val="000D09B5"/>
    <w:rsid w:val="000D1A06"/>
    <w:rsid w:val="000D2658"/>
    <w:rsid w:val="000D2749"/>
    <w:rsid w:val="000D2F44"/>
    <w:rsid w:val="000D2FED"/>
    <w:rsid w:val="000D458D"/>
    <w:rsid w:val="000D5962"/>
    <w:rsid w:val="000D77EE"/>
    <w:rsid w:val="000D79A8"/>
    <w:rsid w:val="000E0206"/>
    <w:rsid w:val="000E1470"/>
    <w:rsid w:val="000E28B7"/>
    <w:rsid w:val="000E383F"/>
    <w:rsid w:val="000E4206"/>
    <w:rsid w:val="000E6040"/>
    <w:rsid w:val="000F0236"/>
    <w:rsid w:val="000F1485"/>
    <w:rsid w:val="000F1508"/>
    <w:rsid w:val="000F2481"/>
    <w:rsid w:val="000F5C6D"/>
    <w:rsid w:val="000F72CB"/>
    <w:rsid w:val="00100193"/>
    <w:rsid w:val="00105A31"/>
    <w:rsid w:val="00105A69"/>
    <w:rsid w:val="00106B4B"/>
    <w:rsid w:val="0010739B"/>
    <w:rsid w:val="001074A0"/>
    <w:rsid w:val="001113F3"/>
    <w:rsid w:val="00111E86"/>
    <w:rsid w:val="00116E19"/>
    <w:rsid w:val="00117C20"/>
    <w:rsid w:val="001205D2"/>
    <w:rsid w:val="00121233"/>
    <w:rsid w:val="001218A3"/>
    <w:rsid w:val="00123360"/>
    <w:rsid w:val="00124932"/>
    <w:rsid w:val="00125C61"/>
    <w:rsid w:val="00125DA7"/>
    <w:rsid w:val="00126356"/>
    <w:rsid w:val="00130656"/>
    <w:rsid w:val="00141A5E"/>
    <w:rsid w:val="001423FA"/>
    <w:rsid w:val="001450DC"/>
    <w:rsid w:val="00145B6B"/>
    <w:rsid w:val="00146EF8"/>
    <w:rsid w:val="00150BD7"/>
    <w:rsid w:val="00151AA5"/>
    <w:rsid w:val="00151D47"/>
    <w:rsid w:val="00152849"/>
    <w:rsid w:val="0016163A"/>
    <w:rsid w:val="00161A85"/>
    <w:rsid w:val="0016235D"/>
    <w:rsid w:val="00163BEF"/>
    <w:rsid w:val="001734E7"/>
    <w:rsid w:val="00173698"/>
    <w:rsid w:val="00173F58"/>
    <w:rsid w:val="0017794F"/>
    <w:rsid w:val="00183B41"/>
    <w:rsid w:val="001850E6"/>
    <w:rsid w:val="00186147"/>
    <w:rsid w:val="001903A2"/>
    <w:rsid w:val="001919D6"/>
    <w:rsid w:val="00192DB9"/>
    <w:rsid w:val="001962DB"/>
    <w:rsid w:val="00196432"/>
    <w:rsid w:val="001A112B"/>
    <w:rsid w:val="001A2EB5"/>
    <w:rsid w:val="001A445B"/>
    <w:rsid w:val="001A4DEC"/>
    <w:rsid w:val="001A7556"/>
    <w:rsid w:val="001A77CB"/>
    <w:rsid w:val="001A79D4"/>
    <w:rsid w:val="001B03C4"/>
    <w:rsid w:val="001B0E42"/>
    <w:rsid w:val="001B2059"/>
    <w:rsid w:val="001B2811"/>
    <w:rsid w:val="001B2891"/>
    <w:rsid w:val="001B2E7B"/>
    <w:rsid w:val="001B2FBB"/>
    <w:rsid w:val="001B4308"/>
    <w:rsid w:val="001B4702"/>
    <w:rsid w:val="001B5F31"/>
    <w:rsid w:val="001B6894"/>
    <w:rsid w:val="001C0326"/>
    <w:rsid w:val="001C0DB1"/>
    <w:rsid w:val="001C1CC4"/>
    <w:rsid w:val="001C38DA"/>
    <w:rsid w:val="001C42F2"/>
    <w:rsid w:val="001C521F"/>
    <w:rsid w:val="001C59E8"/>
    <w:rsid w:val="001C6563"/>
    <w:rsid w:val="001C7ECD"/>
    <w:rsid w:val="001D1870"/>
    <w:rsid w:val="001D641D"/>
    <w:rsid w:val="001D64E3"/>
    <w:rsid w:val="001D6A03"/>
    <w:rsid w:val="001D78ED"/>
    <w:rsid w:val="001D7A14"/>
    <w:rsid w:val="001E04F0"/>
    <w:rsid w:val="001E0D1D"/>
    <w:rsid w:val="001E164B"/>
    <w:rsid w:val="001E2303"/>
    <w:rsid w:val="001E2ED0"/>
    <w:rsid w:val="001E57A7"/>
    <w:rsid w:val="001E654C"/>
    <w:rsid w:val="001F0E7C"/>
    <w:rsid w:val="001F2856"/>
    <w:rsid w:val="001F2A28"/>
    <w:rsid w:val="001F4EDE"/>
    <w:rsid w:val="001F5B0B"/>
    <w:rsid w:val="00202989"/>
    <w:rsid w:val="0020663C"/>
    <w:rsid w:val="00207919"/>
    <w:rsid w:val="00210C01"/>
    <w:rsid w:val="002135B3"/>
    <w:rsid w:val="0021749B"/>
    <w:rsid w:val="00217CE9"/>
    <w:rsid w:val="00221FC6"/>
    <w:rsid w:val="00222FF6"/>
    <w:rsid w:val="00223C18"/>
    <w:rsid w:val="002269D0"/>
    <w:rsid w:val="00226D7F"/>
    <w:rsid w:val="00231AB3"/>
    <w:rsid w:val="00231E86"/>
    <w:rsid w:val="00233A81"/>
    <w:rsid w:val="00234BB4"/>
    <w:rsid w:val="00236241"/>
    <w:rsid w:val="002366F6"/>
    <w:rsid w:val="00236C8B"/>
    <w:rsid w:val="00237287"/>
    <w:rsid w:val="00237830"/>
    <w:rsid w:val="0024243C"/>
    <w:rsid w:val="00244A99"/>
    <w:rsid w:val="00246F36"/>
    <w:rsid w:val="00250828"/>
    <w:rsid w:val="00251217"/>
    <w:rsid w:val="00251AE7"/>
    <w:rsid w:val="00252787"/>
    <w:rsid w:val="00252A19"/>
    <w:rsid w:val="00252DA9"/>
    <w:rsid w:val="0025392D"/>
    <w:rsid w:val="002562BA"/>
    <w:rsid w:val="002611C8"/>
    <w:rsid w:val="00261895"/>
    <w:rsid w:val="00261B86"/>
    <w:rsid w:val="00262D6A"/>
    <w:rsid w:val="0026420D"/>
    <w:rsid w:val="002651E0"/>
    <w:rsid w:val="00270604"/>
    <w:rsid w:val="0027224C"/>
    <w:rsid w:val="002770BD"/>
    <w:rsid w:val="00277391"/>
    <w:rsid w:val="0028077C"/>
    <w:rsid w:val="00281730"/>
    <w:rsid w:val="002819BF"/>
    <w:rsid w:val="00281B0A"/>
    <w:rsid w:val="00282606"/>
    <w:rsid w:val="00282648"/>
    <w:rsid w:val="00282B90"/>
    <w:rsid w:val="0028391E"/>
    <w:rsid w:val="00292A4B"/>
    <w:rsid w:val="002A04A6"/>
    <w:rsid w:val="002A18E0"/>
    <w:rsid w:val="002A3E3B"/>
    <w:rsid w:val="002A5019"/>
    <w:rsid w:val="002A5316"/>
    <w:rsid w:val="002A6C63"/>
    <w:rsid w:val="002A6D3D"/>
    <w:rsid w:val="002A78E4"/>
    <w:rsid w:val="002A7FEB"/>
    <w:rsid w:val="002B00E4"/>
    <w:rsid w:val="002B3D4A"/>
    <w:rsid w:val="002B45B1"/>
    <w:rsid w:val="002B7522"/>
    <w:rsid w:val="002B7B27"/>
    <w:rsid w:val="002C1537"/>
    <w:rsid w:val="002C4A0F"/>
    <w:rsid w:val="002C4B57"/>
    <w:rsid w:val="002C4C9A"/>
    <w:rsid w:val="002C78D6"/>
    <w:rsid w:val="002C7B64"/>
    <w:rsid w:val="002D2504"/>
    <w:rsid w:val="002D2BB4"/>
    <w:rsid w:val="002D2CEE"/>
    <w:rsid w:val="002D34DE"/>
    <w:rsid w:val="002D52FA"/>
    <w:rsid w:val="002D7636"/>
    <w:rsid w:val="002E02C9"/>
    <w:rsid w:val="002E1ADD"/>
    <w:rsid w:val="002E2764"/>
    <w:rsid w:val="002E351B"/>
    <w:rsid w:val="002E4AA2"/>
    <w:rsid w:val="002E4AFE"/>
    <w:rsid w:val="002E507B"/>
    <w:rsid w:val="002E6523"/>
    <w:rsid w:val="002E6EC7"/>
    <w:rsid w:val="002E7021"/>
    <w:rsid w:val="002E7532"/>
    <w:rsid w:val="002F067E"/>
    <w:rsid w:val="002F0FEF"/>
    <w:rsid w:val="002F2ECE"/>
    <w:rsid w:val="002F40A8"/>
    <w:rsid w:val="002F5087"/>
    <w:rsid w:val="00303B6E"/>
    <w:rsid w:val="003076E6"/>
    <w:rsid w:val="003100B6"/>
    <w:rsid w:val="0031376A"/>
    <w:rsid w:val="0031465B"/>
    <w:rsid w:val="00322192"/>
    <w:rsid w:val="00322BF6"/>
    <w:rsid w:val="00322FCA"/>
    <w:rsid w:val="003232D8"/>
    <w:rsid w:val="0032424D"/>
    <w:rsid w:val="0032516F"/>
    <w:rsid w:val="00326C31"/>
    <w:rsid w:val="00327911"/>
    <w:rsid w:val="0033062A"/>
    <w:rsid w:val="00330798"/>
    <w:rsid w:val="00330EFA"/>
    <w:rsid w:val="00331727"/>
    <w:rsid w:val="00331FF6"/>
    <w:rsid w:val="00332A20"/>
    <w:rsid w:val="00332C27"/>
    <w:rsid w:val="003341E8"/>
    <w:rsid w:val="0033471D"/>
    <w:rsid w:val="00334CFB"/>
    <w:rsid w:val="0033570E"/>
    <w:rsid w:val="00335B72"/>
    <w:rsid w:val="003402B5"/>
    <w:rsid w:val="00340626"/>
    <w:rsid w:val="00340EF7"/>
    <w:rsid w:val="0034163F"/>
    <w:rsid w:val="00342569"/>
    <w:rsid w:val="00343177"/>
    <w:rsid w:val="00343733"/>
    <w:rsid w:val="00344004"/>
    <w:rsid w:val="003447C9"/>
    <w:rsid w:val="00345566"/>
    <w:rsid w:val="0034571A"/>
    <w:rsid w:val="00352332"/>
    <w:rsid w:val="00352EB8"/>
    <w:rsid w:val="00353ADC"/>
    <w:rsid w:val="00357A88"/>
    <w:rsid w:val="00361AC5"/>
    <w:rsid w:val="0036304B"/>
    <w:rsid w:val="0036434A"/>
    <w:rsid w:val="0036709F"/>
    <w:rsid w:val="00372031"/>
    <w:rsid w:val="00373F20"/>
    <w:rsid w:val="003744D9"/>
    <w:rsid w:val="00376AD9"/>
    <w:rsid w:val="00376DD0"/>
    <w:rsid w:val="00376DDC"/>
    <w:rsid w:val="00377263"/>
    <w:rsid w:val="00380CCE"/>
    <w:rsid w:val="00381E38"/>
    <w:rsid w:val="00381E65"/>
    <w:rsid w:val="00382E20"/>
    <w:rsid w:val="003842C8"/>
    <w:rsid w:val="00384F74"/>
    <w:rsid w:val="003864D3"/>
    <w:rsid w:val="0039009B"/>
    <w:rsid w:val="0039176E"/>
    <w:rsid w:val="00391D87"/>
    <w:rsid w:val="00392FC5"/>
    <w:rsid w:val="00393289"/>
    <w:rsid w:val="0039694F"/>
    <w:rsid w:val="00396AC8"/>
    <w:rsid w:val="00397254"/>
    <w:rsid w:val="00397417"/>
    <w:rsid w:val="003A2E33"/>
    <w:rsid w:val="003A3F78"/>
    <w:rsid w:val="003A50DF"/>
    <w:rsid w:val="003B1013"/>
    <w:rsid w:val="003B1356"/>
    <w:rsid w:val="003B18DE"/>
    <w:rsid w:val="003B18DF"/>
    <w:rsid w:val="003B3274"/>
    <w:rsid w:val="003B40C5"/>
    <w:rsid w:val="003B57BB"/>
    <w:rsid w:val="003B70D2"/>
    <w:rsid w:val="003C051A"/>
    <w:rsid w:val="003C2728"/>
    <w:rsid w:val="003C2C2B"/>
    <w:rsid w:val="003C38CB"/>
    <w:rsid w:val="003C5616"/>
    <w:rsid w:val="003C69F0"/>
    <w:rsid w:val="003C6C0C"/>
    <w:rsid w:val="003D02CC"/>
    <w:rsid w:val="003D2385"/>
    <w:rsid w:val="003D26E7"/>
    <w:rsid w:val="003D2702"/>
    <w:rsid w:val="003D2E08"/>
    <w:rsid w:val="003D42A1"/>
    <w:rsid w:val="003D4330"/>
    <w:rsid w:val="003D5A73"/>
    <w:rsid w:val="003D64BB"/>
    <w:rsid w:val="003E13DA"/>
    <w:rsid w:val="003E25D3"/>
    <w:rsid w:val="003E5051"/>
    <w:rsid w:val="003E7C4C"/>
    <w:rsid w:val="003F1A27"/>
    <w:rsid w:val="003F1BD8"/>
    <w:rsid w:val="003F1F78"/>
    <w:rsid w:val="003F422D"/>
    <w:rsid w:val="003F4308"/>
    <w:rsid w:val="003F4F89"/>
    <w:rsid w:val="003F5515"/>
    <w:rsid w:val="003F56F9"/>
    <w:rsid w:val="004009E7"/>
    <w:rsid w:val="00400AA2"/>
    <w:rsid w:val="004045D8"/>
    <w:rsid w:val="00405C01"/>
    <w:rsid w:val="00406FA5"/>
    <w:rsid w:val="00410F1D"/>
    <w:rsid w:val="00411427"/>
    <w:rsid w:val="004123AB"/>
    <w:rsid w:val="00412434"/>
    <w:rsid w:val="0041298B"/>
    <w:rsid w:val="00412FDE"/>
    <w:rsid w:val="00413424"/>
    <w:rsid w:val="00414B99"/>
    <w:rsid w:val="00416028"/>
    <w:rsid w:val="0041653A"/>
    <w:rsid w:val="0041704D"/>
    <w:rsid w:val="004170CC"/>
    <w:rsid w:val="004204B6"/>
    <w:rsid w:val="004208E2"/>
    <w:rsid w:val="00420BD8"/>
    <w:rsid w:val="00420C93"/>
    <w:rsid w:val="00421D50"/>
    <w:rsid w:val="0042209F"/>
    <w:rsid w:val="0042240C"/>
    <w:rsid w:val="00422EAF"/>
    <w:rsid w:val="00424343"/>
    <w:rsid w:val="0042774F"/>
    <w:rsid w:val="004312B0"/>
    <w:rsid w:val="0043288C"/>
    <w:rsid w:val="004339EA"/>
    <w:rsid w:val="00433CD5"/>
    <w:rsid w:val="0043679D"/>
    <w:rsid w:val="00441E33"/>
    <w:rsid w:val="00446D9F"/>
    <w:rsid w:val="00446DE5"/>
    <w:rsid w:val="00451295"/>
    <w:rsid w:val="00454007"/>
    <w:rsid w:val="00454206"/>
    <w:rsid w:val="00456888"/>
    <w:rsid w:val="00456C0C"/>
    <w:rsid w:val="00456D6D"/>
    <w:rsid w:val="00460342"/>
    <w:rsid w:val="00460CED"/>
    <w:rsid w:val="00462CC0"/>
    <w:rsid w:val="00463702"/>
    <w:rsid w:val="004652DD"/>
    <w:rsid w:val="00474B57"/>
    <w:rsid w:val="00475DF7"/>
    <w:rsid w:val="00483569"/>
    <w:rsid w:val="0048392B"/>
    <w:rsid w:val="00484BE6"/>
    <w:rsid w:val="004852FB"/>
    <w:rsid w:val="00485F82"/>
    <w:rsid w:val="00486912"/>
    <w:rsid w:val="0048714A"/>
    <w:rsid w:val="00492705"/>
    <w:rsid w:val="00492948"/>
    <w:rsid w:val="00492C2D"/>
    <w:rsid w:val="0049306A"/>
    <w:rsid w:val="00495D1E"/>
    <w:rsid w:val="00497EFD"/>
    <w:rsid w:val="004A4607"/>
    <w:rsid w:val="004A478E"/>
    <w:rsid w:val="004A66DC"/>
    <w:rsid w:val="004A705A"/>
    <w:rsid w:val="004A7072"/>
    <w:rsid w:val="004A7A42"/>
    <w:rsid w:val="004B0064"/>
    <w:rsid w:val="004B2B5E"/>
    <w:rsid w:val="004B46A9"/>
    <w:rsid w:val="004B7461"/>
    <w:rsid w:val="004C3718"/>
    <w:rsid w:val="004C3833"/>
    <w:rsid w:val="004C58D6"/>
    <w:rsid w:val="004C67D8"/>
    <w:rsid w:val="004C6D4E"/>
    <w:rsid w:val="004D14AF"/>
    <w:rsid w:val="004D1536"/>
    <w:rsid w:val="004D1D09"/>
    <w:rsid w:val="004D2CCA"/>
    <w:rsid w:val="004E112D"/>
    <w:rsid w:val="004E178D"/>
    <w:rsid w:val="004E36BE"/>
    <w:rsid w:val="004E422E"/>
    <w:rsid w:val="004E45B0"/>
    <w:rsid w:val="004E48F3"/>
    <w:rsid w:val="004E6DEA"/>
    <w:rsid w:val="004E7A97"/>
    <w:rsid w:val="004F1C96"/>
    <w:rsid w:val="004F1DBD"/>
    <w:rsid w:val="004F1E1C"/>
    <w:rsid w:val="004F31BF"/>
    <w:rsid w:val="004F5661"/>
    <w:rsid w:val="004F5684"/>
    <w:rsid w:val="004F6B5F"/>
    <w:rsid w:val="004F7B39"/>
    <w:rsid w:val="00500F5C"/>
    <w:rsid w:val="005026F0"/>
    <w:rsid w:val="00505431"/>
    <w:rsid w:val="0050600A"/>
    <w:rsid w:val="00506FBB"/>
    <w:rsid w:val="00510352"/>
    <w:rsid w:val="00510BEB"/>
    <w:rsid w:val="00511248"/>
    <w:rsid w:val="0051267E"/>
    <w:rsid w:val="0051297B"/>
    <w:rsid w:val="00513D8E"/>
    <w:rsid w:val="005155BC"/>
    <w:rsid w:val="00520F01"/>
    <w:rsid w:val="0052416D"/>
    <w:rsid w:val="00524ABE"/>
    <w:rsid w:val="0053024A"/>
    <w:rsid w:val="00531298"/>
    <w:rsid w:val="005324C6"/>
    <w:rsid w:val="00532900"/>
    <w:rsid w:val="0053392E"/>
    <w:rsid w:val="00533D58"/>
    <w:rsid w:val="00533E28"/>
    <w:rsid w:val="0053646B"/>
    <w:rsid w:val="00537AB6"/>
    <w:rsid w:val="00541042"/>
    <w:rsid w:val="00541809"/>
    <w:rsid w:val="00541A61"/>
    <w:rsid w:val="0054570F"/>
    <w:rsid w:val="0054793B"/>
    <w:rsid w:val="0055049D"/>
    <w:rsid w:val="00550F5E"/>
    <w:rsid w:val="0055641E"/>
    <w:rsid w:val="005565D7"/>
    <w:rsid w:val="00556E7C"/>
    <w:rsid w:val="005576BC"/>
    <w:rsid w:val="00560787"/>
    <w:rsid w:val="00560994"/>
    <w:rsid w:val="0056177E"/>
    <w:rsid w:val="00562A95"/>
    <w:rsid w:val="00563499"/>
    <w:rsid w:val="0056444D"/>
    <w:rsid w:val="00564697"/>
    <w:rsid w:val="00564AA1"/>
    <w:rsid w:val="005661F8"/>
    <w:rsid w:val="00566776"/>
    <w:rsid w:val="0056681B"/>
    <w:rsid w:val="00570447"/>
    <w:rsid w:val="00570D0D"/>
    <w:rsid w:val="005710E9"/>
    <w:rsid w:val="00571AC4"/>
    <w:rsid w:val="00571FAA"/>
    <w:rsid w:val="00572083"/>
    <w:rsid w:val="005726B3"/>
    <w:rsid w:val="005732CE"/>
    <w:rsid w:val="005735A3"/>
    <w:rsid w:val="00574513"/>
    <w:rsid w:val="00574859"/>
    <w:rsid w:val="00577A97"/>
    <w:rsid w:val="0058364B"/>
    <w:rsid w:val="00584C4D"/>
    <w:rsid w:val="00585802"/>
    <w:rsid w:val="00586A31"/>
    <w:rsid w:val="005871B3"/>
    <w:rsid w:val="00590717"/>
    <w:rsid w:val="00590733"/>
    <w:rsid w:val="00591416"/>
    <w:rsid w:val="00593155"/>
    <w:rsid w:val="0059563D"/>
    <w:rsid w:val="0059574C"/>
    <w:rsid w:val="005966D0"/>
    <w:rsid w:val="00597C0A"/>
    <w:rsid w:val="00597C7C"/>
    <w:rsid w:val="005A26C5"/>
    <w:rsid w:val="005A2D71"/>
    <w:rsid w:val="005A3472"/>
    <w:rsid w:val="005A3F02"/>
    <w:rsid w:val="005A5109"/>
    <w:rsid w:val="005A61BA"/>
    <w:rsid w:val="005A6FBE"/>
    <w:rsid w:val="005A7B74"/>
    <w:rsid w:val="005A7BEE"/>
    <w:rsid w:val="005B08FA"/>
    <w:rsid w:val="005B1017"/>
    <w:rsid w:val="005B1322"/>
    <w:rsid w:val="005B1B22"/>
    <w:rsid w:val="005B2FEA"/>
    <w:rsid w:val="005B344D"/>
    <w:rsid w:val="005B3712"/>
    <w:rsid w:val="005B3BE5"/>
    <w:rsid w:val="005B5CEE"/>
    <w:rsid w:val="005B629C"/>
    <w:rsid w:val="005B7C2E"/>
    <w:rsid w:val="005C313B"/>
    <w:rsid w:val="005C4B05"/>
    <w:rsid w:val="005C594B"/>
    <w:rsid w:val="005C7958"/>
    <w:rsid w:val="005D1658"/>
    <w:rsid w:val="005D17A1"/>
    <w:rsid w:val="005D2AEF"/>
    <w:rsid w:val="005D2C02"/>
    <w:rsid w:val="005D2C57"/>
    <w:rsid w:val="005D3492"/>
    <w:rsid w:val="005D39D2"/>
    <w:rsid w:val="005D4666"/>
    <w:rsid w:val="005D4E88"/>
    <w:rsid w:val="005D645D"/>
    <w:rsid w:val="005D6B42"/>
    <w:rsid w:val="005D7476"/>
    <w:rsid w:val="005D79F0"/>
    <w:rsid w:val="005D7CC7"/>
    <w:rsid w:val="005E048E"/>
    <w:rsid w:val="005E342B"/>
    <w:rsid w:val="005E3C61"/>
    <w:rsid w:val="005E56F4"/>
    <w:rsid w:val="005E600F"/>
    <w:rsid w:val="005E6565"/>
    <w:rsid w:val="005E6F35"/>
    <w:rsid w:val="005F1B5D"/>
    <w:rsid w:val="005F4584"/>
    <w:rsid w:val="005F46B4"/>
    <w:rsid w:val="005F5046"/>
    <w:rsid w:val="005F5F10"/>
    <w:rsid w:val="005F7167"/>
    <w:rsid w:val="00600CE9"/>
    <w:rsid w:val="00604A18"/>
    <w:rsid w:val="00604BA4"/>
    <w:rsid w:val="006054DB"/>
    <w:rsid w:val="00605C1A"/>
    <w:rsid w:val="00606CC2"/>
    <w:rsid w:val="0061009C"/>
    <w:rsid w:val="00611039"/>
    <w:rsid w:val="00612329"/>
    <w:rsid w:val="0061277E"/>
    <w:rsid w:val="00614839"/>
    <w:rsid w:val="0061494B"/>
    <w:rsid w:val="00614D09"/>
    <w:rsid w:val="0061599D"/>
    <w:rsid w:val="00616495"/>
    <w:rsid w:val="006169CA"/>
    <w:rsid w:val="00616A22"/>
    <w:rsid w:val="006223E9"/>
    <w:rsid w:val="0062286B"/>
    <w:rsid w:val="00622E27"/>
    <w:rsid w:val="006238B4"/>
    <w:rsid w:val="00624674"/>
    <w:rsid w:val="0062565A"/>
    <w:rsid w:val="00625A97"/>
    <w:rsid w:val="00627A5F"/>
    <w:rsid w:val="00632B9C"/>
    <w:rsid w:val="00632E78"/>
    <w:rsid w:val="006333CD"/>
    <w:rsid w:val="00634E9E"/>
    <w:rsid w:val="006366A2"/>
    <w:rsid w:val="006375DC"/>
    <w:rsid w:val="006415C6"/>
    <w:rsid w:val="00642C9D"/>
    <w:rsid w:val="0064328E"/>
    <w:rsid w:val="00645B84"/>
    <w:rsid w:val="00645F9D"/>
    <w:rsid w:val="00651A12"/>
    <w:rsid w:val="00652927"/>
    <w:rsid w:val="00656E02"/>
    <w:rsid w:val="00657DEA"/>
    <w:rsid w:val="00657F81"/>
    <w:rsid w:val="006618D3"/>
    <w:rsid w:val="00662D3E"/>
    <w:rsid w:val="006630AE"/>
    <w:rsid w:val="0066322A"/>
    <w:rsid w:val="00665AC5"/>
    <w:rsid w:val="00667508"/>
    <w:rsid w:val="00667A3A"/>
    <w:rsid w:val="00670163"/>
    <w:rsid w:val="006722C9"/>
    <w:rsid w:val="00672AFF"/>
    <w:rsid w:val="00672CB3"/>
    <w:rsid w:val="006764DF"/>
    <w:rsid w:val="006770C2"/>
    <w:rsid w:val="0068312B"/>
    <w:rsid w:val="00686C8F"/>
    <w:rsid w:val="00687DF4"/>
    <w:rsid w:val="0069057C"/>
    <w:rsid w:val="00690612"/>
    <w:rsid w:val="00690F74"/>
    <w:rsid w:val="0069267D"/>
    <w:rsid w:val="006969BB"/>
    <w:rsid w:val="006A1A48"/>
    <w:rsid w:val="006A1F42"/>
    <w:rsid w:val="006A2B6D"/>
    <w:rsid w:val="006A3D35"/>
    <w:rsid w:val="006A4AD0"/>
    <w:rsid w:val="006A6015"/>
    <w:rsid w:val="006A6B12"/>
    <w:rsid w:val="006A6B85"/>
    <w:rsid w:val="006B1668"/>
    <w:rsid w:val="006B2383"/>
    <w:rsid w:val="006B53FE"/>
    <w:rsid w:val="006B57A7"/>
    <w:rsid w:val="006B6DAD"/>
    <w:rsid w:val="006C0177"/>
    <w:rsid w:val="006C0350"/>
    <w:rsid w:val="006C042F"/>
    <w:rsid w:val="006C1A65"/>
    <w:rsid w:val="006C675C"/>
    <w:rsid w:val="006D0CBB"/>
    <w:rsid w:val="006D3922"/>
    <w:rsid w:val="006D3BB7"/>
    <w:rsid w:val="006D4575"/>
    <w:rsid w:val="006D4D30"/>
    <w:rsid w:val="006D5742"/>
    <w:rsid w:val="006D588B"/>
    <w:rsid w:val="006D6B03"/>
    <w:rsid w:val="006E20A1"/>
    <w:rsid w:val="006E3544"/>
    <w:rsid w:val="006E3AB0"/>
    <w:rsid w:val="006E3FE8"/>
    <w:rsid w:val="006E62D5"/>
    <w:rsid w:val="006E6B14"/>
    <w:rsid w:val="006E70A6"/>
    <w:rsid w:val="006F182B"/>
    <w:rsid w:val="006F1C68"/>
    <w:rsid w:val="006F38DE"/>
    <w:rsid w:val="006F6116"/>
    <w:rsid w:val="006F637C"/>
    <w:rsid w:val="006F6695"/>
    <w:rsid w:val="006F6EE9"/>
    <w:rsid w:val="006F77B0"/>
    <w:rsid w:val="007013FB"/>
    <w:rsid w:val="00701D00"/>
    <w:rsid w:val="0070280A"/>
    <w:rsid w:val="00702AE1"/>
    <w:rsid w:val="00704411"/>
    <w:rsid w:val="00705079"/>
    <w:rsid w:val="007076FD"/>
    <w:rsid w:val="0070778B"/>
    <w:rsid w:val="00707F29"/>
    <w:rsid w:val="007105FA"/>
    <w:rsid w:val="00711559"/>
    <w:rsid w:val="0071330B"/>
    <w:rsid w:val="00713422"/>
    <w:rsid w:val="0071387B"/>
    <w:rsid w:val="00714148"/>
    <w:rsid w:val="00716768"/>
    <w:rsid w:val="00716F89"/>
    <w:rsid w:val="007178AE"/>
    <w:rsid w:val="0072065A"/>
    <w:rsid w:val="00720846"/>
    <w:rsid w:val="00721B54"/>
    <w:rsid w:val="00722F31"/>
    <w:rsid w:val="007232B6"/>
    <w:rsid w:val="0072436B"/>
    <w:rsid w:val="007263AE"/>
    <w:rsid w:val="00726B04"/>
    <w:rsid w:val="00730A9C"/>
    <w:rsid w:val="00731D29"/>
    <w:rsid w:val="00733B2C"/>
    <w:rsid w:val="00737465"/>
    <w:rsid w:val="00737537"/>
    <w:rsid w:val="007403AB"/>
    <w:rsid w:val="00741B79"/>
    <w:rsid w:val="007430D0"/>
    <w:rsid w:val="007459D7"/>
    <w:rsid w:val="00747595"/>
    <w:rsid w:val="00750442"/>
    <w:rsid w:val="00750743"/>
    <w:rsid w:val="007543DB"/>
    <w:rsid w:val="0075460E"/>
    <w:rsid w:val="00756B30"/>
    <w:rsid w:val="00761565"/>
    <w:rsid w:val="00762ABD"/>
    <w:rsid w:val="007635CD"/>
    <w:rsid w:val="00763731"/>
    <w:rsid w:val="0076417A"/>
    <w:rsid w:val="00765671"/>
    <w:rsid w:val="007712D8"/>
    <w:rsid w:val="00773C06"/>
    <w:rsid w:val="00775353"/>
    <w:rsid w:val="00776323"/>
    <w:rsid w:val="0077728D"/>
    <w:rsid w:val="00777529"/>
    <w:rsid w:val="007803A9"/>
    <w:rsid w:val="0078093C"/>
    <w:rsid w:val="0078203A"/>
    <w:rsid w:val="007823F7"/>
    <w:rsid w:val="00783555"/>
    <w:rsid w:val="007837A6"/>
    <w:rsid w:val="007839A4"/>
    <w:rsid w:val="00787A3C"/>
    <w:rsid w:val="00792FF9"/>
    <w:rsid w:val="00793358"/>
    <w:rsid w:val="00793CBE"/>
    <w:rsid w:val="0079434F"/>
    <w:rsid w:val="0079454B"/>
    <w:rsid w:val="00795706"/>
    <w:rsid w:val="007963C9"/>
    <w:rsid w:val="00796570"/>
    <w:rsid w:val="00796728"/>
    <w:rsid w:val="007A335D"/>
    <w:rsid w:val="007A6C68"/>
    <w:rsid w:val="007A7519"/>
    <w:rsid w:val="007B0821"/>
    <w:rsid w:val="007B23EF"/>
    <w:rsid w:val="007B4C04"/>
    <w:rsid w:val="007B6CCB"/>
    <w:rsid w:val="007B724B"/>
    <w:rsid w:val="007C0908"/>
    <w:rsid w:val="007C094A"/>
    <w:rsid w:val="007C1624"/>
    <w:rsid w:val="007C3571"/>
    <w:rsid w:val="007C4364"/>
    <w:rsid w:val="007C4556"/>
    <w:rsid w:val="007C5123"/>
    <w:rsid w:val="007C592F"/>
    <w:rsid w:val="007C77F5"/>
    <w:rsid w:val="007D060E"/>
    <w:rsid w:val="007D063F"/>
    <w:rsid w:val="007D0FF9"/>
    <w:rsid w:val="007D17C0"/>
    <w:rsid w:val="007D20C1"/>
    <w:rsid w:val="007D364F"/>
    <w:rsid w:val="007D49BD"/>
    <w:rsid w:val="007D5107"/>
    <w:rsid w:val="007D59DD"/>
    <w:rsid w:val="007D5DE9"/>
    <w:rsid w:val="007D6388"/>
    <w:rsid w:val="007D7F48"/>
    <w:rsid w:val="007E0549"/>
    <w:rsid w:val="007E1345"/>
    <w:rsid w:val="007E3752"/>
    <w:rsid w:val="007E44C3"/>
    <w:rsid w:val="007E4CD1"/>
    <w:rsid w:val="007E517B"/>
    <w:rsid w:val="007E69A7"/>
    <w:rsid w:val="007F0303"/>
    <w:rsid w:val="007F0C75"/>
    <w:rsid w:val="007F11B9"/>
    <w:rsid w:val="007F40FB"/>
    <w:rsid w:val="007F6110"/>
    <w:rsid w:val="007F6885"/>
    <w:rsid w:val="007F68FF"/>
    <w:rsid w:val="007F6CEE"/>
    <w:rsid w:val="00803F33"/>
    <w:rsid w:val="00804F7D"/>
    <w:rsid w:val="008055C8"/>
    <w:rsid w:val="00806329"/>
    <w:rsid w:val="008065B0"/>
    <w:rsid w:val="00810242"/>
    <w:rsid w:val="00811152"/>
    <w:rsid w:val="008113BF"/>
    <w:rsid w:val="0081323B"/>
    <w:rsid w:val="00813F8C"/>
    <w:rsid w:val="008216E2"/>
    <w:rsid w:val="00823BE7"/>
    <w:rsid w:val="008249FF"/>
    <w:rsid w:val="0083167B"/>
    <w:rsid w:val="00833DB8"/>
    <w:rsid w:val="0083422D"/>
    <w:rsid w:val="008342DF"/>
    <w:rsid w:val="00834406"/>
    <w:rsid w:val="00835BA5"/>
    <w:rsid w:val="008362A3"/>
    <w:rsid w:val="00836CA8"/>
    <w:rsid w:val="00837B89"/>
    <w:rsid w:val="00842CD1"/>
    <w:rsid w:val="008447C8"/>
    <w:rsid w:val="00846BB0"/>
    <w:rsid w:val="00850E81"/>
    <w:rsid w:val="00850F66"/>
    <w:rsid w:val="00852B89"/>
    <w:rsid w:val="00853F61"/>
    <w:rsid w:val="0085497C"/>
    <w:rsid w:val="008558E2"/>
    <w:rsid w:val="00860B23"/>
    <w:rsid w:val="00861884"/>
    <w:rsid w:val="0086247E"/>
    <w:rsid w:val="008629D1"/>
    <w:rsid w:val="00862A35"/>
    <w:rsid w:val="00864C90"/>
    <w:rsid w:val="00865466"/>
    <w:rsid w:val="00865EF9"/>
    <w:rsid w:val="008707A4"/>
    <w:rsid w:val="00873FE3"/>
    <w:rsid w:val="00876644"/>
    <w:rsid w:val="00876DDF"/>
    <w:rsid w:val="0088203F"/>
    <w:rsid w:val="008822FA"/>
    <w:rsid w:val="00883602"/>
    <w:rsid w:val="008836DE"/>
    <w:rsid w:val="0088532B"/>
    <w:rsid w:val="00885C98"/>
    <w:rsid w:val="008860A9"/>
    <w:rsid w:val="00886B5D"/>
    <w:rsid w:val="00886EB3"/>
    <w:rsid w:val="0088767B"/>
    <w:rsid w:val="008906E5"/>
    <w:rsid w:val="00893B10"/>
    <w:rsid w:val="008945F1"/>
    <w:rsid w:val="00895480"/>
    <w:rsid w:val="008968A6"/>
    <w:rsid w:val="008A4C3B"/>
    <w:rsid w:val="008B564D"/>
    <w:rsid w:val="008B5D13"/>
    <w:rsid w:val="008B74FE"/>
    <w:rsid w:val="008C4642"/>
    <w:rsid w:val="008C48FD"/>
    <w:rsid w:val="008C510D"/>
    <w:rsid w:val="008D2291"/>
    <w:rsid w:val="008D229E"/>
    <w:rsid w:val="008D238B"/>
    <w:rsid w:val="008D3FC6"/>
    <w:rsid w:val="008D470E"/>
    <w:rsid w:val="008D5F34"/>
    <w:rsid w:val="008E08E4"/>
    <w:rsid w:val="008E2941"/>
    <w:rsid w:val="008E468B"/>
    <w:rsid w:val="008E4E3F"/>
    <w:rsid w:val="008E744C"/>
    <w:rsid w:val="008F0C36"/>
    <w:rsid w:val="008F2888"/>
    <w:rsid w:val="008F3C4B"/>
    <w:rsid w:val="008F51A2"/>
    <w:rsid w:val="008F78C0"/>
    <w:rsid w:val="00900DDA"/>
    <w:rsid w:val="00903C39"/>
    <w:rsid w:val="00904B13"/>
    <w:rsid w:val="00907A7C"/>
    <w:rsid w:val="00910A73"/>
    <w:rsid w:val="00911710"/>
    <w:rsid w:val="0091232D"/>
    <w:rsid w:val="00912683"/>
    <w:rsid w:val="009140DF"/>
    <w:rsid w:val="009147B9"/>
    <w:rsid w:val="00914937"/>
    <w:rsid w:val="00915945"/>
    <w:rsid w:val="009166D8"/>
    <w:rsid w:val="0091684A"/>
    <w:rsid w:val="00917189"/>
    <w:rsid w:val="009205BA"/>
    <w:rsid w:val="009210D6"/>
    <w:rsid w:val="009227D4"/>
    <w:rsid w:val="009231A3"/>
    <w:rsid w:val="00923595"/>
    <w:rsid w:val="0092450E"/>
    <w:rsid w:val="00934EDA"/>
    <w:rsid w:val="00942097"/>
    <w:rsid w:val="00943526"/>
    <w:rsid w:val="009458E6"/>
    <w:rsid w:val="00945C60"/>
    <w:rsid w:val="00946061"/>
    <w:rsid w:val="00946D06"/>
    <w:rsid w:val="00952571"/>
    <w:rsid w:val="00953513"/>
    <w:rsid w:val="00954F35"/>
    <w:rsid w:val="00956982"/>
    <w:rsid w:val="00956AE6"/>
    <w:rsid w:val="00957DB3"/>
    <w:rsid w:val="00960B42"/>
    <w:rsid w:val="009616F6"/>
    <w:rsid w:val="009623A2"/>
    <w:rsid w:val="00964F08"/>
    <w:rsid w:val="00965B73"/>
    <w:rsid w:val="00966ADA"/>
    <w:rsid w:val="009709D6"/>
    <w:rsid w:val="00971B84"/>
    <w:rsid w:val="00972150"/>
    <w:rsid w:val="00974943"/>
    <w:rsid w:val="00976A97"/>
    <w:rsid w:val="009808AC"/>
    <w:rsid w:val="00981E34"/>
    <w:rsid w:val="009855A0"/>
    <w:rsid w:val="00985E63"/>
    <w:rsid w:val="00986D3F"/>
    <w:rsid w:val="009875A8"/>
    <w:rsid w:val="0099016F"/>
    <w:rsid w:val="009919C7"/>
    <w:rsid w:val="0099339E"/>
    <w:rsid w:val="00995519"/>
    <w:rsid w:val="009957BF"/>
    <w:rsid w:val="009957CD"/>
    <w:rsid w:val="009959EE"/>
    <w:rsid w:val="009A08C2"/>
    <w:rsid w:val="009A2D94"/>
    <w:rsid w:val="009A34D0"/>
    <w:rsid w:val="009A43AC"/>
    <w:rsid w:val="009A4970"/>
    <w:rsid w:val="009A5FFB"/>
    <w:rsid w:val="009A6974"/>
    <w:rsid w:val="009A781E"/>
    <w:rsid w:val="009B29EF"/>
    <w:rsid w:val="009B2A91"/>
    <w:rsid w:val="009B3ADF"/>
    <w:rsid w:val="009B4087"/>
    <w:rsid w:val="009C2283"/>
    <w:rsid w:val="009C287B"/>
    <w:rsid w:val="009C2A75"/>
    <w:rsid w:val="009C2ABE"/>
    <w:rsid w:val="009C597A"/>
    <w:rsid w:val="009C6F50"/>
    <w:rsid w:val="009C7B3C"/>
    <w:rsid w:val="009D1F19"/>
    <w:rsid w:val="009D32C9"/>
    <w:rsid w:val="009D3700"/>
    <w:rsid w:val="009D608D"/>
    <w:rsid w:val="009D7811"/>
    <w:rsid w:val="009D7B4D"/>
    <w:rsid w:val="009D7CA0"/>
    <w:rsid w:val="009E0B06"/>
    <w:rsid w:val="009E1B37"/>
    <w:rsid w:val="009E60D8"/>
    <w:rsid w:val="009E70BD"/>
    <w:rsid w:val="009F3E67"/>
    <w:rsid w:val="009F445B"/>
    <w:rsid w:val="009F490C"/>
    <w:rsid w:val="009F7675"/>
    <w:rsid w:val="009F7AEC"/>
    <w:rsid w:val="009F7D15"/>
    <w:rsid w:val="00A00317"/>
    <w:rsid w:val="00A00F9B"/>
    <w:rsid w:val="00A01806"/>
    <w:rsid w:val="00A018C0"/>
    <w:rsid w:val="00A07415"/>
    <w:rsid w:val="00A1158C"/>
    <w:rsid w:val="00A11AE9"/>
    <w:rsid w:val="00A1404A"/>
    <w:rsid w:val="00A15CAF"/>
    <w:rsid w:val="00A20431"/>
    <w:rsid w:val="00A20564"/>
    <w:rsid w:val="00A226EC"/>
    <w:rsid w:val="00A24411"/>
    <w:rsid w:val="00A249DF"/>
    <w:rsid w:val="00A27F64"/>
    <w:rsid w:val="00A325EA"/>
    <w:rsid w:val="00A32956"/>
    <w:rsid w:val="00A338D3"/>
    <w:rsid w:val="00A36778"/>
    <w:rsid w:val="00A36F76"/>
    <w:rsid w:val="00A422D5"/>
    <w:rsid w:val="00A442C3"/>
    <w:rsid w:val="00A44A18"/>
    <w:rsid w:val="00A45A3E"/>
    <w:rsid w:val="00A46461"/>
    <w:rsid w:val="00A46F19"/>
    <w:rsid w:val="00A47001"/>
    <w:rsid w:val="00A47EF2"/>
    <w:rsid w:val="00A501EF"/>
    <w:rsid w:val="00A50ADF"/>
    <w:rsid w:val="00A50CCB"/>
    <w:rsid w:val="00A5316C"/>
    <w:rsid w:val="00A53698"/>
    <w:rsid w:val="00A5532F"/>
    <w:rsid w:val="00A55BB1"/>
    <w:rsid w:val="00A57F5D"/>
    <w:rsid w:val="00A623D5"/>
    <w:rsid w:val="00A64E64"/>
    <w:rsid w:val="00A65AD3"/>
    <w:rsid w:val="00A66AD4"/>
    <w:rsid w:val="00A67D34"/>
    <w:rsid w:val="00A70CA1"/>
    <w:rsid w:val="00A71454"/>
    <w:rsid w:val="00A71FB7"/>
    <w:rsid w:val="00A7274A"/>
    <w:rsid w:val="00A73584"/>
    <w:rsid w:val="00A73C2D"/>
    <w:rsid w:val="00A7619C"/>
    <w:rsid w:val="00A76B0E"/>
    <w:rsid w:val="00A8006A"/>
    <w:rsid w:val="00A80F0A"/>
    <w:rsid w:val="00A81135"/>
    <w:rsid w:val="00A814C7"/>
    <w:rsid w:val="00A8336F"/>
    <w:rsid w:val="00A84494"/>
    <w:rsid w:val="00A84678"/>
    <w:rsid w:val="00A8494D"/>
    <w:rsid w:val="00A84E49"/>
    <w:rsid w:val="00A850B7"/>
    <w:rsid w:val="00A85B8C"/>
    <w:rsid w:val="00A86BE8"/>
    <w:rsid w:val="00A87B27"/>
    <w:rsid w:val="00A90355"/>
    <w:rsid w:val="00A90E67"/>
    <w:rsid w:val="00A9143A"/>
    <w:rsid w:val="00A930BE"/>
    <w:rsid w:val="00A930CC"/>
    <w:rsid w:val="00A9381D"/>
    <w:rsid w:val="00A938CD"/>
    <w:rsid w:val="00A93C1D"/>
    <w:rsid w:val="00A948E6"/>
    <w:rsid w:val="00A95E64"/>
    <w:rsid w:val="00A96277"/>
    <w:rsid w:val="00A96DD6"/>
    <w:rsid w:val="00A970C8"/>
    <w:rsid w:val="00A97DC9"/>
    <w:rsid w:val="00AA2809"/>
    <w:rsid w:val="00AA2B7E"/>
    <w:rsid w:val="00AA3A5C"/>
    <w:rsid w:val="00AA6325"/>
    <w:rsid w:val="00AB0587"/>
    <w:rsid w:val="00AB1DDA"/>
    <w:rsid w:val="00AB1E0F"/>
    <w:rsid w:val="00AB2574"/>
    <w:rsid w:val="00AB36FD"/>
    <w:rsid w:val="00AB3EA1"/>
    <w:rsid w:val="00AB5060"/>
    <w:rsid w:val="00AB6616"/>
    <w:rsid w:val="00AC2350"/>
    <w:rsid w:val="00AC3659"/>
    <w:rsid w:val="00AC489C"/>
    <w:rsid w:val="00AC4980"/>
    <w:rsid w:val="00AC7C78"/>
    <w:rsid w:val="00AD1253"/>
    <w:rsid w:val="00AD1853"/>
    <w:rsid w:val="00AD1EC3"/>
    <w:rsid w:val="00AD2E1E"/>
    <w:rsid w:val="00AD38BA"/>
    <w:rsid w:val="00AD3A6B"/>
    <w:rsid w:val="00AD3E7A"/>
    <w:rsid w:val="00AD5EB7"/>
    <w:rsid w:val="00AE18A5"/>
    <w:rsid w:val="00AE23F4"/>
    <w:rsid w:val="00AE39A0"/>
    <w:rsid w:val="00AE4AF9"/>
    <w:rsid w:val="00AE6C24"/>
    <w:rsid w:val="00AE6FEF"/>
    <w:rsid w:val="00AF084E"/>
    <w:rsid w:val="00AF28BE"/>
    <w:rsid w:val="00AF2CC3"/>
    <w:rsid w:val="00AF3BD4"/>
    <w:rsid w:val="00AF444B"/>
    <w:rsid w:val="00AF4A25"/>
    <w:rsid w:val="00AF5360"/>
    <w:rsid w:val="00AF6042"/>
    <w:rsid w:val="00AF64C5"/>
    <w:rsid w:val="00AF6556"/>
    <w:rsid w:val="00AF65AF"/>
    <w:rsid w:val="00AF7A5B"/>
    <w:rsid w:val="00AF7C9C"/>
    <w:rsid w:val="00B01993"/>
    <w:rsid w:val="00B01DDB"/>
    <w:rsid w:val="00B02464"/>
    <w:rsid w:val="00B033E7"/>
    <w:rsid w:val="00B0386E"/>
    <w:rsid w:val="00B05C29"/>
    <w:rsid w:val="00B10E89"/>
    <w:rsid w:val="00B11D88"/>
    <w:rsid w:val="00B11F33"/>
    <w:rsid w:val="00B1520D"/>
    <w:rsid w:val="00B15553"/>
    <w:rsid w:val="00B15DAF"/>
    <w:rsid w:val="00B16478"/>
    <w:rsid w:val="00B16773"/>
    <w:rsid w:val="00B16ED4"/>
    <w:rsid w:val="00B17238"/>
    <w:rsid w:val="00B204D3"/>
    <w:rsid w:val="00B21594"/>
    <w:rsid w:val="00B2229C"/>
    <w:rsid w:val="00B24330"/>
    <w:rsid w:val="00B2481A"/>
    <w:rsid w:val="00B261C0"/>
    <w:rsid w:val="00B27107"/>
    <w:rsid w:val="00B275F9"/>
    <w:rsid w:val="00B279D6"/>
    <w:rsid w:val="00B3004F"/>
    <w:rsid w:val="00B30ACF"/>
    <w:rsid w:val="00B31CAD"/>
    <w:rsid w:val="00B343AA"/>
    <w:rsid w:val="00B37E99"/>
    <w:rsid w:val="00B40287"/>
    <w:rsid w:val="00B40493"/>
    <w:rsid w:val="00B41613"/>
    <w:rsid w:val="00B4175F"/>
    <w:rsid w:val="00B41D6E"/>
    <w:rsid w:val="00B420DE"/>
    <w:rsid w:val="00B427AB"/>
    <w:rsid w:val="00B43B46"/>
    <w:rsid w:val="00B451F4"/>
    <w:rsid w:val="00B460D5"/>
    <w:rsid w:val="00B5044F"/>
    <w:rsid w:val="00B51A93"/>
    <w:rsid w:val="00B52053"/>
    <w:rsid w:val="00B5282E"/>
    <w:rsid w:val="00B539D6"/>
    <w:rsid w:val="00B53D03"/>
    <w:rsid w:val="00B55315"/>
    <w:rsid w:val="00B55956"/>
    <w:rsid w:val="00B60FA9"/>
    <w:rsid w:val="00B616AB"/>
    <w:rsid w:val="00B616FA"/>
    <w:rsid w:val="00B61A0E"/>
    <w:rsid w:val="00B631A8"/>
    <w:rsid w:val="00B641B6"/>
    <w:rsid w:val="00B64A41"/>
    <w:rsid w:val="00B65D81"/>
    <w:rsid w:val="00B67017"/>
    <w:rsid w:val="00B6771A"/>
    <w:rsid w:val="00B71FF1"/>
    <w:rsid w:val="00B72378"/>
    <w:rsid w:val="00B75218"/>
    <w:rsid w:val="00B764E8"/>
    <w:rsid w:val="00B7674C"/>
    <w:rsid w:val="00B774A2"/>
    <w:rsid w:val="00B77808"/>
    <w:rsid w:val="00B81A00"/>
    <w:rsid w:val="00B81AC8"/>
    <w:rsid w:val="00B825F5"/>
    <w:rsid w:val="00B838C3"/>
    <w:rsid w:val="00B8590D"/>
    <w:rsid w:val="00B873F8"/>
    <w:rsid w:val="00B902D0"/>
    <w:rsid w:val="00B905B0"/>
    <w:rsid w:val="00B91A16"/>
    <w:rsid w:val="00B91DDE"/>
    <w:rsid w:val="00B935B7"/>
    <w:rsid w:val="00B9367F"/>
    <w:rsid w:val="00B93DB3"/>
    <w:rsid w:val="00B94742"/>
    <w:rsid w:val="00B95E3C"/>
    <w:rsid w:val="00BA0B2B"/>
    <w:rsid w:val="00BA1827"/>
    <w:rsid w:val="00BA2A4C"/>
    <w:rsid w:val="00BA48A8"/>
    <w:rsid w:val="00BA523A"/>
    <w:rsid w:val="00BA6830"/>
    <w:rsid w:val="00BA7653"/>
    <w:rsid w:val="00BB056F"/>
    <w:rsid w:val="00BB400F"/>
    <w:rsid w:val="00BB603E"/>
    <w:rsid w:val="00BB6B9F"/>
    <w:rsid w:val="00BB6E81"/>
    <w:rsid w:val="00BC07A9"/>
    <w:rsid w:val="00BC25C5"/>
    <w:rsid w:val="00BC442E"/>
    <w:rsid w:val="00BD0F3A"/>
    <w:rsid w:val="00BE0022"/>
    <w:rsid w:val="00BE1C8E"/>
    <w:rsid w:val="00BE2B5F"/>
    <w:rsid w:val="00BE4E77"/>
    <w:rsid w:val="00BE59D1"/>
    <w:rsid w:val="00BE779F"/>
    <w:rsid w:val="00BF06DD"/>
    <w:rsid w:val="00BF205F"/>
    <w:rsid w:val="00BF2AFE"/>
    <w:rsid w:val="00BF50F6"/>
    <w:rsid w:val="00BF6F92"/>
    <w:rsid w:val="00BF776C"/>
    <w:rsid w:val="00BF790A"/>
    <w:rsid w:val="00C00052"/>
    <w:rsid w:val="00C03B22"/>
    <w:rsid w:val="00C03E07"/>
    <w:rsid w:val="00C055B4"/>
    <w:rsid w:val="00C056DF"/>
    <w:rsid w:val="00C068AF"/>
    <w:rsid w:val="00C10067"/>
    <w:rsid w:val="00C10393"/>
    <w:rsid w:val="00C108E1"/>
    <w:rsid w:val="00C11041"/>
    <w:rsid w:val="00C11BA5"/>
    <w:rsid w:val="00C12848"/>
    <w:rsid w:val="00C131D6"/>
    <w:rsid w:val="00C13F08"/>
    <w:rsid w:val="00C13F53"/>
    <w:rsid w:val="00C157E2"/>
    <w:rsid w:val="00C165DE"/>
    <w:rsid w:val="00C170B4"/>
    <w:rsid w:val="00C179AA"/>
    <w:rsid w:val="00C179CD"/>
    <w:rsid w:val="00C229C5"/>
    <w:rsid w:val="00C23BC7"/>
    <w:rsid w:val="00C26B16"/>
    <w:rsid w:val="00C310DE"/>
    <w:rsid w:val="00C329F8"/>
    <w:rsid w:val="00C35401"/>
    <w:rsid w:val="00C35721"/>
    <w:rsid w:val="00C3581B"/>
    <w:rsid w:val="00C37AA9"/>
    <w:rsid w:val="00C400F1"/>
    <w:rsid w:val="00C403E6"/>
    <w:rsid w:val="00C41A80"/>
    <w:rsid w:val="00C43C07"/>
    <w:rsid w:val="00C4463D"/>
    <w:rsid w:val="00C44842"/>
    <w:rsid w:val="00C4518C"/>
    <w:rsid w:val="00C45C27"/>
    <w:rsid w:val="00C47B29"/>
    <w:rsid w:val="00C50AF0"/>
    <w:rsid w:val="00C51B63"/>
    <w:rsid w:val="00C56680"/>
    <w:rsid w:val="00C600D2"/>
    <w:rsid w:val="00C60620"/>
    <w:rsid w:val="00C6089A"/>
    <w:rsid w:val="00C63610"/>
    <w:rsid w:val="00C64A04"/>
    <w:rsid w:val="00C657AF"/>
    <w:rsid w:val="00C66091"/>
    <w:rsid w:val="00C71BAF"/>
    <w:rsid w:val="00C71F17"/>
    <w:rsid w:val="00C72818"/>
    <w:rsid w:val="00C73A44"/>
    <w:rsid w:val="00C74F45"/>
    <w:rsid w:val="00C76BDA"/>
    <w:rsid w:val="00C77F2B"/>
    <w:rsid w:val="00C8313F"/>
    <w:rsid w:val="00C840A3"/>
    <w:rsid w:val="00C855C5"/>
    <w:rsid w:val="00C861E5"/>
    <w:rsid w:val="00C86E84"/>
    <w:rsid w:val="00C91AC4"/>
    <w:rsid w:val="00C93ADC"/>
    <w:rsid w:val="00C93D58"/>
    <w:rsid w:val="00C93EA0"/>
    <w:rsid w:val="00C9660D"/>
    <w:rsid w:val="00CA0963"/>
    <w:rsid w:val="00CA09A7"/>
    <w:rsid w:val="00CA2D79"/>
    <w:rsid w:val="00CA2F06"/>
    <w:rsid w:val="00CA3491"/>
    <w:rsid w:val="00CA38B5"/>
    <w:rsid w:val="00CA3965"/>
    <w:rsid w:val="00CA468C"/>
    <w:rsid w:val="00CA6E67"/>
    <w:rsid w:val="00CA73E5"/>
    <w:rsid w:val="00CB598A"/>
    <w:rsid w:val="00CB5D59"/>
    <w:rsid w:val="00CB7366"/>
    <w:rsid w:val="00CC0C30"/>
    <w:rsid w:val="00CC14BB"/>
    <w:rsid w:val="00CC17B4"/>
    <w:rsid w:val="00CC256F"/>
    <w:rsid w:val="00CC2EE8"/>
    <w:rsid w:val="00CC44EA"/>
    <w:rsid w:val="00CC4FCA"/>
    <w:rsid w:val="00CC51A4"/>
    <w:rsid w:val="00CC5C7B"/>
    <w:rsid w:val="00CC613F"/>
    <w:rsid w:val="00CC6A32"/>
    <w:rsid w:val="00CD0562"/>
    <w:rsid w:val="00CD0644"/>
    <w:rsid w:val="00CD12FD"/>
    <w:rsid w:val="00CD19A7"/>
    <w:rsid w:val="00CD6C44"/>
    <w:rsid w:val="00CE1AFD"/>
    <w:rsid w:val="00CE1B7E"/>
    <w:rsid w:val="00CE1D6F"/>
    <w:rsid w:val="00CE2D5E"/>
    <w:rsid w:val="00CE5A15"/>
    <w:rsid w:val="00CE6BAF"/>
    <w:rsid w:val="00CE712A"/>
    <w:rsid w:val="00CF0B28"/>
    <w:rsid w:val="00CF3AB8"/>
    <w:rsid w:val="00CF5B6D"/>
    <w:rsid w:val="00CF5DF4"/>
    <w:rsid w:val="00CF6EA9"/>
    <w:rsid w:val="00D00B2C"/>
    <w:rsid w:val="00D00DE2"/>
    <w:rsid w:val="00D00F22"/>
    <w:rsid w:val="00D016C6"/>
    <w:rsid w:val="00D119AB"/>
    <w:rsid w:val="00D11FFC"/>
    <w:rsid w:val="00D130DF"/>
    <w:rsid w:val="00D13F0A"/>
    <w:rsid w:val="00D1545C"/>
    <w:rsid w:val="00D16BC3"/>
    <w:rsid w:val="00D17B8A"/>
    <w:rsid w:val="00D209D3"/>
    <w:rsid w:val="00D210EA"/>
    <w:rsid w:val="00D2131A"/>
    <w:rsid w:val="00D2154D"/>
    <w:rsid w:val="00D225F6"/>
    <w:rsid w:val="00D23B01"/>
    <w:rsid w:val="00D24D09"/>
    <w:rsid w:val="00D251DF"/>
    <w:rsid w:val="00D26AF6"/>
    <w:rsid w:val="00D26D5D"/>
    <w:rsid w:val="00D31CE9"/>
    <w:rsid w:val="00D31DD0"/>
    <w:rsid w:val="00D31F5D"/>
    <w:rsid w:val="00D320F9"/>
    <w:rsid w:val="00D33A34"/>
    <w:rsid w:val="00D34F62"/>
    <w:rsid w:val="00D3535E"/>
    <w:rsid w:val="00D36664"/>
    <w:rsid w:val="00D41368"/>
    <w:rsid w:val="00D460E0"/>
    <w:rsid w:val="00D47521"/>
    <w:rsid w:val="00D512E9"/>
    <w:rsid w:val="00D51F28"/>
    <w:rsid w:val="00D53967"/>
    <w:rsid w:val="00D53BBE"/>
    <w:rsid w:val="00D5427D"/>
    <w:rsid w:val="00D56B52"/>
    <w:rsid w:val="00D56DCA"/>
    <w:rsid w:val="00D61580"/>
    <w:rsid w:val="00D633B9"/>
    <w:rsid w:val="00D65B58"/>
    <w:rsid w:val="00D67543"/>
    <w:rsid w:val="00D72F3B"/>
    <w:rsid w:val="00D73B55"/>
    <w:rsid w:val="00D76601"/>
    <w:rsid w:val="00D7712D"/>
    <w:rsid w:val="00D804F8"/>
    <w:rsid w:val="00D80AF9"/>
    <w:rsid w:val="00D820D5"/>
    <w:rsid w:val="00D8370B"/>
    <w:rsid w:val="00D83DE0"/>
    <w:rsid w:val="00D84292"/>
    <w:rsid w:val="00D8496D"/>
    <w:rsid w:val="00D8654F"/>
    <w:rsid w:val="00D90D9E"/>
    <w:rsid w:val="00D911E8"/>
    <w:rsid w:val="00D91A0F"/>
    <w:rsid w:val="00D928D7"/>
    <w:rsid w:val="00D94863"/>
    <w:rsid w:val="00D971D0"/>
    <w:rsid w:val="00D97806"/>
    <w:rsid w:val="00DA3E3E"/>
    <w:rsid w:val="00DA3FBB"/>
    <w:rsid w:val="00DA44F7"/>
    <w:rsid w:val="00DA4947"/>
    <w:rsid w:val="00DA6F9F"/>
    <w:rsid w:val="00DB11C4"/>
    <w:rsid w:val="00DB162A"/>
    <w:rsid w:val="00DB2B14"/>
    <w:rsid w:val="00DB3D25"/>
    <w:rsid w:val="00DB5001"/>
    <w:rsid w:val="00DC0AFD"/>
    <w:rsid w:val="00DC0F71"/>
    <w:rsid w:val="00DC127B"/>
    <w:rsid w:val="00DC1CD6"/>
    <w:rsid w:val="00DC2281"/>
    <w:rsid w:val="00DC28DC"/>
    <w:rsid w:val="00DC29B7"/>
    <w:rsid w:val="00DC4295"/>
    <w:rsid w:val="00DC5820"/>
    <w:rsid w:val="00DC63D9"/>
    <w:rsid w:val="00DC7556"/>
    <w:rsid w:val="00DC78EF"/>
    <w:rsid w:val="00DD12E7"/>
    <w:rsid w:val="00DD3B5B"/>
    <w:rsid w:val="00DD5741"/>
    <w:rsid w:val="00DE18B0"/>
    <w:rsid w:val="00DE1BAC"/>
    <w:rsid w:val="00DE1D0F"/>
    <w:rsid w:val="00DE1F74"/>
    <w:rsid w:val="00DE28E2"/>
    <w:rsid w:val="00DE5B47"/>
    <w:rsid w:val="00DF0055"/>
    <w:rsid w:val="00DF17A4"/>
    <w:rsid w:val="00DF3E1A"/>
    <w:rsid w:val="00DF5825"/>
    <w:rsid w:val="00DF608F"/>
    <w:rsid w:val="00DF611D"/>
    <w:rsid w:val="00DF681F"/>
    <w:rsid w:val="00DF7025"/>
    <w:rsid w:val="00E0016C"/>
    <w:rsid w:val="00E01678"/>
    <w:rsid w:val="00E031B0"/>
    <w:rsid w:val="00E04EA6"/>
    <w:rsid w:val="00E0702C"/>
    <w:rsid w:val="00E10E81"/>
    <w:rsid w:val="00E13A31"/>
    <w:rsid w:val="00E13ECF"/>
    <w:rsid w:val="00E14AAF"/>
    <w:rsid w:val="00E14FB4"/>
    <w:rsid w:val="00E15237"/>
    <w:rsid w:val="00E25DB1"/>
    <w:rsid w:val="00E26514"/>
    <w:rsid w:val="00E27FDC"/>
    <w:rsid w:val="00E328AD"/>
    <w:rsid w:val="00E3328A"/>
    <w:rsid w:val="00E34C11"/>
    <w:rsid w:val="00E35A73"/>
    <w:rsid w:val="00E36FCF"/>
    <w:rsid w:val="00E372A9"/>
    <w:rsid w:val="00E403D5"/>
    <w:rsid w:val="00E409DF"/>
    <w:rsid w:val="00E4161B"/>
    <w:rsid w:val="00E41927"/>
    <w:rsid w:val="00E432DE"/>
    <w:rsid w:val="00E43726"/>
    <w:rsid w:val="00E45D3A"/>
    <w:rsid w:val="00E46045"/>
    <w:rsid w:val="00E47BC6"/>
    <w:rsid w:val="00E51CC8"/>
    <w:rsid w:val="00E52442"/>
    <w:rsid w:val="00E52C99"/>
    <w:rsid w:val="00E53AB2"/>
    <w:rsid w:val="00E55BED"/>
    <w:rsid w:val="00E625E3"/>
    <w:rsid w:val="00E62610"/>
    <w:rsid w:val="00E62905"/>
    <w:rsid w:val="00E64FB7"/>
    <w:rsid w:val="00E651F4"/>
    <w:rsid w:val="00E66487"/>
    <w:rsid w:val="00E67176"/>
    <w:rsid w:val="00E67F3F"/>
    <w:rsid w:val="00E67FAB"/>
    <w:rsid w:val="00E70E85"/>
    <w:rsid w:val="00E715E4"/>
    <w:rsid w:val="00E7398F"/>
    <w:rsid w:val="00E740DB"/>
    <w:rsid w:val="00E74B8D"/>
    <w:rsid w:val="00E74F7B"/>
    <w:rsid w:val="00E76110"/>
    <w:rsid w:val="00E80642"/>
    <w:rsid w:val="00E80A26"/>
    <w:rsid w:val="00E80DB6"/>
    <w:rsid w:val="00E8159D"/>
    <w:rsid w:val="00E8194B"/>
    <w:rsid w:val="00E825B7"/>
    <w:rsid w:val="00E84507"/>
    <w:rsid w:val="00E85412"/>
    <w:rsid w:val="00E856FD"/>
    <w:rsid w:val="00E8595F"/>
    <w:rsid w:val="00E8782C"/>
    <w:rsid w:val="00E90325"/>
    <w:rsid w:val="00E90424"/>
    <w:rsid w:val="00E91F27"/>
    <w:rsid w:val="00E92661"/>
    <w:rsid w:val="00E92787"/>
    <w:rsid w:val="00E95459"/>
    <w:rsid w:val="00E95C19"/>
    <w:rsid w:val="00E96714"/>
    <w:rsid w:val="00EA1CE9"/>
    <w:rsid w:val="00EA2A2E"/>
    <w:rsid w:val="00EA2C75"/>
    <w:rsid w:val="00EA48BD"/>
    <w:rsid w:val="00EA52CC"/>
    <w:rsid w:val="00EA7EA9"/>
    <w:rsid w:val="00EB025F"/>
    <w:rsid w:val="00EB0D38"/>
    <w:rsid w:val="00EB1F60"/>
    <w:rsid w:val="00EB45C4"/>
    <w:rsid w:val="00EB6243"/>
    <w:rsid w:val="00EB7116"/>
    <w:rsid w:val="00EB75ED"/>
    <w:rsid w:val="00EC2942"/>
    <w:rsid w:val="00EC3F82"/>
    <w:rsid w:val="00EC4E8D"/>
    <w:rsid w:val="00EC7A33"/>
    <w:rsid w:val="00ED0BCA"/>
    <w:rsid w:val="00ED16B4"/>
    <w:rsid w:val="00ED1F42"/>
    <w:rsid w:val="00ED23A7"/>
    <w:rsid w:val="00ED35B1"/>
    <w:rsid w:val="00ED36B8"/>
    <w:rsid w:val="00ED53CB"/>
    <w:rsid w:val="00ED58AF"/>
    <w:rsid w:val="00ED58DF"/>
    <w:rsid w:val="00ED768D"/>
    <w:rsid w:val="00ED7E93"/>
    <w:rsid w:val="00EE1861"/>
    <w:rsid w:val="00EE35CC"/>
    <w:rsid w:val="00EE36EF"/>
    <w:rsid w:val="00EE3CB8"/>
    <w:rsid w:val="00EE67DF"/>
    <w:rsid w:val="00EF0DED"/>
    <w:rsid w:val="00EF30C2"/>
    <w:rsid w:val="00EF3E11"/>
    <w:rsid w:val="00EF4A05"/>
    <w:rsid w:val="00EF5052"/>
    <w:rsid w:val="00EF5698"/>
    <w:rsid w:val="00EF61E1"/>
    <w:rsid w:val="00F007E8"/>
    <w:rsid w:val="00F01E6B"/>
    <w:rsid w:val="00F020AB"/>
    <w:rsid w:val="00F04898"/>
    <w:rsid w:val="00F072EF"/>
    <w:rsid w:val="00F10231"/>
    <w:rsid w:val="00F10CCF"/>
    <w:rsid w:val="00F1112F"/>
    <w:rsid w:val="00F12C8B"/>
    <w:rsid w:val="00F1306A"/>
    <w:rsid w:val="00F1342E"/>
    <w:rsid w:val="00F1397B"/>
    <w:rsid w:val="00F1471D"/>
    <w:rsid w:val="00F159D0"/>
    <w:rsid w:val="00F16374"/>
    <w:rsid w:val="00F22FF2"/>
    <w:rsid w:val="00F24D2B"/>
    <w:rsid w:val="00F24EE1"/>
    <w:rsid w:val="00F25136"/>
    <w:rsid w:val="00F2539D"/>
    <w:rsid w:val="00F253B8"/>
    <w:rsid w:val="00F257A3"/>
    <w:rsid w:val="00F26146"/>
    <w:rsid w:val="00F26882"/>
    <w:rsid w:val="00F3020C"/>
    <w:rsid w:val="00F35D9C"/>
    <w:rsid w:val="00F41F8A"/>
    <w:rsid w:val="00F4385A"/>
    <w:rsid w:val="00F4692B"/>
    <w:rsid w:val="00F512F3"/>
    <w:rsid w:val="00F531F8"/>
    <w:rsid w:val="00F54D7E"/>
    <w:rsid w:val="00F555CE"/>
    <w:rsid w:val="00F55764"/>
    <w:rsid w:val="00F559BC"/>
    <w:rsid w:val="00F61921"/>
    <w:rsid w:val="00F643FD"/>
    <w:rsid w:val="00F64445"/>
    <w:rsid w:val="00F64CD0"/>
    <w:rsid w:val="00F6547C"/>
    <w:rsid w:val="00F6577B"/>
    <w:rsid w:val="00F66072"/>
    <w:rsid w:val="00F675AB"/>
    <w:rsid w:val="00F6768E"/>
    <w:rsid w:val="00F71814"/>
    <w:rsid w:val="00F71C82"/>
    <w:rsid w:val="00F71D71"/>
    <w:rsid w:val="00F733A4"/>
    <w:rsid w:val="00F75719"/>
    <w:rsid w:val="00F77306"/>
    <w:rsid w:val="00F80944"/>
    <w:rsid w:val="00F80B47"/>
    <w:rsid w:val="00F80D1E"/>
    <w:rsid w:val="00F81751"/>
    <w:rsid w:val="00F8324F"/>
    <w:rsid w:val="00F835D3"/>
    <w:rsid w:val="00F8379E"/>
    <w:rsid w:val="00F83F52"/>
    <w:rsid w:val="00F8468B"/>
    <w:rsid w:val="00F86F7C"/>
    <w:rsid w:val="00F875A9"/>
    <w:rsid w:val="00F907DB"/>
    <w:rsid w:val="00F91A9E"/>
    <w:rsid w:val="00F929EB"/>
    <w:rsid w:val="00F94431"/>
    <w:rsid w:val="00F94785"/>
    <w:rsid w:val="00FA04E5"/>
    <w:rsid w:val="00FA0A11"/>
    <w:rsid w:val="00FA6227"/>
    <w:rsid w:val="00FA6EB6"/>
    <w:rsid w:val="00FA747C"/>
    <w:rsid w:val="00FA7671"/>
    <w:rsid w:val="00FB5408"/>
    <w:rsid w:val="00FB6A14"/>
    <w:rsid w:val="00FB6D95"/>
    <w:rsid w:val="00FB7528"/>
    <w:rsid w:val="00FC1984"/>
    <w:rsid w:val="00FC1A32"/>
    <w:rsid w:val="00FC4C7D"/>
    <w:rsid w:val="00FC511D"/>
    <w:rsid w:val="00FC5F9E"/>
    <w:rsid w:val="00FD053E"/>
    <w:rsid w:val="00FD1664"/>
    <w:rsid w:val="00FD1D93"/>
    <w:rsid w:val="00FD2513"/>
    <w:rsid w:val="00FD352C"/>
    <w:rsid w:val="00FD56FD"/>
    <w:rsid w:val="00FD61B7"/>
    <w:rsid w:val="00FD69BD"/>
    <w:rsid w:val="00FD6B5C"/>
    <w:rsid w:val="00FE082E"/>
    <w:rsid w:val="00FE27BA"/>
    <w:rsid w:val="00FE2CF7"/>
    <w:rsid w:val="00FE2F57"/>
    <w:rsid w:val="00FE32C5"/>
    <w:rsid w:val="00FE3739"/>
    <w:rsid w:val="00FE6FCF"/>
    <w:rsid w:val="00FF131F"/>
    <w:rsid w:val="00FF2425"/>
    <w:rsid w:val="00FF65CC"/>
    <w:rsid w:val="00FF65FE"/>
    <w:rsid w:val="00FF6EB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A51993"/>
  <w15:docId w15:val="{67A492E2-D006-FF46-A2FF-10260B055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2EE9"/>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43DB"/>
    <w:rPr>
      <w:sz w:val="18"/>
      <w:szCs w:val="18"/>
    </w:rPr>
  </w:style>
  <w:style w:type="character" w:customStyle="1" w:styleId="BalloonTextChar">
    <w:name w:val="Balloon Text Char"/>
    <w:basedOn w:val="DefaultParagraphFont"/>
    <w:link w:val="BalloonText"/>
    <w:uiPriority w:val="99"/>
    <w:semiHidden/>
    <w:rsid w:val="007543DB"/>
    <w:rPr>
      <w:rFonts w:ascii="Times New Roman" w:hAnsi="Times New Roman" w:cs="Times New Roman"/>
      <w:sz w:val="18"/>
      <w:szCs w:val="18"/>
    </w:rPr>
  </w:style>
  <w:style w:type="paragraph" w:styleId="NormalWeb">
    <w:name w:val="Normal (Web)"/>
    <w:basedOn w:val="Normal"/>
    <w:link w:val="NormalWebChar"/>
    <w:uiPriority w:val="99"/>
    <w:unhideWhenUsed/>
    <w:rsid w:val="00B275F9"/>
    <w:pPr>
      <w:spacing w:before="100" w:beforeAutospacing="1" w:after="100" w:afterAutospacing="1"/>
    </w:pPr>
  </w:style>
  <w:style w:type="character" w:customStyle="1" w:styleId="NormalWebChar">
    <w:name w:val="Normal (Web) Char"/>
    <w:basedOn w:val="DefaultParagraphFont"/>
    <w:link w:val="NormalWeb"/>
    <w:uiPriority w:val="99"/>
    <w:rsid w:val="00B275F9"/>
    <w:rPr>
      <w:rFonts w:ascii="Times New Roman" w:eastAsia="Times New Roman" w:hAnsi="Times New Roman" w:cs="Times New Roman"/>
    </w:rPr>
  </w:style>
  <w:style w:type="character" w:styleId="Strong">
    <w:name w:val="Strong"/>
    <w:basedOn w:val="DefaultParagraphFont"/>
    <w:uiPriority w:val="22"/>
    <w:qFormat/>
    <w:rsid w:val="00B275F9"/>
    <w:rPr>
      <w:b/>
      <w:bCs/>
    </w:rPr>
  </w:style>
  <w:style w:type="paragraph" w:styleId="ListParagraph">
    <w:name w:val="List Paragraph"/>
    <w:basedOn w:val="Normal"/>
    <w:uiPriority w:val="34"/>
    <w:qFormat/>
    <w:rsid w:val="0081323B"/>
    <w:pPr>
      <w:ind w:left="720"/>
      <w:contextualSpacing/>
    </w:pPr>
  </w:style>
  <w:style w:type="paragraph" w:customStyle="1" w:styleId="EndNoteBibliographyTitle">
    <w:name w:val="EndNote Bibliography Title"/>
    <w:basedOn w:val="Normal"/>
    <w:link w:val="EndNoteBibliographyTitleChar"/>
    <w:rsid w:val="00E45D3A"/>
    <w:pPr>
      <w:jc w:val="center"/>
    </w:pPr>
    <w:rPr>
      <w:lang w:val="en-US"/>
    </w:rPr>
  </w:style>
  <w:style w:type="character" w:customStyle="1" w:styleId="EndNoteBibliographyTitleChar">
    <w:name w:val="EndNote Bibliography Title Char"/>
    <w:basedOn w:val="DefaultParagraphFont"/>
    <w:link w:val="EndNoteBibliographyTitle"/>
    <w:rsid w:val="00E45D3A"/>
    <w:rPr>
      <w:rFonts w:ascii="Times New Roman" w:eastAsia="Times New Roman" w:hAnsi="Times New Roman" w:cs="Times New Roman"/>
      <w:lang w:val="en-US" w:eastAsia="en-GB"/>
    </w:rPr>
  </w:style>
  <w:style w:type="paragraph" w:customStyle="1" w:styleId="EndNoteBibliography">
    <w:name w:val="EndNote Bibliography"/>
    <w:basedOn w:val="Normal"/>
    <w:link w:val="EndNoteBibliographyChar"/>
    <w:rsid w:val="00E45D3A"/>
    <w:pPr>
      <w:jc w:val="both"/>
    </w:pPr>
    <w:rPr>
      <w:lang w:val="en-US"/>
    </w:rPr>
  </w:style>
  <w:style w:type="character" w:customStyle="1" w:styleId="EndNoteBibliographyChar">
    <w:name w:val="EndNote Bibliography Char"/>
    <w:basedOn w:val="DefaultParagraphFont"/>
    <w:link w:val="EndNoteBibliography"/>
    <w:rsid w:val="00E45D3A"/>
    <w:rPr>
      <w:rFonts w:ascii="Times New Roman" w:eastAsia="Times New Roman" w:hAnsi="Times New Roman" w:cs="Times New Roman"/>
      <w:lang w:val="en-US" w:eastAsia="en-GB"/>
    </w:rPr>
  </w:style>
  <w:style w:type="character" w:styleId="Hyperlink">
    <w:name w:val="Hyperlink"/>
    <w:basedOn w:val="DefaultParagraphFont"/>
    <w:uiPriority w:val="99"/>
    <w:unhideWhenUsed/>
    <w:rsid w:val="00E85412"/>
    <w:rPr>
      <w:color w:val="0563C1" w:themeColor="hyperlink"/>
      <w:u w:val="single"/>
    </w:rPr>
  </w:style>
  <w:style w:type="character" w:customStyle="1" w:styleId="UnresolvedMention1">
    <w:name w:val="Unresolved Mention1"/>
    <w:basedOn w:val="DefaultParagraphFont"/>
    <w:uiPriority w:val="99"/>
    <w:rsid w:val="00E85412"/>
    <w:rPr>
      <w:color w:val="605E5C"/>
      <w:shd w:val="clear" w:color="auto" w:fill="E1DFDD"/>
    </w:rPr>
  </w:style>
  <w:style w:type="character" w:styleId="CommentReference">
    <w:name w:val="annotation reference"/>
    <w:basedOn w:val="DefaultParagraphFont"/>
    <w:uiPriority w:val="99"/>
    <w:semiHidden/>
    <w:unhideWhenUsed/>
    <w:rsid w:val="004C6D4E"/>
    <w:rPr>
      <w:sz w:val="16"/>
      <w:szCs w:val="16"/>
    </w:rPr>
  </w:style>
  <w:style w:type="paragraph" w:styleId="CommentText">
    <w:name w:val="annotation text"/>
    <w:basedOn w:val="Normal"/>
    <w:link w:val="CommentTextChar"/>
    <w:uiPriority w:val="99"/>
    <w:unhideWhenUsed/>
    <w:rsid w:val="004C6D4E"/>
    <w:rPr>
      <w:sz w:val="20"/>
      <w:szCs w:val="20"/>
    </w:rPr>
  </w:style>
  <w:style w:type="character" w:customStyle="1" w:styleId="CommentTextChar">
    <w:name w:val="Comment Text Char"/>
    <w:basedOn w:val="DefaultParagraphFont"/>
    <w:link w:val="CommentText"/>
    <w:uiPriority w:val="99"/>
    <w:rsid w:val="004C6D4E"/>
    <w:rPr>
      <w:sz w:val="20"/>
      <w:szCs w:val="20"/>
    </w:rPr>
  </w:style>
  <w:style w:type="paragraph" w:styleId="CommentSubject">
    <w:name w:val="annotation subject"/>
    <w:basedOn w:val="CommentText"/>
    <w:next w:val="CommentText"/>
    <w:link w:val="CommentSubjectChar"/>
    <w:uiPriority w:val="99"/>
    <w:semiHidden/>
    <w:unhideWhenUsed/>
    <w:rsid w:val="004C6D4E"/>
    <w:rPr>
      <w:b/>
      <w:bCs/>
    </w:rPr>
  </w:style>
  <w:style w:type="character" w:customStyle="1" w:styleId="CommentSubjectChar">
    <w:name w:val="Comment Subject Char"/>
    <w:basedOn w:val="CommentTextChar"/>
    <w:link w:val="CommentSubject"/>
    <w:uiPriority w:val="99"/>
    <w:semiHidden/>
    <w:rsid w:val="004C6D4E"/>
    <w:rPr>
      <w:b/>
      <w:bCs/>
      <w:sz w:val="20"/>
      <w:szCs w:val="20"/>
    </w:rPr>
  </w:style>
  <w:style w:type="paragraph" w:styleId="EndnoteText">
    <w:name w:val="endnote text"/>
    <w:basedOn w:val="Normal"/>
    <w:link w:val="EndnoteTextChar"/>
    <w:uiPriority w:val="99"/>
    <w:semiHidden/>
    <w:unhideWhenUsed/>
    <w:rsid w:val="001734E7"/>
    <w:rPr>
      <w:sz w:val="20"/>
      <w:szCs w:val="20"/>
    </w:rPr>
  </w:style>
  <w:style w:type="character" w:customStyle="1" w:styleId="EndnoteTextChar">
    <w:name w:val="Endnote Text Char"/>
    <w:basedOn w:val="DefaultParagraphFont"/>
    <w:link w:val="EndnoteText"/>
    <w:uiPriority w:val="99"/>
    <w:semiHidden/>
    <w:rsid w:val="001734E7"/>
    <w:rPr>
      <w:sz w:val="20"/>
      <w:szCs w:val="20"/>
    </w:rPr>
  </w:style>
  <w:style w:type="character" w:styleId="EndnoteReference">
    <w:name w:val="endnote reference"/>
    <w:basedOn w:val="DefaultParagraphFont"/>
    <w:uiPriority w:val="99"/>
    <w:semiHidden/>
    <w:unhideWhenUsed/>
    <w:rsid w:val="001734E7"/>
    <w:rPr>
      <w:vertAlign w:val="superscript"/>
    </w:rPr>
  </w:style>
  <w:style w:type="character" w:styleId="FollowedHyperlink">
    <w:name w:val="FollowedHyperlink"/>
    <w:basedOn w:val="DefaultParagraphFont"/>
    <w:uiPriority w:val="99"/>
    <w:semiHidden/>
    <w:unhideWhenUsed/>
    <w:rsid w:val="00B72378"/>
    <w:rPr>
      <w:color w:val="954F72" w:themeColor="followedHyperlink"/>
      <w:u w:val="single"/>
    </w:rPr>
  </w:style>
  <w:style w:type="paragraph" w:styleId="Revision">
    <w:name w:val="Revision"/>
    <w:hidden/>
    <w:uiPriority w:val="99"/>
    <w:semiHidden/>
    <w:rsid w:val="00AB1E0F"/>
  </w:style>
  <w:style w:type="character" w:customStyle="1" w:styleId="UnresolvedMention2">
    <w:name w:val="Unresolved Mention2"/>
    <w:basedOn w:val="DefaultParagraphFont"/>
    <w:uiPriority w:val="99"/>
    <w:semiHidden/>
    <w:unhideWhenUsed/>
    <w:rsid w:val="00D820D5"/>
    <w:rPr>
      <w:color w:val="605E5C"/>
      <w:shd w:val="clear" w:color="auto" w:fill="E1DFDD"/>
    </w:rPr>
  </w:style>
  <w:style w:type="paragraph" w:styleId="Header">
    <w:name w:val="header"/>
    <w:basedOn w:val="Normal"/>
    <w:link w:val="HeaderChar"/>
    <w:uiPriority w:val="99"/>
    <w:unhideWhenUsed/>
    <w:rsid w:val="00B616AB"/>
    <w:pPr>
      <w:tabs>
        <w:tab w:val="center" w:pos="4513"/>
        <w:tab w:val="right" w:pos="9026"/>
      </w:tabs>
    </w:pPr>
  </w:style>
  <w:style w:type="character" w:customStyle="1" w:styleId="HeaderChar">
    <w:name w:val="Header Char"/>
    <w:basedOn w:val="DefaultParagraphFont"/>
    <w:link w:val="Header"/>
    <w:uiPriority w:val="99"/>
    <w:rsid w:val="00B616AB"/>
  </w:style>
  <w:style w:type="paragraph" w:styleId="Footer">
    <w:name w:val="footer"/>
    <w:basedOn w:val="Normal"/>
    <w:link w:val="FooterChar"/>
    <w:uiPriority w:val="99"/>
    <w:unhideWhenUsed/>
    <w:rsid w:val="00B616AB"/>
    <w:pPr>
      <w:tabs>
        <w:tab w:val="center" w:pos="4513"/>
        <w:tab w:val="right" w:pos="9026"/>
      </w:tabs>
    </w:pPr>
  </w:style>
  <w:style w:type="character" w:customStyle="1" w:styleId="FooterChar">
    <w:name w:val="Footer Char"/>
    <w:basedOn w:val="DefaultParagraphFont"/>
    <w:link w:val="Footer"/>
    <w:uiPriority w:val="99"/>
    <w:rsid w:val="00B616AB"/>
  </w:style>
  <w:style w:type="paragraph" w:styleId="HTMLAddress">
    <w:name w:val="HTML Address"/>
    <w:basedOn w:val="Normal"/>
    <w:link w:val="HTMLAddressChar"/>
    <w:uiPriority w:val="99"/>
    <w:unhideWhenUsed/>
    <w:rsid w:val="003100B6"/>
    <w:rPr>
      <w:i/>
      <w:iCs/>
      <w:lang w:val="en-US"/>
    </w:rPr>
  </w:style>
  <w:style w:type="character" w:customStyle="1" w:styleId="HTMLAddressChar">
    <w:name w:val="HTML Address Char"/>
    <w:basedOn w:val="DefaultParagraphFont"/>
    <w:link w:val="HTMLAddress"/>
    <w:uiPriority w:val="99"/>
    <w:rsid w:val="003100B6"/>
    <w:rPr>
      <w:rFonts w:ascii="Times New Roman" w:hAnsi="Times New Roman" w:cs="Times New Roman"/>
      <w:i/>
      <w:iCs/>
      <w:lang w:val="en-US" w:eastAsia="en-GB"/>
    </w:rPr>
  </w:style>
  <w:style w:type="paragraph" w:customStyle="1" w:styleId="Nessunaspaziatura1">
    <w:name w:val="Nessuna spaziatura1"/>
    <w:qFormat/>
    <w:rsid w:val="003100B6"/>
    <w:rPr>
      <w:rFonts w:ascii="Calibri" w:eastAsia="Calibri" w:hAnsi="Calibri" w:cs="Times New Roman"/>
      <w:sz w:val="22"/>
      <w:szCs w:val="22"/>
      <w:lang w:val="en-AU"/>
    </w:rPr>
  </w:style>
  <w:style w:type="table" w:customStyle="1" w:styleId="GridTable4-Accent51">
    <w:name w:val="Grid Table 4 - Accent 51"/>
    <w:basedOn w:val="TableNormal"/>
    <w:uiPriority w:val="49"/>
    <w:rsid w:val="000503DE"/>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
    <w:name w:val="Table Grid"/>
    <w:basedOn w:val="TableNormal"/>
    <w:uiPriority w:val="39"/>
    <w:rsid w:val="000429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TableNormal"/>
    <w:uiPriority w:val="49"/>
    <w:rsid w:val="000429EC"/>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3">
    <w:name w:val="Unresolved Mention3"/>
    <w:basedOn w:val="DefaultParagraphFont"/>
    <w:uiPriority w:val="99"/>
    <w:semiHidden/>
    <w:unhideWhenUsed/>
    <w:rsid w:val="00AF6042"/>
    <w:rPr>
      <w:color w:val="605E5C"/>
      <w:shd w:val="clear" w:color="auto" w:fill="E1DFDD"/>
    </w:rPr>
  </w:style>
  <w:style w:type="table" w:customStyle="1" w:styleId="GridTable7Colourful1">
    <w:name w:val="Grid Table 7 Colourful1"/>
    <w:basedOn w:val="TableNormal"/>
    <w:uiPriority w:val="52"/>
    <w:rsid w:val="00B204D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urfulAccent61">
    <w:name w:val="Grid Table 6 Colourful – Accent 61"/>
    <w:basedOn w:val="TableNormal"/>
    <w:uiPriority w:val="51"/>
    <w:rsid w:val="00B204D3"/>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6ColourfulAccent51">
    <w:name w:val="Grid Table 6 Colourful – Accent 51"/>
    <w:basedOn w:val="TableNormal"/>
    <w:uiPriority w:val="51"/>
    <w:rsid w:val="00B204D3"/>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6ColourfulAccent41">
    <w:name w:val="Grid Table 6 Colourful – Accent 41"/>
    <w:basedOn w:val="TableNormal"/>
    <w:uiPriority w:val="51"/>
    <w:rsid w:val="00B204D3"/>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6ColourfulAccent31">
    <w:name w:val="Grid Table 6 Colourful – Accent 31"/>
    <w:basedOn w:val="TableNormal"/>
    <w:uiPriority w:val="51"/>
    <w:rsid w:val="00B204D3"/>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urful1">
    <w:name w:val="Grid Table 6 Colourful1"/>
    <w:basedOn w:val="TableNormal"/>
    <w:uiPriority w:val="51"/>
    <w:rsid w:val="00B204D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Light1">
    <w:name w:val="Table Grid Light1"/>
    <w:basedOn w:val="TableNormal"/>
    <w:uiPriority w:val="40"/>
    <w:rsid w:val="00B204D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B204D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4">
    <w:name w:val="Unresolved Mention4"/>
    <w:basedOn w:val="DefaultParagraphFont"/>
    <w:uiPriority w:val="99"/>
    <w:semiHidden/>
    <w:unhideWhenUsed/>
    <w:rsid w:val="008B5D13"/>
    <w:rPr>
      <w:color w:val="605E5C"/>
      <w:shd w:val="clear" w:color="auto" w:fill="E1DFDD"/>
    </w:rPr>
  </w:style>
  <w:style w:type="paragraph" w:customStyle="1" w:styleId="Style7">
    <w:name w:val="Style7"/>
    <w:basedOn w:val="Normal"/>
    <w:autoRedefine/>
    <w:qFormat/>
    <w:rsid w:val="009957BF"/>
    <w:pPr>
      <w:spacing w:before="240" w:after="240" w:line="360" w:lineRule="auto"/>
      <w:ind w:left="720" w:hanging="720"/>
      <w:jc w:val="both"/>
    </w:pPr>
    <w:rPr>
      <w:rFonts w:eastAsiaTheme="minorHAnsi" w:cstheme="majorBidi"/>
      <w:b/>
      <w:bCs/>
      <w:color w:val="0E101A"/>
      <w:lang w:val="en-US"/>
    </w:rPr>
  </w:style>
  <w:style w:type="character" w:customStyle="1" w:styleId="UnresolvedMention5">
    <w:name w:val="Unresolved Mention5"/>
    <w:basedOn w:val="DefaultParagraphFont"/>
    <w:uiPriority w:val="99"/>
    <w:semiHidden/>
    <w:unhideWhenUsed/>
    <w:rsid w:val="005E3C61"/>
    <w:rPr>
      <w:color w:val="605E5C"/>
      <w:shd w:val="clear" w:color="auto" w:fill="E1DFDD"/>
    </w:rPr>
  </w:style>
  <w:style w:type="character" w:customStyle="1" w:styleId="UnresolvedMention6">
    <w:name w:val="Unresolved Mention6"/>
    <w:basedOn w:val="DefaultParagraphFont"/>
    <w:uiPriority w:val="99"/>
    <w:semiHidden/>
    <w:unhideWhenUsed/>
    <w:rsid w:val="00F007E8"/>
    <w:rPr>
      <w:color w:val="605E5C"/>
      <w:shd w:val="clear" w:color="auto" w:fill="E1DFDD"/>
    </w:rPr>
  </w:style>
  <w:style w:type="paragraph" w:customStyle="1" w:styleId="Style-cci">
    <w:name w:val="Style-cci"/>
    <w:basedOn w:val="Normal"/>
    <w:autoRedefine/>
    <w:qFormat/>
    <w:rsid w:val="00F007E8"/>
    <w:pPr>
      <w:spacing w:before="120" w:after="120" w:line="480" w:lineRule="auto"/>
      <w:jc w:val="both"/>
    </w:pPr>
    <w:rPr>
      <w:rFonts w:ascii="Times" w:hAnsi="Times" w:cs="Times"/>
      <w:color w:val="000000"/>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56691">
      <w:bodyDiv w:val="1"/>
      <w:marLeft w:val="0"/>
      <w:marRight w:val="0"/>
      <w:marTop w:val="0"/>
      <w:marBottom w:val="0"/>
      <w:divBdr>
        <w:top w:val="none" w:sz="0" w:space="0" w:color="auto"/>
        <w:left w:val="none" w:sz="0" w:space="0" w:color="auto"/>
        <w:bottom w:val="none" w:sz="0" w:space="0" w:color="auto"/>
        <w:right w:val="none" w:sz="0" w:space="0" w:color="auto"/>
      </w:divBdr>
    </w:div>
    <w:div w:id="73430967">
      <w:bodyDiv w:val="1"/>
      <w:marLeft w:val="0"/>
      <w:marRight w:val="0"/>
      <w:marTop w:val="0"/>
      <w:marBottom w:val="0"/>
      <w:divBdr>
        <w:top w:val="none" w:sz="0" w:space="0" w:color="auto"/>
        <w:left w:val="none" w:sz="0" w:space="0" w:color="auto"/>
        <w:bottom w:val="none" w:sz="0" w:space="0" w:color="auto"/>
        <w:right w:val="none" w:sz="0" w:space="0" w:color="auto"/>
      </w:divBdr>
      <w:divsChild>
        <w:div w:id="1612976129">
          <w:marLeft w:val="0"/>
          <w:marRight w:val="0"/>
          <w:marTop w:val="0"/>
          <w:marBottom w:val="0"/>
          <w:divBdr>
            <w:top w:val="none" w:sz="0" w:space="0" w:color="auto"/>
            <w:left w:val="none" w:sz="0" w:space="0" w:color="auto"/>
            <w:bottom w:val="none" w:sz="0" w:space="0" w:color="auto"/>
            <w:right w:val="none" w:sz="0" w:space="0" w:color="auto"/>
          </w:divBdr>
        </w:div>
      </w:divsChild>
    </w:div>
    <w:div w:id="158426972">
      <w:bodyDiv w:val="1"/>
      <w:marLeft w:val="0"/>
      <w:marRight w:val="0"/>
      <w:marTop w:val="0"/>
      <w:marBottom w:val="0"/>
      <w:divBdr>
        <w:top w:val="none" w:sz="0" w:space="0" w:color="auto"/>
        <w:left w:val="none" w:sz="0" w:space="0" w:color="auto"/>
        <w:bottom w:val="none" w:sz="0" w:space="0" w:color="auto"/>
        <w:right w:val="none" w:sz="0" w:space="0" w:color="auto"/>
      </w:divBdr>
    </w:div>
    <w:div w:id="165092764">
      <w:bodyDiv w:val="1"/>
      <w:marLeft w:val="0"/>
      <w:marRight w:val="0"/>
      <w:marTop w:val="0"/>
      <w:marBottom w:val="0"/>
      <w:divBdr>
        <w:top w:val="none" w:sz="0" w:space="0" w:color="auto"/>
        <w:left w:val="none" w:sz="0" w:space="0" w:color="auto"/>
        <w:bottom w:val="none" w:sz="0" w:space="0" w:color="auto"/>
        <w:right w:val="none" w:sz="0" w:space="0" w:color="auto"/>
      </w:divBdr>
    </w:div>
    <w:div w:id="177549076">
      <w:bodyDiv w:val="1"/>
      <w:marLeft w:val="0"/>
      <w:marRight w:val="0"/>
      <w:marTop w:val="0"/>
      <w:marBottom w:val="0"/>
      <w:divBdr>
        <w:top w:val="none" w:sz="0" w:space="0" w:color="auto"/>
        <w:left w:val="none" w:sz="0" w:space="0" w:color="auto"/>
        <w:bottom w:val="none" w:sz="0" w:space="0" w:color="auto"/>
        <w:right w:val="none" w:sz="0" w:space="0" w:color="auto"/>
      </w:divBdr>
    </w:div>
    <w:div w:id="205877430">
      <w:bodyDiv w:val="1"/>
      <w:marLeft w:val="0"/>
      <w:marRight w:val="0"/>
      <w:marTop w:val="0"/>
      <w:marBottom w:val="0"/>
      <w:divBdr>
        <w:top w:val="none" w:sz="0" w:space="0" w:color="auto"/>
        <w:left w:val="none" w:sz="0" w:space="0" w:color="auto"/>
        <w:bottom w:val="none" w:sz="0" w:space="0" w:color="auto"/>
        <w:right w:val="none" w:sz="0" w:space="0" w:color="auto"/>
      </w:divBdr>
    </w:div>
    <w:div w:id="215513773">
      <w:bodyDiv w:val="1"/>
      <w:marLeft w:val="0"/>
      <w:marRight w:val="0"/>
      <w:marTop w:val="0"/>
      <w:marBottom w:val="0"/>
      <w:divBdr>
        <w:top w:val="none" w:sz="0" w:space="0" w:color="auto"/>
        <w:left w:val="none" w:sz="0" w:space="0" w:color="auto"/>
        <w:bottom w:val="none" w:sz="0" w:space="0" w:color="auto"/>
        <w:right w:val="none" w:sz="0" w:space="0" w:color="auto"/>
      </w:divBdr>
    </w:div>
    <w:div w:id="265358079">
      <w:bodyDiv w:val="1"/>
      <w:marLeft w:val="0"/>
      <w:marRight w:val="0"/>
      <w:marTop w:val="0"/>
      <w:marBottom w:val="0"/>
      <w:divBdr>
        <w:top w:val="none" w:sz="0" w:space="0" w:color="auto"/>
        <w:left w:val="none" w:sz="0" w:space="0" w:color="auto"/>
        <w:bottom w:val="none" w:sz="0" w:space="0" w:color="auto"/>
        <w:right w:val="none" w:sz="0" w:space="0" w:color="auto"/>
      </w:divBdr>
    </w:div>
    <w:div w:id="315379613">
      <w:bodyDiv w:val="1"/>
      <w:marLeft w:val="0"/>
      <w:marRight w:val="0"/>
      <w:marTop w:val="0"/>
      <w:marBottom w:val="0"/>
      <w:divBdr>
        <w:top w:val="none" w:sz="0" w:space="0" w:color="auto"/>
        <w:left w:val="none" w:sz="0" w:space="0" w:color="auto"/>
        <w:bottom w:val="none" w:sz="0" w:space="0" w:color="auto"/>
        <w:right w:val="none" w:sz="0" w:space="0" w:color="auto"/>
      </w:divBdr>
    </w:div>
    <w:div w:id="572470214">
      <w:bodyDiv w:val="1"/>
      <w:marLeft w:val="0"/>
      <w:marRight w:val="0"/>
      <w:marTop w:val="0"/>
      <w:marBottom w:val="0"/>
      <w:divBdr>
        <w:top w:val="none" w:sz="0" w:space="0" w:color="auto"/>
        <w:left w:val="none" w:sz="0" w:space="0" w:color="auto"/>
        <w:bottom w:val="none" w:sz="0" w:space="0" w:color="auto"/>
        <w:right w:val="none" w:sz="0" w:space="0" w:color="auto"/>
      </w:divBdr>
    </w:div>
    <w:div w:id="637300815">
      <w:bodyDiv w:val="1"/>
      <w:marLeft w:val="0"/>
      <w:marRight w:val="0"/>
      <w:marTop w:val="0"/>
      <w:marBottom w:val="0"/>
      <w:divBdr>
        <w:top w:val="none" w:sz="0" w:space="0" w:color="auto"/>
        <w:left w:val="none" w:sz="0" w:space="0" w:color="auto"/>
        <w:bottom w:val="none" w:sz="0" w:space="0" w:color="auto"/>
        <w:right w:val="none" w:sz="0" w:space="0" w:color="auto"/>
      </w:divBdr>
    </w:div>
    <w:div w:id="755983053">
      <w:bodyDiv w:val="1"/>
      <w:marLeft w:val="0"/>
      <w:marRight w:val="0"/>
      <w:marTop w:val="0"/>
      <w:marBottom w:val="0"/>
      <w:divBdr>
        <w:top w:val="none" w:sz="0" w:space="0" w:color="auto"/>
        <w:left w:val="none" w:sz="0" w:space="0" w:color="auto"/>
        <w:bottom w:val="none" w:sz="0" w:space="0" w:color="auto"/>
        <w:right w:val="none" w:sz="0" w:space="0" w:color="auto"/>
      </w:divBdr>
    </w:div>
    <w:div w:id="763110821">
      <w:bodyDiv w:val="1"/>
      <w:marLeft w:val="0"/>
      <w:marRight w:val="0"/>
      <w:marTop w:val="0"/>
      <w:marBottom w:val="0"/>
      <w:divBdr>
        <w:top w:val="none" w:sz="0" w:space="0" w:color="auto"/>
        <w:left w:val="none" w:sz="0" w:space="0" w:color="auto"/>
        <w:bottom w:val="none" w:sz="0" w:space="0" w:color="auto"/>
        <w:right w:val="none" w:sz="0" w:space="0" w:color="auto"/>
      </w:divBdr>
    </w:div>
    <w:div w:id="781847104">
      <w:bodyDiv w:val="1"/>
      <w:marLeft w:val="0"/>
      <w:marRight w:val="0"/>
      <w:marTop w:val="0"/>
      <w:marBottom w:val="0"/>
      <w:divBdr>
        <w:top w:val="none" w:sz="0" w:space="0" w:color="auto"/>
        <w:left w:val="none" w:sz="0" w:space="0" w:color="auto"/>
        <w:bottom w:val="none" w:sz="0" w:space="0" w:color="auto"/>
        <w:right w:val="none" w:sz="0" w:space="0" w:color="auto"/>
      </w:divBdr>
    </w:div>
    <w:div w:id="783961468">
      <w:bodyDiv w:val="1"/>
      <w:marLeft w:val="0"/>
      <w:marRight w:val="0"/>
      <w:marTop w:val="0"/>
      <w:marBottom w:val="0"/>
      <w:divBdr>
        <w:top w:val="none" w:sz="0" w:space="0" w:color="auto"/>
        <w:left w:val="none" w:sz="0" w:space="0" w:color="auto"/>
        <w:bottom w:val="none" w:sz="0" w:space="0" w:color="auto"/>
        <w:right w:val="none" w:sz="0" w:space="0" w:color="auto"/>
      </w:divBdr>
    </w:div>
    <w:div w:id="1172336558">
      <w:bodyDiv w:val="1"/>
      <w:marLeft w:val="0"/>
      <w:marRight w:val="0"/>
      <w:marTop w:val="0"/>
      <w:marBottom w:val="0"/>
      <w:divBdr>
        <w:top w:val="none" w:sz="0" w:space="0" w:color="auto"/>
        <w:left w:val="none" w:sz="0" w:space="0" w:color="auto"/>
        <w:bottom w:val="none" w:sz="0" w:space="0" w:color="auto"/>
        <w:right w:val="none" w:sz="0" w:space="0" w:color="auto"/>
      </w:divBdr>
    </w:div>
    <w:div w:id="1227952798">
      <w:bodyDiv w:val="1"/>
      <w:marLeft w:val="0"/>
      <w:marRight w:val="0"/>
      <w:marTop w:val="0"/>
      <w:marBottom w:val="0"/>
      <w:divBdr>
        <w:top w:val="none" w:sz="0" w:space="0" w:color="auto"/>
        <w:left w:val="none" w:sz="0" w:space="0" w:color="auto"/>
        <w:bottom w:val="none" w:sz="0" w:space="0" w:color="auto"/>
        <w:right w:val="none" w:sz="0" w:space="0" w:color="auto"/>
      </w:divBdr>
    </w:div>
    <w:div w:id="1256132708">
      <w:bodyDiv w:val="1"/>
      <w:marLeft w:val="0"/>
      <w:marRight w:val="0"/>
      <w:marTop w:val="0"/>
      <w:marBottom w:val="0"/>
      <w:divBdr>
        <w:top w:val="none" w:sz="0" w:space="0" w:color="auto"/>
        <w:left w:val="none" w:sz="0" w:space="0" w:color="auto"/>
        <w:bottom w:val="none" w:sz="0" w:space="0" w:color="auto"/>
        <w:right w:val="none" w:sz="0" w:space="0" w:color="auto"/>
      </w:divBdr>
    </w:div>
    <w:div w:id="1256208575">
      <w:bodyDiv w:val="1"/>
      <w:marLeft w:val="0"/>
      <w:marRight w:val="0"/>
      <w:marTop w:val="0"/>
      <w:marBottom w:val="0"/>
      <w:divBdr>
        <w:top w:val="none" w:sz="0" w:space="0" w:color="auto"/>
        <w:left w:val="none" w:sz="0" w:space="0" w:color="auto"/>
        <w:bottom w:val="none" w:sz="0" w:space="0" w:color="auto"/>
        <w:right w:val="none" w:sz="0" w:space="0" w:color="auto"/>
      </w:divBdr>
    </w:div>
    <w:div w:id="1315332833">
      <w:bodyDiv w:val="1"/>
      <w:marLeft w:val="0"/>
      <w:marRight w:val="0"/>
      <w:marTop w:val="0"/>
      <w:marBottom w:val="0"/>
      <w:divBdr>
        <w:top w:val="none" w:sz="0" w:space="0" w:color="auto"/>
        <w:left w:val="none" w:sz="0" w:space="0" w:color="auto"/>
        <w:bottom w:val="none" w:sz="0" w:space="0" w:color="auto"/>
        <w:right w:val="none" w:sz="0" w:space="0" w:color="auto"/>
      </w:divBdr>
    </w:div>
    <w:div w:id="1390836895">
      <w:bodyDiv w:val="1"/>
      <w:marLeft w:val="0"/>
      <w:marRight w:val="0"/>
      <w:marTop w:val="0"/>
      <w:marBottom w:val="0"/>
      <w:divBdr>
        <w:top w:val="none" w:sz="0" w:space="0" w:color="auto"/>
        <w:left w:val="none" w:sz="0" w:space="0" w:color="auto"/>
        <w:bottom w:val="none" w:sz="0" w:space="0" w:color="auto"/>
        <w:right w:val="none" w:sz="0" w:space="0" w:color="auto"/>
      </w:divBdr>
    </w:div>
    <w:div w:id="1438678846">
      <w:bodyDiv w:val="1"/>
      <w:marLeft w:val="0"/>
      <w:marRight w:val="0"/>
      <w:marTop w:val="0"/>
      <w:marBottom w:val="0"/>
      <w:divBdr>
        <w:top w:val="none" w:sz="0" w:space="0" w:color="auto"/>
        <w:left w:val="none" w:sz="0" w:space="0" w:color="auto"/>
        <w:bottom w:val="none" w:sz="0" w:space="0" w:color="auto"/>
        <w:right w:val="none" w:sz="0" w:space="0" w:color="auto"/>
      </w:divBdr>
    </w:div>
    <w:div w:id="1628315683">
      <w:bodyDiv w:val="1"/>
      <w:marLeft w:val="0"/>
      <w:marRight w:val="0"/>
      <w:marTop w:val="0"/>
      <w:marBottom w:val="0"/>
      <w:divBdr>
        <w:top w:val="none" w:sz="0" w:space="0" w:color="auto"/>
        <w:left w:val="none" w:sz="0" w:space="0" w:color="auto"/>
        <w:bottom w:val="none" w:sz="0" w:space="0" w:color="auto"/>
        <w:right w:val="none" w:sz="0" w:space="0" w:color="auto"/>
      </w:divBdr>
    </w:div>
    <w:div w:id="1722556296">
      <w:bodyDiv w:val="1"/>
      <w:marLeft w:val="0"/>
      <w:marRight w:val="0"/>
      <w:marTop w:val="0"/>
      <w:marBottom w:val="0"/>
      <w:divBdr>
        <w:top w:val="none" w:sz="0" w:space="0" w:color="auto"/>
        <w:left w:val="none" w:sz="0" w:space="0" w:color="auto"/>
        <w:bottom w:val="none" w:sz="0" w:space="0" w:color="auto"/>
        <w:right w:val="none" w:sz="0" w:space="0" w:color="auto"/>
      </w:divBdr>
    </w:div>
    <w:div w:id="1772437299">
      <w:bodyDiv w:val="1"/>
      <w:marLeft w:val="0"/>
      <w:marRight w:val="0"/>
      <w:marTop w:val="0"/>
      <w:marBottom w:val="0"/>
      <w:divBdr>
        <w:top w:val="none" w:sz="0" w:space="0" w:color="auto"/>
        <w:left w:val="none" w:sz="0" w:space="0" w:color="auto"/>
        <w:bottom w:val="none" w:sz="0" w:space="0" w:color="auto"/>
        <w:right w:val="none" w:sz="0" w:space="0" w:color="auto"/>
      </w:divBdr>
    </w:div>
    <w:div w:id="1775055070">
      <w:bodyDiv w:val="1"/>
      <w:marLeft w:val="0"/>
      <w:marRight w:val="0"/>
      <w:marTop w:val="0"/>
      <w:marBottom w:val="0"/>
      <w:divBdr>
        <w:top w:val="none" w:sz="0" w:space="0" w:color="auto"/>
        <w:left w:val="none" w:sz="0" w:space="0" w:color="auto"/>
        <w:bottom w:val="none" w:sz="0" w:space="0" w:color="auto"/>
        <w:right w:val="none" w:sz="0" w:space="0" w:color="auto"/>
      </w:divBdr>
    </w:div>
    <w:div w:id="1785419763">
      <w:bodyDiv w:val="1"/>
      <w:marLeft w:val="0"/>
      <w:marRight w:val="0"/>
      <w:marTop w:val="0"/>
      <w:marBottom w:val="0"/>
      <w:divBdr>
        <w:top w:val="none" w:sz="0" w:space="0" w:color="auto"/>
        <w:left w:val="none" w:sz="0" w:space="0" w:color="auto"/>
        <w:bottom w:val="none" w:sz="0" w:space="0" w:color="auto"/>
        <w:right w:val="none" w:sz="0" w:space="0" w:color="auto"/>
      </w:divBdr>
    </w:div>
    <w:div w:id="2047826471">
      <w:bodyDiv w:val="1"/>
      <w:marLeft w:val="0"/>
      <w:marRight w:val="0"/>
      <w:marTop w:val="0"/>
      <w:marBottom w:val="0"/>
      <w:divBdr>
        <w:top w:val="none" w:sz="0" w:space="0" w:color="auto"/>
        <w:left w:val="none" w:sz="0" w:space="0" w:color="auto"/>
        <w:bottom w:val="none" w:sz="0" w:space="0" w:color="auto"/>
        <w:right w:val="none" w:sz="0" w:space="0" w:color="auto"/>
      </w:divBdr>
    </w:div>
    <w:div w:id="2054425745">
      <w:bodyDiv w:val="1"/>
      <w:marLeft w:val="0"/>
      <w:marRight w:val="0"/>
      <w:marTop w:val="0"/>
      <w:marBottom w:val="0"/>
      <w:divBdr>
        <w:top w:val="none" w:sz="0" w:space="0" w:color="auto"/>
        <w:left w:val="none" w:sz="0" w:space="0" w:color="auto"/>
        <w:bottom w:val="none" w:sz="0" w:space="0" w:color="auto"/>
        <w:right w:val="none" w:sz="0" w:space="0" w:color="auto"/>
      </w:divBdr>
    </w:div>
    <w:div w:id="2113743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masmamas1@yahoo.co.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F9195E8-0DE6-074C-8AD3-F353038606C0}">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807370A0-9A55-C145-9441-45C9877A7D01}">
  <we:reference id="wa200002643" version="1.0.0.0" store="en-GB" storeType="OMEX"/>
  <we:alternateReferences>
    <we:reference id="wa200002643" version="1.0.0.0" store="WA200002643" storeType="OMEX"/>
  </we:alternateReferences>
  <we:properties>
    <we:property name="settings" value="{&quot;style&quot;:{&quot;content&quot;:&quot;&lt;?xml version=\&quot;1.0\&quot; encoding=\&quot;utf-8\&quot;?&gt;\n&lt;style xmlns=\&quot;http://purl.org/net/xbiblio/csl\&quot; class=\&quot;in-text\&quot; version=\&quot;1.0\&quot; demote-non-dropping-particle=\&quot;never\&quot; page-range-format=\&quot;expanded\&quot;&gt;\n  &lt;info&gt;\n    &lt;title&gt;American Psychological Association 6th edition&lt;/title&gt;\n    &lt;title-short&gt;APA&lt;/title-short&gt;\n    &lt;id&gt;http://www.zotero.org/styles/apa&lt;/id&gt;\n    &lt;link href=\&quot;http://www.zotero.org/styles/apa\&quot; rel=\&quot;self\&quot;/&gt;\n    &lt;link href=\&quot;http://owl.english.purdue.edu/owl/resource/560/01/\&quot; rel=\&quot;documentation\&quot;/&gt;\n    &lt;author&gt;\n      &lt;name&gt;Simon Kornblith&lt;/name&gt;\n      &lt;email&gt;simon@simonster.com&lt;/email&gt;\n    &lt;/author&gt;\n    &lt;author&gt;\n      &lt;name&gt; Brenton M. Wiernik&lt;/name&gt;\n      &lt;email&gt;zotero@wiernik.org&lt;/email&gt;\n    &lt;/author&gt;\n    &lt;contributor&gt;\n      &lt;name&gt;Bruce D'Arcus&lt;/name&gt;\n    &lt;/contributor&gt;\n    &lt;contributor&gt;\n      &lt;name&gt;Curtis M. Humphrey&lt;/name&gt;\n    &lt;/contributor&gt;\n    &lt;contributor&gt;\n      &lt;name&gt;Richard Karnesky&lt;/name&gt;\n      &lt;email&gt;karnesky+zotero@gmail.com&lt;/email&gt;\n      &lt;uri&gt;http://arc.nucapt.northwestern.edu/Richard_Karnesky&lt;/uri&gt;\n    &lt;/contributor&gt;\n    &lt;contributor&gt;\n      &lt;name&gt;Sebastian Karcher&lt;/name&gt;\n    &lt;/contributor&gt;\n    &lt;category citation-format=\&quot;author-date\&quot;/&gt;\n    &lt;category field=\&quot;psychology\&quot;/&gt;\n    &lt;category field=\&quot;generic-base\&quot;/&gt;\n    &lt;updated&gt;2016-09-28T13:09:49+00:00&lt;/updated&gt;\n    &lt;rights license=\&quot;http://creativecommons.org/licenses/by-sa/3.0/\&quot;&gt;This work is licensed under a Creative Commons Attribution-ShareAlike 3.0 License&lt;/rights&gt;\n  &lt;/info&gt;\n  &lt;locale xml:lang=\&quot;en\&quot;&gt;\n    &lt;terms&gt;\n      &lt;term name=\&quot;editortranslator\&quot; form=\&quot;short\&quot;&gt;\n        &lt;single&gt;ed. &amp;amp; trans.&lt;/single&gt;\n        &lt;multiple&gt;eds. &amp;amp; trans.&lt;/multiple&gt;\n      &lt;/term&gt;\n      &lt;term name=\&quot;translator\&quot; form=\&quot;short\&quot;&gt;trans.&lt;/term&gt;\n      &lt;term name=\&quot;interviewer\&quot; form=\&quot;short\&quot;&gt;interviewer&lt;/term&gt;\n      &lt;term name=\&quot;circa\&quot; form=\&quot;short\&quot;&gt;ca.&lt;/term&gt;\n      &lt;term name=\&quot;collection-editor\&quot; form=\&quot;short\&quot;&gt;series ed.&lt;/term&gt;\n    &lt;/terms&gt;\n  &lt;/locale&gt;\n  &lt;locale xml:lang=\&quot;es\&quot;&gt;\n    &lt;terms&gt;\n      &lt;term name=\&quot;from\&quot;&gt;de&lt;/term&gt;\n    &lt;/terms&gt;\n  &lt;/locale&gt;\n  &lt;locale xml:lang=\&quot;de\&quot;&gt;\n    &lt;terms&gt;\n      &lt;term name=\&quot;et-al\&quot;&gt;et al.&lt;/term&gt;\n    &lt;/terms&gt;\n  &lt;/locale&gt;\n  &lt;locale xml:lang=\&quot;da\&quot;&gt;\n    &lt;terms&gt;\n      &lt;term name=\&quot;et-al\&quot;&gt;et al.&lt;/term&gt;\n    &lt;/terms&gt;\n  &lt;/locale&gt;\n  &lt;locale xml:lang=\&quot;nn\&quot;&gt;\n    &lt;terms&gt;\n      &lt;term name=\&quot;et-al\&quot;&gt;et al.&lt;/term&gt;\n    &lt;/terms&gt;\n  &lt;/locale&gt;\n  &lt;locale xml:lang=\&quot;nb\&quot;&gt;\n    &lt;terms&gt;\n      &lt;term name=\&quot;et-al\&quot;&gt;et al.&lt;/term&gt;\n    &lt;/terms&gt;\n  &lt;/locale&gt;\n  &lt;macro name=\&quot;container-contributors-booklike\&quot;&gt;\n    &lt;choose&gt;\n      &lt;if variable=\&quot;container-title\&quot;&gt;\n        &lt;names variable=\&quot;editor translator\&quot; delimiter=\&quot;, &amp;amp; \&quot;&gt;\n          &lt;name and=\&quot;symbol\&quot; initialize-with=\&quot;. \&quot; delimiter=\&quot;, \&quot;/&gt;\n          &lt;label form=\&quot;short\&quot; prefix=\&quot; (\&quot; text-case=\&quot;title\&quot; suffix=\&quot;)\&quot;/&gt;\n          &lt;substitute&gt;\n            &lt;names variable=\&quot;editorial-director\&quot;/&gt;\n            &lt;names variable=\&quot;collection-editor\&quot;/&gt;\n            &lt;names variable=\&quot;container-author\&quot;/&gt;\n          &lt;/substitute&gt;\n        &lt;/names&gt;\n      &lt;/if&gt;\n    &lt;/choose&gt;\n  &lt;/macro&gt;\n  &lt;macro name=\&quot;container-contributors\&quot;&gt;\n    &lt;choose&gt;\n      &lt;!-- book is here to catch software with container titles --&gt;\n      &lt;if type=\&quot;book broadcast chapter entry entry-dictionary entry-encyclopedia graphic map personal_communication report speech\&quot; match=\&quot;any\&quot;&gt;\n        &lt;text macro=\&quot;container-contributors-booklike\&quot;/&gt;\n      &lt;/if&gt;\n      &lt;else-if type=\&quot;paper-conference\&quot;&gt;\n        &lt;choose&gt;\n          &lt;if variable=\&quot;collection-editor container-author editor\&quot; match=\&quot;any\&quot;&gt;\n            &lt;text macro=\&quot;container-contributors-booklike\&quot;/&gt;\n          &lt;/if&gt;\n        &lt;/choose&gt;\n      &lt;/else-if&gt;\n    &lt;/choose&gt;\n  &lt;/macro&gt;\n  &lt;macro name=\&quot;secondary-contributors-booklike\&quot;&gt;\n    &lt;group delimiter=\&quot;; \&quot;&gt;\n      &lt;choose&gt;\n        &lt;if variable=\&quot;title\&quot;&gt;\n          &lt;names variable=\&quot;interviewer\&quot;&gt;\n            &lt;name and=\&quot;symbol\&quot; initialize-with=\&quot;. \&quot; delimiter=\&quot;, \&quot;/&gt;\n            &lt;label form=\&quot;short\&quot; prefix=\&quot;, \&quot; text-case=\&quot;title\&quot;/&gt;\n          &lt;/names&gt;\n        &lt;/if&gt;\n      &lt;/choose&gt;\n      &lt;choose&gt;\n        &lt;if variable=\&quot;container-title\&quot; match=\&quot;none\&quot;&gt;\n          &lt;group delimiter=\&quot;; \&quot;&gt;\n            &lt;names variable=\&quot;container-author\&quot;&gt;\n              &lt;label form=\&quot;verb-short\&quot; suffix=\&quot; \&quot; text-case=\&quot;title\&quot;/&gt;\n              &lt;name and=\&quot;symbol\&quot; initialize-with=\&quot;. \&quot; delimiter=\&quot;, \&quot;/&gt;\n            &lt;/names&gt;\n            &lt;names variable=\&quot;editor translator\&quot; delimiter=\&quot;; \&quot;&gt;\n              &lt;name and=\&quot;symbol\&quot; initialize-with=\&quot;. \&quot; delimiter=\&quot;, \&quot;/&gt;\n              &lt;label form=\&quot;short\&quot; prefix=\&quot;, \&quot; text-case=\&quot;title\&quot;/&gt;\n            &lt;/names&gt;\n          &lt;/group&gt;\n        &lt;/if&gt;\n      &lt;/choose&gt;\n    &lt;/group&gt;\n  &lt;/macro&gt;\n  &lt;macro name=\&quot;secondary-contributors\&quot;&gt;\n    &lt;choose&gt;\n      &lt;!-- book is here to catch software with container titles --&gt;\n      &lt;if type=\&quot;book broadcast chapter entry entry-dictionary entry-encyclopedia graphic map report\&quot; match=\&quot;any\&quot;&gt;\n        &lt;text macro=\&quot;secondary-contributors-booklike\&quot;/&gt;\n      &lt;/if&gt;\n      &lt;else-if type=\&quot;personal_communication\&quot;&gt;\n        &lt;group delimiter=\&quot;; \&quot;&gt;\n          &lt;group delimiter=\&quot; \&quot;&gt;\n            &lt;choose&gt;\n              &lt;if variable=\&quot;genre\&quot; match=\&quot;any\&quot;&gt;\n                &lt;text variable=\&quot;genre\&quot; text-case=\&quot;capitalize-first\&quot;/&gt;\n              &lt;/if&gt;\n              &lt;else&gt;\n                &lt;text term=\&quot;letter\&quot; text-case=\&quot;capitalize-first\&quot;/&gt;\n              &lt;/else&gt;\n            &lt;/choose&gt;\n            &lt;names variable=\&quot;recipient\&quot; delimiter=\&quot;, \&quot;&gt;\n              &lt;label form=\&quot;verb\&quot; suffix=\&quot; \&quot;/&gt;\n              &lt;name and=\&quot;symbol\&quot; delimiter=\&quot;, \&quot;/&gt;\n            &lt;/names&gt;\n          &lt;/group&gt;\n          &lt;text variable=\&quot;medium\&quot; text-case=\&quot;capitalize-first\&quot;/&gt;\n          &lt;choose&gt;\n            &lt;if variable=\&quot;container-title\&quot; match=\&quot;none\&quot;&gt;\n              &lt;names variable=\&quot;editor translator\&quot; delimiter=\&quot;; \&quot;&gt;\n                &lt;name and=\&quot;symbol\&quot; initialize-with=\&quot;. \&quot; delimiter=\&quot;, \&quot;/&gt;\n                &lt;label form=\&quot;short\&quot; prefix=\&quot;, \&quot; text-case=\&quot;title\&quot;/&gt;\n              &lt;/names&gt;\n            &lt;/if&gt;\n          &lt;/choose&gt;\n        &lt;/group&gt;\n      &lt;/else-if&gt;\n      &lt;else-if type=\&quot;song\&quot;&gt;\n        &lt;choose&gt;\n          &lt;if variable=\&quot;original-author composer\&quot; match=\&quot;any\&quot;&gt;\n            &lt;group delimiter=\&quot;; \&quot;&gt;\n              &lt;!-- Replace prefix with performer label as that becomes available --&gt;\n              &lt;names variable=\&quot;author\&quot; prefix=\&quot;Recorded by \&quot;&gt;\n                &lt;label form=\&quot;verb\&quot; text-case=\&quot;title\&quot;/&gt;\n                &lt;name and=\&quot;symbol\&quot; initialize-with=\&quot;. \&quot; delimiter=\&quot;, \&quot;/&gt;\n              &lt;/names&gt;\n              &lt;names variable=\&quot;translator\&quot;&gt;\n                &lt;name and=\&quot;symbol\&quot; initialize-with=\&quot;. \&quot; delimiter=\&quot;, \&quot;/&gt;\n                &lt;label form=\&quot;short\&quot; prefix=\&quot;, \&quot; text-case=\&quot;title\&quot;/&gt;\n              &lt;/names&gt;\n            &lt;/group&gt;\n          &lt;/if&gt;\n        &lt;/choose&gt;\n      &lt;/else-if&gt;\n      &lt;else-if type=\&quot;article-journal article-magazine article-newspaper\&quot; match=\&quot;any\&quot;&gt;\n        &lt;group delimiter=\&quot;; \&quot;&gt;\n          &lt;choose&gt;\n            &lt;if variable=\&quot;title\&quot;&gt;\n              &lt;names variable=\&quot;interviewer\&quot; delimiter=\&quot;; \&quot;&gt;\n                &lt;name and=\&quot;symbol\&quot; initialize-with=\&quot;. \&quot; delimiter=\&quot;, \&quot;/&gt;\n                &lt;label form=\&quot;short\&quot; prefix=\&quot;, \&quot; text-case=\&quot;title\&quot;/&gt;\n              &lt;/names&gt;\n            &lt;/if&gt;\n          &lt;/choose&gt;\n          &lt;names variable=\&quot;translator\&quot; delimiter=\&quot;; \&quot;&gt;\n            &lt;name and=\&quot;symbol\&quot; initialize-with=\&quot;. \&quot; delimiter=\&quot;, \&quot;/&gt;\n            &lt;label form=\&quot;short\&quot; prefix=\&quot;, \&quot; text-case=\&quot;title\&quot;/&gt;\n          &lt;/names&gt;\n        &lt;/group&gt;\n      &lt;/else-if&gt;\n      &lt;else-if type=\&quot;paper-conference\&quot;&gt;\n        &lt;choose&gt;\n          &lt;if variable=\&quot;collection-editor editor\&quot; match=\&quot;any\&quot;&gt;\n            &lt;text macro=\&quot;secondary-contributors-booklike\&quot;/&gt;\n          &lt;/if&gt;\n          &lt;else&gt;\n            &lt;group delimiter=\&quot;; \&quot;&gt;\n              &lt;choose&gt;\n                &lt;if variable=\&quot;title\&quot;&gt;\n                  &lt;names variable=\&quot;interviewer\&quot; delimiter=\&quot;; \&quot;&gt;\n                    &lt;name and=\&quot;symbol\&quot; initialize-with=\&quot;. \&quot; delimiter=\&quot;, \&quot;/&gt;\n                    &lt;label form=\&quot;short\&quot; prefix=\&quot;, \&quot; text-case=\&quot;title\&quot;/&gt;\n                  &lt;/names&gt;\n                &lt;/if&gt;\n              &lt;/choose&gt;\n              &lt;names variable=\&quot;translator\&quot; delimiter=\&quot;; \&quot;&gt;\n                &lt;name and=\&quot;symbol\&quot; initialize-with=\&quot;. \&quot; delimiter=\&quot;, \&quot;/&gt;\n                &lt;label form=\&quot;short\&quot; prefix=\&quot;, \&quot; text-case=\&quot;title\&quot;/&gt;\n              &lt;/names&gt;\n            &lt;/group&gt;\n          &lt;/else&gt;\n        &lt;/choose&gt;\n      &lt;/else-if&gt;\n      &lt;else&gt;\n        &lt;group delimiter=\&quot;; \&quot;&gt;\n          &lt;choose&gt;\n            &lt;if variable=\&quot;title\&quot;&gt;\n              &lt;names variable=\&quot;interviewer\&quot;&gt;\n                &lt;name and=\&quot;symbol\&quot; initialize-with=\&quot;. \&quot; delimiter=\&quot;; \&quot;/&gt;\n                &lt;label form=\&quot;short\&quot; prefix=\&quot;, \&quot; text-case=\&quot;title\&quot;/&gt;\n              &lt;/names&gt;\n            &lt;/if&gt;\n          &lt;/choose&gt;\n          &lt;names variable=\&quot;editor translator\&quot; delimiter=\&quot;; \&quot;&gt;\n            &lt;name and=\&quot;symbol\&quot; initialize-with=\&quot;. \&quot; delimiter=\&quot;, \&quot;/&gt;\n            &lt;label form=\&quot;short\&quot; prefix=\&quot;, \&quot; text-case=\&quot;title\&quot;/&gt;\n          &lt;/names&gt;\n        &lt;/group&gt;\n      &lt;/else&gt;\n    &lt;/choose&gt;\n  &lt;/macro&gt;\n  &lt;macro name=\&quot;author\&quot;&gt;\n    &lt;choose&gt;\n      &lt;if type=\&quot;song\&quot;&gt;\n        &lt;names variable=\&quot;composer\&quot; delimiter=\&quot;, \&quot;&gt;\n          &lt;name name-as-sort-order=\&quot;all\&quot; and=\&quot;symbol\&quot; sort-separator=\&quot;, \&quot; initialize-with=\&quot;. \&quot; delimiter=\&quot;, \&quot; delimiter-precedes-last=\&quot;always\&quot;/&gt;\n          &lt;substitute&gt;\n            &lt;names variable=\&quot;original-author\&quot;/&gt;\n            &lt;names variable=\&quot;author\&quot;/&gt;\n            &lt;names variable=\&quot;translator\&quot;&gt;\n              &lt;name name-as-sort-order=\&quot;all\&quot; and=\&quot;symbol\&quot; sort-separator=\&quot;, \&quot; initialize-with=\&quot;. \&quot; delimiter=\&quot;, \&quot; delimiter-precedes-last=\&quot;always\&quot;/&gt;\n              &lt;label form=\&quot;short\&quot; prefix=\&quot; (\&quot; suffix=\&quot;)\&quot; text-case=\&quot;title\&quot;/&gt;\n            &lt;/names&gt;\n            &lt;group delimiter=\&quot; \&quot;&gt;\n              &lt;text macro=\&quot;title\&quot;/&gt;\n              &lt;text macro=\&quot;description\&quot;/&gt;\n              &lt;text macro=\&quot;format\&quot;/&gt;\n            &lt;/group&gt;\n          &lt;/substitute&gt;\n        &lt;/names&gt;\n      &lt;/if&gt;\n      &lt;else-if type=\&quot;treaty\&quot;/&gt;\n      &lt;else&gt;\n        &lt;names variable=\&quot;author\&quot; delimiter=\&quot;, \&quot;&gt;\n          &lt;name name-as-sort-order=\&quot;all\&quot; and=\&quot;symbol\&quot; sort-separator=\&quot;, \&quot; initialize-with=\&quot;. \&quot; delimiter=\&quot;, \&quot; delimiter-precedes-last=\&quot;always\&quot;/&gt;\n          &lt;substitute&gt;\n            &lt;names variable=\&quot;illustrator\&quot;/&gt;\n            &lt;names variable=\&quot;composer\&quot;/&gt;\n            &lt;names variable=\&quot;director\&quot;&gt;\n              &lt;name name-as-sort-order=\&quot;all\&quot; and=\&quot;symbol\&quot; sort-separator=\&quot;, \&quot; initialize-with=\&quot;. \&quot; delimiter=\&quot;, \&quot; delimiter-precedes-last=\&quot;always\&quot;/&gt;\n              &lt;label form=\&quot;long\&quot; prefix=\&quot; (\&quot; suffix=\&quot;)\&quot; text-case=\&quot;title\&quot;/&gt;\n            &lt;/names&gt;\n            &lt;choose&gt;\n              &lt;if variable=\&quot;container-title\&quot;&gt;\n                &lt;choose&gt;\n                  &lt;if type=\&quot;book entry entry-dictionary entry-encyclopedia\&quot;&gt;\n                    &lt;text macro=\&quot;title\&quot;/&gt;\n                  &lt;/if&gt;\n                  &lt;else&gt;\n                    &lt;names variable=\&quot;translator\&quot;/&gt;\n                  &lt;/else&gt;\n                &lt;/choose&gt;\n                &lt;names variable=\&quot;translator\&quot;&gt;\n                  &lt;name name-as-sort-order=\&quot;all\&quot; and=\&quot;symbol\&quot; sort-separator=\&quot;, \&quot; initialize-with=\&quot;. \&quot; delimiter=\&quot;, \&quot; delimiter-precedes-last=\&quot;always\&quot;/&gt;\n                  &lt;label form=\&quot;short\&quot; prefix=\&quot; (\&quot; suffix=\&quot;)\&quot; text-case=\&quot;title\&quot;/&gt;\n                &lt;/names&gt;\n              &lt;/if&gt;\n            &lt;/choose&gt;\n            &lt;names variable=\&quot;editor translator\&quot; delimiter=\&quot;, \&quot;&gt;\n              &lt;name name-as-sort-order=\&quot;all\&quot; and=\&quot;symbol\&quot; sort-separator=\&quot;, \&quot; initialize-with=\&quot;. \&quot; delimiter=\&quot;, \&quot; delimiter-precedes-last=\&quot;always\&quot;/&gt;\n              &lt;label form=\&quot;short\&quot; prefix=\&quot; (\&quot; suffix=\&quot;)\&quot; text-case=\&quot;title\&quot;/&gt;\n            &lt;/names&gt;\n            &lt;names variable=\&quot;editorial-director\&quot;&gt;\n              &lt;name name-as-sort-order=\&quot;all\&quot; and=\&quot;symbol\&quot; sort-separator=\&quot;, \&quot; initialize-with=\&quot;. \&quot; delimiter=\&quot;, \&quot; delimiter-precedes-last=\&quot;always\&quot;/&gt;\n              &lt;label form=\&quot;short\&quot; prefix=\&quot; (\&quot; suffix=\&quot;)\&quot; text-case=\&quot;title\&quot;/&gt;\n            &lt;/names&gt;\n            &lt;names variable=\&quot;collection-editor\&quot;&gt;\n              &lt;name name-as-sort-order=\&quot;all\&quot; and=\&quot;symbol\&quot; sort-separator=\&quot;, \&quot; initialize-with=\&quot;. \&quot; delimiter=\&quot;, \&quot; delimiter-precedes-last=\&quot;always\&quot;/&gt;\n              &lt;label form=\&quot;short\&quot; prefix=\&quot; (\&quot; suffix=\&quot;)\&quot; text-case=\&quot;title\&quot;/&gt;\n            &lt;/names&gt;\n            &lt;choose&gt;\n              &lt;if type=\&quot;report\&quot;&gt;\n                &lt;text variable=\&quot;publisher\&quot;/&gt;\n              &lt;/if&gt;\n            &lt;/choose&gt;\n            &lt;group delimiter=\&quot; \&quot;&gt;\n              &lt;text macro=\&quot;title\&quot;/&gt;\n              &lt;text macro=\&quot;description\&quot;/&gt;\n              &lt;text macro=\&quot;format\&quot;/&gt;\n            &lt;/group&gt;\n          &lt;/substitute&gt;\n        &lt;/names&gt;\n      &lt;/else&gt;\n    &lt;/choose&gt;\n  &lt;/macro&gt;\n  &lt;macro name=\&quot;author-short\&quot;&gt;\n    &lt;choose&gt;\n      &lt;if type=\&quot;patent\&quot; variable=\&quot;number\&quot; match=\&quot;all\&quot;&gt;\n        &lt;text macro=\&quot;patent-number\&quot;/&gt;\n      &lt;/if&gt;\n      &lt;else-if type=\&quot;treaty\&quot;&gt;\n        &lt;text variable=\&quot;title\&quot; form=\&quot;short\&quot;/&gt;\n      &lt;/else-if&gt;\n      &lt;else-if type=\&quot;personal_communication\&quot;&gt;\n        &lt;choose&gt;\n          &lt;if variable=\&quot;archive DOI publisher URL\&quot; match=\&quot;none\&quot;&gt;\n            &lt;group delimiter=\&quot;, \&quot;&gt;\n              &lt;names variable=\&quot;author\&quot;&gt;\n                &lt;name and=\&quot;symbol\&quot; delimiter=\&quot;, \&quot; initialize-with=\&quot;. \&quot;/&gt;\n                &lt;substitute&gt;\n                  &lt;text variable=\&quot;title\&quot; form=\&quot;short\&quot; quotes=\&quot;true\&quot;/&gt;\n                &lt;/substitute&gt;\n              &lt;/names&gt;\n              &lt;!-- This should be localized --&gt;\n              &lt;text value=\&quot;personal communication\&quot;/&gt;\n            &lt;/group&gt;\n          &lt;/if&gt;\n          &lt;else&gt;\n            &lt;names variable=\&quot;author\&quot; delimiter=\&quot;, \&quot;&gt;\n              &lt;name form=\&quot;short\&quot; and=\&quot;symbol\&quot; delimiter=\&quot;, \&quot; initialize-with=\&quot;. \&quot;/&gt;\n              &lt;substitute&gt;\n                &lt;names variable=\&quot;editor\&quot;/&gt;\n                &lt;names variable=\&quot;translator\&quot;/&gt;\n                &lt;choose&gt;\n                  &lt;if variable=\&quot;container-title\&quot;&gt;\n                    &lt;text variable=\&quot;title\&quot; form=\&quot;short\&quot; quotes=\&quot;true\&quot;/&gt;\n                  &lt;/if&gt;\n                  &lt;else&gt;\n                    &lt;text variable=\&quot;title\&quot; form=\&quot;short\&quot; font-style=\&quot;italic\&quot;/&gt;\n                  &lt;/else&gt;\n                &lt;/choose&gt;\n                &lt;text macro=\&quot;format-short\&quot; prefix=\&quot;[\&quot; suffix=\&quot;]\&quot;/&gt;\n              &lt;/substitute&gt;\n            &lt;/names&gt;\n          &lt;/else&gt;\n        &lt;/choose&gt;\n      &lt;/else-if&gt;\n      &lt;else-if type=\&quot;song\&quot;&gt;\n        &lt;names variable=\&quot;composer\&quot; delimiter=\&quot;, \&quot;&gt;\n          &lt;name form=\&quot;short\&quot; and=\&quot;symbol\&quot; delimiter=\&quot;, \&quot; initialize-with=\&quot;. \&quot;/&gt;\n          &lt;substitute&gt;\n            &lt;names variable=\&quot;original-author\&quot;/&gt;\n            &lt;names variable=\&quot;author\&quot;/&gt;\n            &lt;names variable=\&quot;translator\&quot;/&gt;\n            &lt;choose&gt;\n              &lt;if variable=\&quot;container-title\&quot;&gt;\n                &lt;text variable=\&quot;title\&quot; form=\&quot;short\&quot; quotes=\&quot;true\&quot;/&gt;\n              &lt;/if&gt;\n              &lt;else&gt;\n                &lt;text variable=\&quot;title\&quot; form=\&quot;short\&quot; font-style=\&quot;italic\&quot;/&gt;\n              &lt;/else&gt;\n            &lt;/choose&gt;\n            &lt;text macro=\&quot;format-short\&quot; prefix=\&quot;[\&quot; suffix=\&quot;]\&quot;/&gt;\n          &lt;/substitute&gt;\n        &lt;/names&gt;\n      &lt;/else-if&gt;\n      &lt;else&gt;\n        &lt;names variable=\&quot;author\&quot; delimiter=\&quot;, \&quot;&gt;\n          &lt;name form=\&quot;short\&quot; and=\&quot;symbol\&quot; delimiter=\&quot;, \&quot; initialize-with=\&quot;. \&quot;/&gt;\n          &lt;substitute&gt;\n            &lt;names variable=\&quot;illustrator\&quot;/&gt;\n            &lt;names variable=\&quot;composer\&quot;/&gt;\n            &lt;names variable=\&quot;director\&quot;/&gt;\n            &lt;choose&gt;\n              &lt;if variable=\&quot;container-title\&quot;&gt;\n                &lt;choose&gt;\n                  &lt;if type=\&quot;book entry entry-dictionary entry-encyclopedia\&quot;&gt;\n                    &lt;text variable=\&quot;title\&quot; form=\&quot;short\&quot; quotes=\&quot;true\&quot;/&gt;\n                  &lt;/if&gt;\n                  &lt;else&gt;\n                    &lt;names variable=\&quot;translator\&quot;/&gt;\n                  &lt;/else&gt;\n                &lt;/choose&gt;\n              &lt;/if&gt;\n            &lt;/choose&gt;\n            &lt;names variable=\&quot;editor\&quot;/&gt;\n            &lt;names variable=\&quot;editorial-director\&quot;/&gt;\n            &lt;names variable=\&quot;translator\&quot;/&gt;\n            &lt;choose&gt;\n              &lt;if type=\&quot;report\&quot; variable=\&quot;publisher\&quot; match=\&quot;all\&quot;&gt;\n                &lt;text variable=\&quot;publisher\&quot;/&gt;\n              &lt;/if&gt;\n              &lt;else-if type=\&quot;legal_case\&quot;&gt;\n                &lt;text variable=\&quot;title\&quot; font-style=\&quot;italic\&quot;/&gt;\n              &lt;/else-if&gt;\n              &lt;else-if type=\&quot;bill legislation\&quot; match=\&quot;any\&quot;&gt;\n                &lt;text variable=\&quot;title\&quot; form=\&quot;short\&quot;/&gt;\n              &lt;/else-if&gt;\n              &lt;else-if variable=\&quot;reviewed-author\&quot; type=\&quot;review review-book\&quot; match=\&quot;any\&quot;&gt;\n                &lt;text macro=\&quot;format-short\&quot; prefix=\&quot;[\&quot; suffix=\&quot;]\&quot;/&gt;\n              &lt;/else-if&gt;\n              &lt;else-if type=\&quot;post post-weblog webpage\&quot; variable=\&quot;container-title\&quot; match=\&quot;any\&quot;&gt;\n                &lt;text variable=\&quot;title\&quot; form=\&quot;short\&quot; quotes=\&quot;true\&quot;/&gt;\n              &lt;/else-if&gt;\n              &lt;else&gt;\n                &lt;text variable=\&quot;title\&quot; form=\&quot;short\&quot; font-style=\&quot;italic\&quot;/&gt;\n              &lt;/else&gt;\n            &lt;/choose&gt;\n            &lt;text macro=\&quot;format-short\&quot; prefix=\&quot;[\&quot; suffix=\&quot;]\&quot;/&gt;\n          &lt;/substitute&gt;\n        &lt;/names&gt;\n      &lt;/else&gt;\n    &lt;/choose&gt;\n  &lt;/macro&gt;\n  &lt;macro name=\&quot;patent-number\&quot;&gt;\n    &lt;!-- authority: U.S. ; genre: patent ; number: 123,445 --&gt;\n    &lt;group delimiter=\&quot; \&quot;&gt;\n      &lt;text variable=\&quot;authority\&quot;/&gt;\n      &lt;choose&gt;\n        &lt;if variable=\&quot;genre\&quot;&gt;\n          &lt;text variable=\&quot;genre\&quot; text-case=\&quot;capitalize-first\&quot;/&gt;\n        &lt;/if&gt;\n        &lt;else&gt;\n          &lt;!-- This should be localized --&gt;\n          &lt;text value=\&quot;patent\&quot; text-case=\&quot;capitalize-first\&quot;/&gt;\n        &lt;/else&gt;\n      &lt;/choose&gt;\n      &lt;group delimiter=\&quot; \&quot;&gt;\n        &lt;text term=\&quot;issue\&quot; form=\&quot;short\&quot; text-case=\&quot;capitalize-first\&quot;/&gt;\n        &lt;text variable=\&quot;number\&quot;/&gt;\n      &lt;/group&gt;\n    &lt;/group&gt;\n  &lt;/macro&gt;\n  &lt;macro name=\&quot;access\&quot;&gt;\n    &lt;choose&gt;\n      &lt;if type=\&quot;bill legal_case legislation\&quot; match=\&quot;any\&quot;/&gt;\n      &lt;else-if variable=\&quot;DOI\&quot; match=\&quot;any\&quot;&gt;\n        &lt;text variable=\&quot;DOI\&quot; prefix=\&quot;https://doi.org/\&quot;/&gt;\n      &lt;/else-if&gt;\n      &lt;else-if variable=\&quot;URL\&quot;&gt;\n        &lt;group delimiter=\&quot; \&quot;&gt;\n          &lt;text term=\&quot;retrieved\&quot; text-case=\&quot;capitalize-first\&quot;/&gt;\n          &lt;choose&gt;\n            &lt;if type=\&quot;post post-weblog webpage\&quot; match=\&quot;any\&quot;&gt;\n              &lt;date variable=\&quot;accessed\&quot; form=\&quot;text\&quot; suffix=\&quot;,\&quot;/&gt;\n            &lt;/if&gt;\n          &lt;/choose&gt;\n          &lt;text term=\&quot;from\&quot;/&gt;\n          &lt;choose&gt;\n            &lt;if type=\&quot;report\&quot;&gt;\n              &lt;choose&gt;\n                &lt;if variable=\&quot;author editor translator\&quot; match=\&quot;any\&quot;&gt;\n                  &lt;!-- This should be localized --&gt;\n                  &lt;text variable=\&quot;publisher\&quot; suffix=\&quot; website:\&quot;/&gt;\n                &lt;/if&gt;\n              &lt;/choose&gt;\n            &lt;/if&gt;\n            &lt;else-if type=\&quot;post post-weblog webpage\&quot; match=\&quot;any\&quot;&gt;\n              &lt;!-- This should be localized --&gt;\n              &lt;text variable=\&quot;container-title\&quot; suffix=\&quot; website:\&quot;/&gt;\n            &lt;/else-if&gt;\n          &lt;/choose&gt;\n          &lt;text variable=\&quot;URL\&quot;/&gt;\n        &lt;/group&gt;\n      &lt;/else-if&gt;\n      &lt;else-if variable=\&quot;archive\&quot;&gt;\n        &lt;choose&gt;\n          &lt;if type=\&quot;article article-journal article-magazine article-newspaper dataset paper-conference report speech thesis\&quot; match=\&quot;any\&quot;&gt;\n            &lt;!-- This section is for electronic database locations. Physical archives for these and other item types are called in 'publisher' macro --&gt;\n            &lt;choose&gt;\n              &lt;if variable=\&quot;archive-place\&quot; match=\&quot;none\&quot;&gt;\n                &lt;group delimiter=\&quot; \&quot;&gt;\n                  &lt;text term=\&quot;retrieved\&quot; text-case=\&quot;capitalize-first\&quot;/&gt;\n                  &lt;text term=\&quot;from\&quot;/&gt;\n                  &lt;text variable=\&quot;archive\&quot; suffix=\&quot;.\&quot;/&gt;\n                  &lt;text variable=\&quot;archive_location\&quot; prefix=\&quot;(\&quot; suffix=\&quot;)\&quot;/&gt;\n                &lt;/group&gt;\n              &lt;/if&gt;\n              &lt;else&gt;\n                &lt;text macro=\&quot;publisher\&quot; suffix=\&quot;.\&quot;/&gt;\n              &lt;/else&gt;\n            &lt;/choose&gt;\n          &lt;/if&gt;\n          &lt;else&gt;\n            &lt;text macro=\&quot;publisher\&quot; suffix=\&quot;.\&quot;/&gt;\n          &lt;/else&gt;\n        &lt;/choose&gt;\n      &lt;/else-if&gt;\n      &lt;else&gt;\n        &lt;text macro=\&quot;publisher\&quot; suffix=\&quot;.\&quot;/&gt;\n      &lt;/else&gt;\n    &lt;/choose&gt;\n  &lt;/macro&gt;\n  &lt;macro name=\&quot;title\&quot;&gt;\n    &lt;choose&gt;\n      &lt;if type=\&quot;treaty\&quot;&gt;\n        &lt;group delimiter=\&quot;, \&quot;&gt;\n          &lt;text variable=\&quot;title\&quot; text-case=\&quot;title\&quot;/&gt;\n          &lt;names variable=\&quot;author\&quot;&gt;\n            &lt;name initialize-with=\&quot;.\&quot; form=\&quot;short\&quot; delimiter=\&quot;-\&quot;/&gt;\n          &lt;/names&gt;\n        &lt;/group&gt;\n      &lt;/if&gt;\n      &lt;else-if type=\&quot;patent\&quot; variable=\&quot;number\&quot; match=\&quot;all\&quot;&gt;\n        &lt;text macro=\&quot;patent-number\&quot; font-style=\&quot;italic\&quot;/&gt;\n      &lt;/else-if&gt;\n      &lt;else-if variable=\&quot;title\&quot;&gt;\n        &lt;choose&gt;\n          &lt;if variable=\&quot;version\&quot; type=\&quot;book\&quot; match=\&quot;all\&quot;&gt;\n            &lt;!---This is a hack until we have a software type --&gt;\n            &lt;text variable=\&quot;title\&quot;/&gt;\n          &lt;/if&gt;\n          &lt;else-if variable=\&quot;reviewed-author reviewed-title\&quot; type=\&quot;review review-book\&quot; match=\&quot;any\&quot;&gt;\n            &lt;choose&gt;\n              &lt;if variable=\&quot;reviewed-title\&quot;&gt;\n                &lt;choose&gt;\n                  &lt;if type=\&quot;post post-weblog webpage\&quot; variable=\&quot;container-title\&quot; match=\&quot;any\&quot;&gt;\n                    &lt;text variable=\&quot;title\&quot;/&gt;\n                  &lt;/if&gt;\n                  &lt;else&gt;\n                    &lt;text variable=\&quot;title\&quot; font-style=\&quot;italic\&quot;/&gt;\n                  &lt;/else&gt;\n                &lt;/choose&gt;\n              &lt;/if&gt;\n            &lt;/choose&gt;\n          &lt;/else-if&gt;\n          &lt;else-if type=\&quot;post post-weblog webpage\&quot; variable=\&quot;container-title\&quot; match=\&quot;any\&quot;&gt;\n            &lt;text variable=\&quot;title\&quot;/&gt;\n          &lt;/else-if&gt;\n          &lt;else&gt;\n            &lt;text variable=\&quot;title\&quot; font-style=\&quot;italic\&quot;/&gt;\n          &lt;/else&gt;\n        &lt;/choose&gt;\n      &lt;/else-if&gt;\n      &lt;else-if variable=\&quot;interviewer\&quot; type=\&quot;interview\&quot; match=\&quot;any\&quot;&gt;\n        &lt;names variable=\&quot;interviewer\&quot;&gt;\n          &lt;label form=\&quot;verb-short\&quot; suffix=\&quot; \&quot; text-case=\&quot;capitalize-first\&quot;/&gt;\n          &lt;name and=\&quot;symbol\&quot; initialize-with=\&quot;. \&quot; delimiter=\&quot;, \&quot;/&gt;\n        &lt;/names&gt;\n      &lt;/else-if&gt;\n    &lt;/choose&gt;\n  &lt;/macro&gt;\n  &lt;!-- APA has four descriptive sections following the title: --&gt;\n  &lt;!-- (description), [format], container, event --&gt;\n  &lt;macro name=\&quot;description\&quot;&gt;\n    &lt;group prefix=\&quot;(\&quot; suffix=\&quot;)\&quot;&gt;\n      &lt;choose&gt;\n        &lt;!-- book is here to catch software with container titles --&gt;\n        &lt;if type=\&quot;book report\&quot; match=\&quot;any\&quot;&gt;\n          &lt;choose&gt;\n            &lt;if variable=\&quot;container-title\&quot;&gt;\n              &lt;text macro=\&quot;secondary-contributors\&quot;/&gt;\n            &lt;/if&gt;\n            &lt;else&gt;\n              &lt;group delimiter=\&quot;; \&quot;&gt;\n                &lt;text macro=\&quot;description-report\&quot;/&gt;\n                &lt;text macro=\&quot;secondary-contributors\&quot;/&gt;\n              &lt;/group&gt;\n            &lt;/else&gt;\n          &lt;/choose&gt;\n        &lt;/if&gt;\n        &lt;else-if type=\&quot;thesis\&quot;&gt;\n          &lt;group delimiter=\&quot;; \&quot;&gt;\n            &lt;group delimiter=\&quot;, \&quot;&gt;\n              &lt;text variable=\&quot;genre\&quot; text-case=\&quot;capitalize-first\&quot;/&gt;\n              &lt;choose&gt;\n                &lt;!-- In APA journals, the university of a thesis is always cited, even if another locator is given --&gt;\n                &lt;if variable=\&quot;DOI URL archive\&quot; match=\&quot;any\&quot;&gt;\n                  &lt;text variable=\&quot;publisher\&quot;/&gt;\n                &lt;/if&gt;\n              &lt;/choose&gt;\n            &lt;/group&gt;\n            &lt;text macro=\&quot;locators\&quot;/&gt;\n            &lt;text macro=\&quot;secondary-contributors\&quot;/&gt;\n          &lt;/group&gt;\n        &lt;/else-if&gt;\n        &lt;else-if type=\&quot;book interview manuscript motion_picture musical_score pamphlet post-weblog speech webpage\&quot; match=\&quot;any\&quot;&gt;\n          &lt;group delimiter=\&quot;; \&quot;&gt;\n            &lt;text macro=\&quot;locators\&quot;/&gt;\n            &lt;text macro=\&quot;secondary-contributors\&quot;/&gt;\n          &lt;/group&gt;\n        &lt;/else-if&gt;\n        &lt;else-if type=\&quot;song\&quot;&gt;\n          &lt;choose&gt;\n            &lt;if variable=\&quot;container-title\&quot; match=\&quot;none\&quot;&gt;\n              &lt;text macro=\&quot;locators\&quot;/&gt;\n            &lt;/if&gt;\n          &lt;/choose&gt;\n        &lt;/else-if&gt;\n        &lt;else-if type=\&quot;article dataset figure\&quot; match=\&quot;any\&quot;&gt;\n          &lt;choose&gt;\n            &lt;if variable=\&quot;container-title\&quot;&gt;\n              &lt;text macro=\&quot;secondary-contributors\&quot;/&gt;\n            &lt;/if&gt;\n            &lt;else&gt;\n              &lt;group delimiter=\&quot;; \&quot;&gt;\n                &lt;text macro=\&quot;locators\&quot;/&gt;\n                &lt;text macro=\&quot;secondary-contributors\&quot;/&gt;\n              &lt;/group&gt;\n            &lt;/else&gt;\n          &lt;/choose&gt;\n        &lt;/else-if&gt;\n        &lt;else-if type=\&quot;bill legislation legal_case patent treaty personal_communication\&quot; match=\&quot;none\&quot;&gt;\n          &lt;text macro=\&quot;secondary-contributors\&quot;/&gt;\n        &lt;/else-if&gt;\n      &lt;/choose&gt;\n    &lt;/group&gt;\n  &lt;/macro&gt;\n  &lt;macro name=\&quot;format\&quot;&gt;\n    &lt;group prefix=\&quot;[\&quot; suffix=\&quot;]\&quot;&gt;\n      &lt;choose&gt;\n        &lt;if variable=\&quot;reviewed-author reviewed-title\&quot; type=\&quot;review review-book\&quot; match=\&quot;any\&quot;&gt;\n          &lt;group delimiter=\&quot;, \&quot;&gt;\n            &lt;choose&gt;\n              &lt;if variable=\&quot;genre\&quot;&gt;\n                &lt;!-- Delimiting by , rather than \&quot;of\&quot; to avoid incorrect grammar --&gt;\n                &lt;group delimiter=\&quot;, \&quot;&gt;\n                  &lt;text variable=\&quot;genre\&quot; text-case=\&quot;capitalize-first\&quot;/&gt;\n                  &lt;choose&gt;\n                    &lt;if variable=\&quot;reviewed-title\&quot;&gt;\n                      &lt;text variable=\&quot;reviewed-title\&quot; font-style=\&quot;italic\&quot;/&gt;\n                    &lt;/if&gt;\n                    &lt;else&gt;\n                      &lt;!-- Assume `title` is title of reviewed work --&gt;\n                      &lt;text variable=\&quot;title\&quot; font-style=\&quot;italic\&quot;/&gt;\n                    &lt;/else&gt;\n                  &lt;/choose&gt;\n                &lt;/group&gt;\n              &lt;/if&gt;\n              &lt;else&gt;\n                &lt;!-- This should be localized --&gt;\n                &lt;group delimiter=\&quot; \&quot;&gt;\n                  &lt;text value=\&quot;Review of\&quot;/&gt;\n                  &lt;choose&gt;\n                    &lt;if variable=\&quot;reviewed-title\&quot;&gt;\n                      &lt;text variable=\&quot;reviewed-title\&quot; font-style=\&quot;italic\&quot;/&gt;\n                    &lt;/if&gt;\n                    &lt;else&gt;\n                      &lt;!-- Assume `title` is title of reviewed work --&gt;\n                      &lt;text variable=\&quot;title\&quot; font-style=\&quot;italic\&quot;/&gt;\n                    &lt;/else&gt;\n                  &lt;/choose&gt;\n                &lt;/group&gt;\n              &lt;/else&gt;\n            &lt;/choose&gt;\n            &lt;names variable=\&quot;reviewed-author\&quot;&gt;\n              &lt;label form=\&quot;verb-short\&quot; suffix=\&quot; \&quot;/&gt;\n              &lt;name and=\&quot;symbol\&quot; initialize-with=\&quot;. \&quot; delimiter=\&quot;, \&quot;/&gt;\n            &lt;/names&gt;\n          &lt;/group&gt;\n        &lt;/if&gt;\n        &lt;else&gt;\n          &lt;text macro=\&quot;format-short\&quot;/&gt;\n        &lt;/else&gt;\n      &lt;/choose&gt;\n    &lt;/group&gt;\n  &lt;/macro&gt;\n  &lt;macro name=\&quot;format-short\&quot;&gt;\n    &lt;choose&gt;\n      &lt;if variable=\&quot;reviewed-author reviewed-title\&quot; type=\&quot;review review-book\&quot; match=\&quot;any\&quot;&gt;\n        &lt;choose&gt;\n          &lt;if variable=\&quot;reviewed-title\&quot; match=\&quot;none\&quot;&gt;\n            &lt;choose&gt;\n              &lt;if variable=\&quot;genre\&quot;&gt;\n                &lt;!-- Delimiting by , rather than \&quot;of\&quot; to avoid incorrect grammar --&gt;\n                &lt;group delimiter=\&quot;, \&quot;&gt;\n                  &lt;text variable=\&quot;genre\&quot; text-case=\&quot;capitalize-first\&quot;/&gt;\n                  &lt;text variable=\&quot;title\&quot; form=\&quot;short\&quot; font-style=\&quot;italic\&quot;/&gt;\n                &lt;/group&gt;\n              &lt;/if&gt;\n              &lt;else&gt;\n                &lt;!-- This should be localized --&gt;\n                &lt;group delimiter=\&quot; \&quot;&gt;\n                  &lt;text value=\&quot;Review of\&quot;/&gt;\n                  &lt;text variable=\&quot;title\&quot; form=\&quot;short\&quot; font-style=\&quot;italic\&quot;/&gt;\n                &lt;/group&gt;\n              &lt;/else&gt;\n            &lt;/choose&gt;\n          &lt;/if&gt;\n          &lt;else&gt;\n            &lt;text variable=\&quot;title\&quot; form=\&quot;short\&quot; quotes=\&quot;true\&quot;/&gt;\n          &lt;/else&gt;\n        &lt;/choose&gt;\n      &lt;/if&gt;\n      &lt;else-if type=\&quot;speech thesis\&quot; match=\&quot;any\&quot;&gt;\n        &lt;text variable=\&quot;medium\&quot; text-case=\&quot;capitalize-first\&quot;/&gt;\n      &lt;/else-if&gt;\n      &lt;!-- book is here to catch software with container titles --&gt;\n      &lt;else-if type=\&quot;book report\&quot; match=\&quot;any\&quot;&gt;\n        &lt;choose&gt;\n          &lt;if variable=\&quot;container-title\&quot; match=\&quot;none\&quot;&gt;\n            &lt;text macro=\&quot;format-report\&quot;/&gt;\n          &lt;/if&gt;\n        &lt;/choose&gt;\n      &lt;/else-if&gt;\n      &lt;else-if type=\&quot;manuscript pamphlet\&quot; match=\&quot;any\&quot;&gt;\n        &lt;text variable=\&quot;medium\&quot; text-case=\&quot;capitalize-first\&quot;/&gt;\n      &lt;/else-if&gt;\n      &lt;else-if type=\&quot;personal_communication\&quot;&gt;\n        &lt;text macro=\&quot;secondary-contributors\&quot;/&gt;\n      &lt;/else-if&gt;\n      &lt;else-if type=\&quot;song\&quot;&gt;\n        &lt;group delimiter=\&quot;; \&quot;&gt;\n          &lt;text macro=\&quot;secondary-contributors\&quot;/&gt;\n          &lt;choose&gt;\n            &lt;if variable=\&quot;container-title\&quot; match=\&quot;none\&quot;&gt;\n              &lt;group delimiter=\&quot;, \&quot;&gt;\n                &lt;text variable=\&quot;genre\&quot; text-case=\&quot;capitalize-first\&quot;/&gt;\n                &lt;text variable=\&quot;medium\&quot; text-case=\&quot;capitalize-first\&quot;/&gt;\n              &lt;/group&gt;\n            &lt;/if&gt;\n          &lt;/choose&gt;\n        &lt;/group&gt;\n      &lt;/else-if&gt;\n      &lt;else-if type=\&quot;paper-conference\&quot;&gt;\n        &lt;group delimiter=\&quot;, \&quot;&gt;\n          &lt;choose&gt;\n            &lt;if variable=\&quot;collection-editor editor issue page volume\&quot; match=\&quot;any\&quot;&gt;\n              &lt;text variable=\&quot;genre\&quot; text-case=\&quot;capitalize-first\&quot;/&gt;\n            &lt;/if&gt;\n          &lt;/choose&gt;\n          &lt;text variable=\&quot;medium\&quot; text-case=\&quot;capitalize-first\&quot;/&gt;\n        &lt;/group&gt;\n      &lt;/else-if&gt;\n      &lt;else-if type=\&quot;bill legislation legal_case patent treaty\&quot; match=\&quot;none\&quot;&gt;\n        &lt;choose&gt;\n          &lt;if variable=\&quot;genre medium\&quot; match=\&quot;any\&quot;&gt;\n            &lt;group delimiter=\&quot;, \&quot;&gt;\n              &lt;text variable=\&quot;genre\&quot; text-case=\&quot;capitalize-first\&quot;/&gt;\n              &lt;text variable=\&quot;medium\&quot; text-case=\&quot;capitalize-first\&quot;/&gt;\n            &lt;/group&gt;\n          &lt;/if&gt;\n          &lt;else-if type=\&quot;dataset\&quot;&gt;\n            &lt;!-- This should be localized --&gt;\n            &lt;text value=\&quot;Data set\&quot;/&gt;\n          &lt;/else-if&gt;\n        &lt;/choose&gt;\n      &lt;/else-if&gt;\n    &lt;/choose&gt;\n  &lt;/macro&gt;\n  &lt;macro name=\&quot;description-report\&quot;&gt;\n    &lt;choose&gt;\n      &lt;if variable=\&quot;number\&quot;&gt;\n        &lt;group delimiter=\&quot;; \&quot;&gt;\n          &lt;group delimiter=\&quot; \&quot;&gt;\n            &lt;text variable=\&quot;genre\&quot; text-case=\&quot;title\&quot;/&gt;\n            &lt;!-- Replace with term=\&quot;number\&quot; if that becomes available --&gt;\n            &lt;text term=\&quot;issue\&quot; form=\&quot;short\&quot; text-case=\&quot;capitalize-first\&quot;/&gt;\n            &lt;text variable=\&quot;number\&quot;/&gt;\n          &lt;/group&gt;\n          &lt;text macro=\&quot;locators\&quot;/&gt;\n        &lt;/group&gt;\n      &lt;/if&gt;\n      &lt;else&gt;\n        &lt;text macro=\&quot;locators\&quot;/&gt;\n      &lt;/else&gt;\n    &lt;/choose&gt;\n  &lt;/macro&gt;\n  &lt;macro name=\&quot;format-report\&quot;&gt;\n    &lt;choose&gt;\n      &lt;if variable=\&quot;number\&quot;&gt;\n        &lt;text variable=\&quot;medium\&quot; text-case=\&quot;capitalize-first\&quot;/&gt;\n      &lt;/if&gt;\n      &lt;else&gt;\n        &lt;group delimiter=\&quot;, \&quot;&gt;\n          &lt;text variable=\&quot;genre\&quot; text-case=\&quot;capitalize-first\&quot;/&gt;\n          &lt;text variable=\&quot;medium\&quot; text-case=\&quot;capitalize-first\&quot;/&gt;\n        &lt;/group&gt;\n      &lt;/else&gt;\n    &lt;/choose&gt;\n  &lt;/macro&gt;\n  &lt;macro name=\&quot;archive\&quot;&gt;\n    &lt;group delimiter=\&quot;. \&quot;&gt;\n      &lt;group delimiter=\&quot;, \&quot;&gt;\n        &lt;choose&gt;\n          &lt;if type=\&quot;manuscript\&quot;&gt;\n            &lt;text variable=\&quot;genre\&quot;/&gt;\n          &lt;/if&gt;\n        &lt;/choose&gt;\n        &lt;group delimiter=\&quot; \&quot;&gt;\n          &lt;!-- Replace \&quot;archive\&quot; with \&quot;archive_collection\&quot; as that becomes available --&gt;\n          &lt;text variable=\&quot;archive\&quot;/&gt;\n          &lt;text variable=\&quot;archive_location\&quot; prefix=\&quot;(\&quot; suffix=\&quot;)\&quot;/&gt;\n        &lt;/group&gt;\n      &lt;/group&gt;\n      &lt;group delimiter=\&quot;, \&quot;&gt;\n        &lt;!-- Move \&quot;archive\&quot; here when \&quot;archive_collection\&quot; becomes available --&gt;\n        &lt;text variable=\&quot;archive-place\&quot;/&gt;\n      &lt;/group&gt;\n    &lt;/group&gt;\n  &lt;/macro&gt;\n  &lt;macro name=\&quot;publisher\&quot;&gt;\n    &lt;choose&gt;\n      &lt;if type=\&quot;manuscript pamphlet\&quot; match=\&quot;any\&quot;&gt;\n        &lt;choose&gt;\n          &lt;if variable=\&quot;archive archive_location archive-place\&quot; match=\&quot;any\&quot;&gt;\n            &lt;group delimiter=\&quot;. \&quot;&gt;\n              &lt;group delimiter=\&quot;: \&quot;&gt;\n                &lt;text variable=\&quot;publisher-place\&quot;/&gt;\n                &lt;text variable=\&quot;publisher\&quot;/&gt;\n              &lt;/group&gt;\n              &lt;text macro=\&quot;archive\&quot;/&gt;\n            &lt;/group&gt;\n          &lt;/if&gt;\n          &lt;else&gt;\n            &lt;group delimiter=\&quot;, \&quot;&gt;\n              &lt;text variable=\&quot;genre\&quot;/&gt;\n              &lt;text variable=\&quot;publisher\&quot;/&gt;\n              &lt;text variable=\&quot;publisher-place\&quot;/&gt;\n            &lt;/group&gt;\n          &lt;/else&gt;\n        &lt;/choose&gt;\n      &lt;/if&gt;\n      &lt;else-if type=\&quot;thesis\&quot; match=\&quot;any\&quot;&gt;\n        &lt;group delimiter=\&quot;. \&quot;&gt;\n          &lt;group delimiter=\&quot;, \&quot;&gt;\n            &lt;text variable=\&quot;publisher\&quot;/&gt;\n            &lt;text variable=\&quot;publisher-place\&quot;/&gt;\n          &lt;/group&gt;\n          &lt;text macro=\&quot;archive\&quot;/&gt;\n        &lt;/group&gt;\n      &lt;/else-if&gt;\n      &lt;else-if type=\&quot;patent\&quot;&gt;\n        &lt;group delimiter=\&quot;. \&quot;&gt;\n          &lt;group delimiter=\&quot;: \&quot;&gt;\n            &lt;text variable=\&quot;publisher-place\&quot;/&gt;\n            &lt;text variable=\&quot;publisher\&quot;/&gt;\n          &lt;/group&gt;\n          &lt;text macro=\&quot;archive\&quot;/&gt;\n        &lt;/group&gt;\n      &lt;/else-if&gt;\n      &lt;else-if type=\&quot;article-journal article-magazine article-newspaper\&quot; match=\&quot;any\&quot;&gt;\n        &lt;text macro=\&quot;archive\&quot;/&gt;\n      &lt;/else-if&gt;\n      &lt;else-if type=\&quot;post post-weblog webpage\&quot; match=\&quot;none\&quot;&gt;\n        &lt;group delimiter=\&quot;. \&quot;&gt;\n          &lt;choose&gt;\n            &lt;if variable=\&quot;event\&quot;&gt;\n              &lt;choose&gt;\n                &lt;!-- Only print publisher info if published in a proceedings --&gt;\n                &lt;if variable=\&quot;collection-editor editor issue page volume\&quot; match=\&quot;any\&quot;&gt;\n                  &lt;group delimiter=\&quot;: \&quot;&gt;\n                    &lt;text variable=\&quot;publisher-place\&quot;/&gt;\n                    &lt;text variable=\&quot;publisher\&quot;/&gt;\n                  &lt;/group&gt;\n                &lt;/if&gt;\n              &lt;/choose&gt;\n            &lt;/if&gt;\n            &lt;else&gt;\n              &lt;group delimiter=\&quot;: \&quot;&gt;\n                &lt;text variable=\&quot;publisher-place\&quot;/&gt;\n                &lt;text variable=\&quot;publisher\&quot;/&gt;\n              &lt;/group&gt;\n            &lt;/else&gt;\n          &lt;/choose&gt;\n          &lt;text macro=\&quot;archive\&quot;/&gt;\n        &lt;/group&gt;\n      &lt;/else-if&gt;\n    &lt;/choose&gt;\n  &lt;/macro&gt;\n  &lt;macro name=\&quot;event\&quot;&gt;\n    &lt;choose&gt;\n      &lt;if variable=\&quot;event\&quot; type=\&quot;speech paper-conference\&quot; match=\&quot;any\&quot;&gt;\n        &lt;choose&gt;\n          &lt;!-- Don't print event info if published in a proceedings --&gt;\n          &lt;if variable=\&quot;collection-editor editor issue page volume\&quot; match=\&quot;none\&quot;&gt;\n            &lt;group delimiter=\&quot; \&quot;&gt;\n              &lt;text variable=\&quot;genre\&quot; text-case=\&quot;capitalize-first\&quot;/&gt;\n              &lt;group delimiter=\&quot; \&quot;&gt;\n                &lt;choose&gt;\n                  &lt;if variable=\&quot;genre\&quot;&gt;\n                    &lt;text term=\&quot;presented at\&quot;/&gt;\n                  &lt;/if&gt;\n                  &lt;else&gt;\n                    &lt;text term=\&quot;presented at\&quot; text-case=\&quot;capitalize-first\&quot;/&gt;\n                  &lt;/else&gt;\n                &lt;/choose&gt;\n                &lt;group delimiter=\&quot;, \&quot;&gt;\n                  &lt;text variable=\&quot;event\&quot;/&gt;\n                  &lt;text variable=\&quot;event-place\&quot;/&gt;\n                &lt;/group&gt;\n              &lt;/group&gt;\n            &lt;/group&gt;\n          &lt;/if&gt;\n        &lt;/choose&gt;\n      &lt;/if&gt;\n    &lt;/choose&gt;\n  &lt;/macro&gt;\n  &lt;macro name=\&quot;issued\&quot;&gt;\n    &lt;choose&gt;\n      &lt;if type=\&quot;bill legal_case legislation\&quot; match=\&quot;any\&quot;/&gt;\n      &lt;else-if variable=\&quot;issued\&quot;&gt;\n        &lt;group&gt;\n          &lt;date variable=\&quot;issued\&quot;&gt;\n            &lt;date-part name=\&quot;year\&quot;/&gt;\n          &lt;/date&gt;\n          &lt;text variable=\&quot;year-suffix\&quot;/&gt;\n          &lt;choose&gt;\n            &lt;if type=\&quot;speech\&quot;&gt;\n              &lt;date variable=\&quot;issued\&quot; delimiter=\&quot; \&quot;&gt;\n                &lt;date-part prefix=\&quot;, \&quot; name=\&quot;month\&quot;/&gt;\n              &lt;/date&gt;\n            &lt;/if&gt;\n            &lt;else-if type=\&quot;article article-magazine article-newspaper broadcast interview pamphlet personal_communication post post-weblog treaty webpage\&quot; match=\&quot;any\&quot;&gt;\n              &lt;date variable=\&quot;issued\&quot;&gt;\n                &lt;date-part prefix=\&quot;, \&quot; name=\&quot;month\&quot;/&gt;\n                &lt;date-part prefix=\&quot; \&quot; name=\&quot;day\&quot;/&gt;\n              &lt;/date&gt;\n            &lt;/else-if&gt;\n            &lt;else-if type=\&quot;paper-conference\&quot;&gt;\n              &lt;choose&gt;\n                &lt;if variable=\&quot;container-title\&quot; match=\&quot;none\&quot;&gt;\n                  &lt;date variable=\&quot;issued\&quot;&gt;\n                    &lt;date-part prefix=\&quot;, \&quot; name=\&quot;month\&quot;/&gt;\n                    &lt;date-part prefix=\&quot; \&quot; name=\&quot;day\&quot;/&gt;\n                  &lt;/date&gt;\n                &lt;/if&gt;\n              &lt;/choose&gt;\n            &lt;/else-if&gt;\n            &lt;!-- Only year: article-journal chapter entry entry-dictionary entry-encyclopedia dataset figure graphic motion_picture manuscript map musical_score paper-conference [published] patent report review review-book song thesis --&gt;\n          &lt;/choose&gt;\n        &lt;/group&gt;\n      &lt;/else-if&gt;\n      &lt;else-if variable=\&quot;status\&quot;&gt;\n        &lt;group&gt;\n          &lt;text variable=\&quot;status\&quot; text-case=\&quot;lowercase\&quot;/&gt;\n          &lt;text variable=\&quot;year-suffix\&quot; prefix=\&quot;-\&quot;/&gt;\n        &lt;/group&gt;\n      &lt;/else-if&gt;\n      &lt;else&gt;\n        &lt;group&gt;\n          &lt;text term=\&quot;no date\&quot; form=\&quot;short\&quot;/&gt;\n          &lt;text variable=\&quot;year-suffix\&quot; prefix=\&quot;-\&quot;/&gt;\n        &lt;/group&gt;\n      &lt;/else&gt;\n    &lt;/choose&gt;\n  &lt;/macro&gt;\n  &lt;macro name=\&quot;issued-sort\&quot;&gt;\n    &lt;choose&gt;\n      &lt;if type=\&quot;article article-magazine article-newspaper broadcast interview pamphlet personal_communication post post-weblog speech treaty webpage\&quot; match=\&quot;any\&quot;&gt;\n        &lt;date variable=\&quot;issued\&quot;&gt;\n          &lt;date-part name=\&quot;year\&quot;/&gt;\n          &lt;date-part name=\&quot;month\&quot;/&gt;\n          &lt;date-part name=\&quot;day\&quot;/&gt;\n        &lt;/date&gt;\n      &lt;/if&gt;\n      &lt;else&gt;\n        &lt;date variable=\&quot;issued\&quot;&gt;\n          &lt;date-part name=\&quot;year\&quot;/&gt;\n        &lt;/date&gt;\n      &lt;/else&gt;\n    &lt;/choose&gt;\n  &lt;/macro&gt;\n  &lt;macro name=\&quot;issued-year\&quot;&gt;\n    &lt;group&gt;\n      &lt;choose&gt;\n        &lt;if type=\&quot;personal_communication\&quot;&gt;\n          &lt;choose&gt;\n            &lt;if variable=\&quot;archive DOI publisher URL\&quot; match=\&quot;none\&quot;&gt;\n              &lt;!-- These variables indicate that the letter is retrievable by the reader. If not, then use the APA in-text-only personal communication format --&gt;\n              &lt;date variable=\&quot;issued\&quot; form=\&quot;text\&quot;/&gt;\n            &lt;/if&gt;\n            &lt;else&gt;\n              &lt;date variable=\&quot;issued\&quot;&gt;\n                &lt;date-part name=\&quot;year\&quot;/&gt;\n              &lt;/date&gt;\n            &lt;/else&gt;\n          &lt;/choose&gt;\n        &lt;/if&gt;\n        &lt;else&gt;\n          &lt;date variable=\&quot;issued\&quot;&gt;\n            &lt;date-part name=\&quot;year\&quot;/&gt;\n          &lt;/date&gt;\n        &lt;/else&gt;\n      &lt;/choose&gt;\n      &lt;text variable=\&quot;year-suffix\&quot;/&gt;\n    &lt;/group&gt;\n  &lt;/macro&gt;\n  &lt;macro name=\&quot;issued-citation\&quot;&gt;\n    &lt;choose&gt;\n      &lt;if variable=\&quot;issued\&quot;&gt;\n        &lt;group delimiter=\&quot;/\&quot;&gt;\n          &lt;choose&gt;\n            &lt;if is-uncertain-date=\&quot;original-date\&quot;&gt;\n              &lt;group prefix=\&quot;[\&quot; suffix=\&quot;]\&quot; delimiter=\&quot; \&quot;&gt;\n                &lt;text term=\&quot;circa\&quot; form=\&quot;short\&quot;/&gt;\n                &lt;date variable=\&quot;original-date\&quot;&gt;\n                  &lt;date-part name=\&quot;year\&quot;/&gt;\n                &lt;/date&gt;\n              &lt;/group&gt;\n            &lt;/if&gt;\n            &lt;else&gt;\n              &lt;date variable=\&quot;original-date\&quot;&gt;\n                &lt;date-part name=\&quot;year\&quot;/&gt;\n              &lt;/date&gt;\n            &lt;/else&gt;\n          &lt;/choose&gt;\n          &lt;choose&gt;\n            &lt;if is-uncertain-date=\&quot;issued\&quot;&gt;\n              &lt;group prefix=\&quot;[\&quot; suffix=\&quot;]\&quot; delimiter=\&quot; \&quot;&gt;\n                &lt;text term=\&quot;circa\&quot; form=\&quot;short\&quot;/&gt;\n                &lt;text macro=\&quot;issued-year\&quot;/&gt;\n              &lt;/group&gt;\n            &lt;/if&gt;\n            &lt;else&gt;\n              &lt;text macro=\&quot;issued-year\&quot;/&gt;\n            &lt;/else&gt;\n          &lt;/choose&gt;\n        &lt;/group&gt;\n      &lt;/if&gt;\n      &lt;else-if variable=\&quot;status\&quot;&gt;\n        &lt;text variable=\&quot;status\&quot; text-case=\&quot;lowercase\&quot;/&gt;\n        &lt;text variable=\&quot;year-suffix\&quot; prefix=\&quot;-\&quot;/&gt;\n      &lt;/else-if&gt;\n      &lt;else&gt;\n        &lt;text term=\&quot;no date\&quot; form=\&quot;short\&quot;/&gt;\n        &lt;text variable=\&quot;year-suffix\&quot; prefix=\&quot;-\&quot;/&gt;\n      &lt;/else&gt;\n    &lt;/choose&gt;\n  &lt;/macro&gt;\n  &lt;macro name=\&quot;original-date\&quot;&gt;\n    &lt;choose&gt;\n      &lt;if type=\&quot;bill legal_case legislation\&quot; match=\&quot;any\&quot;/&gt;\n      &lt;else-if type=\&quot;speech\&quot;&gt;\n        &lt;date variable=\&quot;original-date\&quot; delimiter=\&quot; \&quot;&gt;\n          &lt;date-part name=\&quot;month\&quot;/&gt;\n          &lt;date-part name=\&quot;year\&quot;/&gt;\n        &lt;/date&gt;\n      &lt;/else-if&gt;\n      &lt;else-if type=\&quot;article article-magazine article-newspaper broadcast interview pamphlet personal_communication post post-weblog treaty webpage\&quot; match=\&quot;any\&quot;&gt;\n        &lt;date variable=\&quot;original-date\&quot; form=\&quot;text\&quot;/&gt;\n      &lt;/else-if&gt;\n      &lt;else&gt;\n        &lt;date variable=\&quot;original-date\&quot;&gt;\n          &lt;date-part name=\&quot;year\&quot;/&gt;\n        &lt;/date&gt;\n      &lt;/else&gt;\n    &lt;/choose&gt;\n  &lt;/macro&gt;\n  &lt;macro name=\&quot;original-published\&quot;&gt;\n    &lt;!--This should be localized --&gt;\n    &lt;choose&gt;\n      &lt;if type=\&quot;bill legal_case legislation\&quot; match=\&quot;any\&quot;/&gt;\n      &lt;else-if type=\&quot;interview motion_picture song\&quot; match=\&quot;any\&quot;&gt;\n        &lt;text value=\&quot;Original work recorded\&quot;/&gt;\n      &lt;/else-if&gt;\n      &lt;else-if type=\&quot;broadcast\&quot;&gt;\n        &lt;text value=\&quot;Original work broadcast\&quot;/&gt;\n      &lt;/else-if&gt;\n      &lt;else&gt;\n        &lt;text value=\&quot;Original work published\&quot;/&gt;\n      &lt;/else&gt;\n    &lt;/choose&gt;\n  &lt;/macro&gt;\n  &lt;macro name=\&quot;edition\&quot;&gt;\n    &lt;choose&gt;\n      &lt;if is-numeric=\&quot;edition\&quot;&gt;\n        &lt;group delimiter=\&quot; \&quot;&gt;\n          &lt;number variable=\&quot;edition\&quot; form=\&quot;ordinal\&quot;/&gt;\n          &lt;text term=\&quot;edition\&quot; form=\&quot;short\&quot;/&gt;\n        &lt;/group&gt;\n      &lt;/if&gt;\n      &lt;else&gt;\n        &lt;text variable=\&quot;edition\&quot;/&gt;\n      &lt;/else&gt;\n    &lt;/choose&gt;\n  &lt;/macro&gt;\n  &lt;macro name=\&quot;locators\&quot;&gt;\n    &lt;choose&gt;\n      &lt;if type=\&quot;article-journal article-magazine figure review review-book\&quot; match=\&quot;any\&quot;&gt;\n        &lt;group delimiter=\&quot;, \&quot;&gt;\n          &lt;group&gt;\n            &lt;text variable=\&quot;volume\&quot; font-style=\&quot;italic\&quot;/&gt;\n            &lt;text variable=\&quot;issue\&quot; prefix=\&quot;(\&quot; suffix=\&quot;)\&quot;/&gt;\n          &lt;/group&gt;\n          &lt;text variable=\&quot;page\&quot;/&gt;\n        &lt;/group&gt;\n      &lt;/if&gt;\n      &lt;else-if type=\&quot;article-newspaper\&quot;&gt;\n        &lt;group delimiter=\&quot; \&quot;&gt;\n          &lt;label variable=\&quot;page\&quot; form=\&quot;short\&quot;/&gt;\n          &lt;text variable=\&quot;page\&quot;/&gt;\n        &lt;/group&gt;\n      &lt;/else-if&gt;\n      &lt;else-if type=\&quot;paper-conference\&quot;&gt;\n        &lt;choose&gt;\n          &lt;if variable=\&quot;collection-editor editor\&quot; match=\&quot;any\&quot;&gt;\n            &lt;text macro=\&quot;locators-booklike\&quot;/&gt;\n          &lt;/if&gt;\n          &lt;else&gt;\n            &lt;group delimiter=\&quot;, \&quot;&gt;\n              &lt;group&gt;\n                &lt;text variable=\&quot;volume\&quot; font-style=\&quot;italic\&quot;/&gt;\n                &lt;text variable=\&quot;issue\&quot; prefix=\&quot;(\&quot; suffix=\&quot;)\&quot;/&gt;\n              &lt;/group&gt;\n              &lt;text variable=\&quot;page\&quot;/&gt;\n            &lt;/group&gt;\n          &lt;/else&gt;\n        &lt;/choose&gt;\n      &lt;/else-if&gt;\n      &lt;else-if type=\&quot;bill broadcast interview legal_case legislation patent post post-weblog speech treaty webpage\&quot; match=\&quot;none\&quot;&gt;\n        &lt;text macro=\&quot;locators-booklike\&quot;/&gt;\n      &lt;/else-if&gt;\n    &lt;/choose&gt;\n  &lt;/macro&gt;\n  &lt;macro name=\&quot;locators-booklike\&quot;&gt;\n    &lt;group delimiter=\&quot;, \&quot;&gt;\n      &lt;text macro=\&quot;edition\&quot;/&gt;\n      &lt;group delimiter=\&quot; \&quot;&gt;\n        &lt;text term=\&quot;version\&quot; text-case=\&quot;capitalize-first\&quot;/&gt;\n        &lt;text variable=\&quot;version\&quot;/&gt;\n      &lt;/group&gt;\n      &lt;choose&gt;\n        &lt;if variable=\&quot;volume\&quot; match=\&quot;any\&quot;&gt;\n          &lt;choose&gt;\n            &lt;if is-numeric=\&quot;volume\&quot; match=\&quot;none\&quot;/&gt;\n            &lt;else-if variable=\&quot;collection-title\&quot;&gt;\n              &lt;choose&gt;\n                &lt;if variable=\&quot;editor translator\&quot; match=\&quot;none\&quot;&gt;\n                  &lt;choose&gt;\n                    &lt;if variable=\&quot;collection-number\&quot;&gt;\n                      &lt;group&gt;\n                        &lt;text term=\&quot;volume\&quot; form=\&quot;short\&quot; text-case=\&quot;capitalize-first\&quot; suffix=\&quot; \&quot;/&gt;\n                        &lt;number variable=\&quot;volume\&quot; form=\&quot;numeric\&quot;/&gt;\n                      &lt;/group&gt;\n                    &lt;/if&gt;\n                  &lt;/choose&gt;\n                &lt;/if&gt;\n              &lt;/choose&gt;\n            &lt;/else-if&gt;\n            &lt;else&gt;\n              &lt;group&gt;\n                &lt;text term=\&quot;volume\&quot; form=\&quot;short\&quot; text-case=\&quot;capitalize-first\&quot; suffix=\&quot; \&quot;/&gt;\n                &lt;number variable=\&quot;volume\&quot; form=\&quot;numeric\&quot;/&gt;\n              &lt;/group&gt;\n            &lt;/else&gt;\n          &lt;/choose&gt;\n        &lt;/if&gt;\n        &lt;else&gt;\n          &lt;group&gt;\n            &lt;text term=\&quot;volume\&quot; form=\&quot;short\&quot; plural=\&quot;true\&quot; text-case=\&quot;capitalize-first\&quot; suffix=\&quot; \&quot;/&gt;\n            &lt;number variable=\&quot;number-of-volumes\&quot; form=\&quot;numeric\&quot; prefix=\&quot;1&amp;#8211;\&quot;/&gt;\n          &lt;/group&gt;\n        &lt;/else&gt;\n      &lt;/choose&gt;\n      &lt;group&gt;\n        &lt;label variable=\&quot;page\&quot; form=\&quot;short\&quot; suffix=\&quot; \&quot;/&gt;\n        &lt;text variable=\&quot;page\&quot;/&gt;\n      &lt;/group&gt;\n    &lt;/group&gt;\n  &lt;/macro&gt;\n  &lt;macro name=\&quot;citation-locator\&quot;&gt;\n    &lt;group&gt;\n      &lt;choose&gt;\n        &lt;if locator=\&quot;chapter\&quot;&gt;\n          &lt;label variable=\&quot;locator\&quot; text-case=\&quot;capitalize-first\&quot;/&gt;\n        &lt;/if&gt;\n        &lt;else&gt;\n          &lt;label variable=\&quot;locator\&quot; form=\&quot;short\&quot;/&gt;\n        &lt;/else&gt;\n      &lt;/choose&gt;\n      &lt;text variable=\&quot;locator\&quot; prefix=\&quot; \&quot;/&gt;\n    &lt;/group&gt;\n  &lt;/macro&gt;\n  &lt;macro name=\&quot;container\&quot;&gt;\n    &lt;choose&gt;\n      &lt;if type=\&quot;article article-journal article-magazine article-newspaper review review-book\&quot; match=\&quot;any\&quot;&gt;\n        &lt;group delimiter=\&quot;, \&quot;&gt;\n          &lt;text macro=\&quot;container-title\&quot;/&gt;\n          &lt;text macro=\&quot;locators\&quot;/&gt;\n        &lt;/group&gt;\n        &lt;choose&gt;\n          &lt;!--for advance online publication--&gt;\n          &lt;if variable=\&quot;issued\&quot;&gt;\n            &lt;choose&gt;\n              &lt;if variable=\&quot;page issue\&quot; match=\&quot;none\&quot;&gt;\n                &lt;text variable=\&quot;status\&quot; text-case=\&quot;capitalize-first\&quot; prefix=\&quot;. \&quot;/&gt;\n              &lt;/if&gt;\n            &lt;/choose&gt;\n          &lt;/if&gt;\n        &lt;/choose&gt;\n      &lt;/if&gt;\n      &lt;else-if type=\&quot;article dataset figure\&quot; match=\&quot;any\&quot;&gt;\n        &lt;choose&gt;\n          &lt;if variable=\&quot;container-title\&quot;&gt;\n            &lt;group delimiter=\&quot;, \&quot;&gt;\n              &lt;text macro=\&quot;container-title\&quot;/&gt;\n              &lt;text macro=\&quot;locators\&quot;/&gt;\n            &lt;/group&gt;\n            &lt;choose&gt;\n              &lt;!--for advance online publication--&gt;\n              &lt;if variable=\&quot;issued\&quot;&gt;\n                &lt;choose&gt;\n                  &lt;if variable=\&quot;page issue\&quot; match=\&quot;none\&quot;&gt;\n                    &lt;text variable=\&quot;status\&quot; text-case=\&quot;capitalize-first\&quot; prefix=\&quot;. \&quot;/&gt;\n                  &lt;/if&gt;\n                &lt;/choose&gt;\n              &lt;/if&gt;\n            &lt;/choose&gt;\n          &lt;/if&gt;\n        &lt;/choose&gt;\n      &lt;/else-if&gt;\n      &lt;!-- book is here to catch software with container titles --&gt;\n      &lt;else-if type=\&quot;book\&quot; variable=\&quot;container-title\&quot; match=\&quot;all\&quot;&gt;\n        &lt;group delimiter=\&quot; \&quot;&gt;\n          &lt;text term=\&quot;in\&quot; text-case=\&quot;capitalize-first\&quot; suffix=\&quot; \&quot;/&gt;\n          &lt;group delimiter=\&quot;, \&quot;&gt;\n            &lt;text macro=\&quot;container-contributors\&quot;/&gt;\n            &lt;group delimiter=\&quot; \&quot;&gt;\n              &lt;text macro=\&quot;container-title\&quot;/&gt;\n              &lt;text macro=\&quot;description-report\&quot; prefix=\&quot;(\&quot; suffix=\&quot;)\&quot;/&gt;\n              &lt;text macro=\&quot;format-report\&quot; prefix=\&quot;[\&quot; suffix=\&quot;]\&quot;/&gt;\n            &lt;/group&gt;\n          &lt;/group&gt;\n        &lt;/group&gt;\n      &lt;/else-if&gt;\n      &lt;else-if type=\&quot;report\&quot; variable=\&quot;container-title\&quot; match=\&quot;all\&quot;&gt;\n        &lt;group delimiter=\&quot; \&quot;&gt;\n          &lt;text term=\&quot;in\&quot; text-case=\&quot;capitalize-first\&quot; suffix=\&quot; \&quot;/&gt;\n          &lt;group delimiter=\&quot;, \&quot;&gt;\n            &lt;text macro=\&quot;container-contributors\&quot;/&gt;\n            &lt;group delimiter=\&quot; \&quot;&gt;\n              &lt;text macro=\&quot;container-title\&quot;/&gt;\n              &lt;text macro=\&quot;description-report\&quot; prefix=\&quot;(\&quot; suffix=\&quot;)\&quot;/&gt;\n              &lt;text macro=\&quot;format-report\&quot; prefix=\&quot;[\&quot; suffix=\&quot;]\&quot;/&gt;\n            &lt;/group&gt;\n          &lt;/group&gt;\n        &lt;/group&gt;\n      &lt;/else-if&gt;\n      &lt;else-if type=\&quot;song\&quot; variable=\&quot;container-title\&quot; match=\&quot;all\&quot;&gt;\n        &lt;group delimiter=\&quot; \&quot;&gt;\n          &lt;text term=\&quot;in\&quot; text-case=\&quot;capitalize-first\&quot; suffix=\&quot; \&quot;/&gt;\n          &lt;group delimiter=\&quot;, \&quot;&gt;\n            &lt;text macro=\&quot;container-contributors\&quot;/&gt;\n            &lt;group delimiter=\&quot; \&quot;&gt;\n              &lt;text macro=\&quot;container-title\&quot;/&gt;\n              &lt;text macro=\&quot;locators\&quot; prefix=\&quot;(\&quot; suffix=\&quot;)\&quot;/&gt;\n              &lt;group delimiter=\&quot;, \&quot; prefix=\&quot;[\&quot; suffix=\&quot;]\&quot;&gt;\n                &lt;text variable=\&quot;genre\&quot; text-case=\&quot;capitalize-first\&quot;/&gt;\n                &lt;text variable=\&quot;medium\&quot; text-case=\&quot;capitalize-first\&quot;/&gt;\n              &lt;/group&gt;\n            &lt;/group&gt;\n          &lt;/group&gt;\n        &lt;/group&gt;\n      &lt;/else-if&gt;\n      &lt;else-if type=\&quot;paper-conference\&quot;&gt;\n        &lt;choose&gt;\n          &lt;if variable=\&quot;editor collection-editor container-author\&quot; match=\&quot;any\&quot;&gt;\n            &lt;text macro=\&quot;container-booklike\&quot;/&gt;\n          &lt;/if&gt;\n          &lt;else&gt;\n            &lt;group delimiter=\&quot;, \&quot;&gt;\n              &lt;text macro=\&quot;container-title\&quot;/&gt;\n              &lt;text macro=\&quot;locators\&quot;/&gt;\n            &lt;/group&gt;\n          &lt;/else&gt;\n        &lt;/choose&gt;\n      &lt;/else-if&gt;\n      &lt;else-if type=\&quot;book\&quot;&gt;\n        &lt;choose&gt;\n          &lt;!-- book and software should not cite collection-title, only container-title --&gt;\n          &lt;if variable=\&quot;container-title\&quot;&gt;\n            &lt;text macro=\&quot;container-booklike\&quot;/&gt;\n          &lt;/if&gt;\n        &lt;/choose&gt;\n      &lt;/else-if&gt;\n      &lt;else-if type=\&quot;broadcast chapter entry entry-dictionary entry-encyclopedia graphic map speech\&quot; match=\&quot;any\&quot;&gt;\n        &lt;text macro=\&quot;container-booklike\&quot;/&gt;\n      &lt;/else-if&gt;\n      &lt;else-if type=\&quot;bill legal_case legislation treaty\&quot; match=\&quot;any\&quot;&gt;\n        &lt;text macro=\&quot;legal-cites\&quot;/&gt;\n      &lt;/else-if&gt;\n    &lt;/choose&gt;\n  &lt;/macro&gt;\n  &lt;macro name=\&quot;container-booklike\&quot;&gt;\n    &lt;choose&gt;\n      &lt;if variable=\&quot;container-title collection-title\&quot; match=\&quot;any\&quot;&gt;\n        &lt;group delimiter=\&quot; \&quot;&gt;\n          &lt;text term=\&quot;in\&quot; text-case=\&quot;capitalize-first\&quot;/&gt;\n          &lt;group delimiter=\&quot;, \&quot;&gt;\n            &lt;text macro=\&quot;container-contributors\&quot;/&gt;\n            &lt;choose&gt;\n              &lt;if variable=\&quot;container-author editor translator\&quot; match=\&quot;none\&quot;&gt;\n                &lt;group delimiter=\&quot;. \&quot;&gt;\n                  &lt;group delimiter=\&quot;: \&quot;&gt;\n                    &lt;text variable=\&quot;collection-title\&quot; font-style=\&quot;italic\&quot; text-case=\&quot;title\&quot;/&gt;\n                    &lt;choose&gt;\n                      &lt;if variable=\&quot;collection-title\&quot;&gt;\n                        &lt;group delimiter=\&quot; \&quot;&gt;\n                          &lt;text term=\&quot;volume\&quot; form=\&quot;short\&quot; font-style=\&quot;italic\&quot; text-case=\&quot;capitalize-first\&quot;/&gt;\n                          &lt;number variable=\&quot;collection-number\&quot; font-style=\&quot;italic\&quot; form=\&quot;numeric\&quot;/&gt;\n                          &lt;choose&gt;\n                            &lt;if variable=\&quot;collection-number\&quot; match=\&quot;none\&quot;&gt;\n                              &lt;number variable=\&quot;volume\&quot; font-style=\&quot;italic\&quot; form=\&quot;numeric\&quot;/&gt;\n                            &lt;/if&gt;\n                          &lt;/choose&gt;\n                        &lt;/group&gt;\n                      &lt;/if&gt;\n                    &lt;/choose&gt;\n                  &lt;/group&gt;\n                  &lt;!-- Replace with volume-title as that becomes available --&gt;\n                  &lt;group delimiter=\&quot;: \&quot;&gt;\n                    &lt;text macro=\&quot;container-title\&quot;/&gt;\n                    &lt;choose&gt;\n                      &lt;if variable=\&quot;collection-title\&quot; is-numeric=\&quot;volume\&quot; match=\&quot;none\&quot;&gt;\n                        &lt;group delimiter=\&quot; \&quot;&gt;\n                          &lt;text term=\&quot;volume\&quot; form=\&quot;short\&quot; font-style=\&quot;italic\&quot; text-case=\&quot;capitalize-first\&quot;/&gt;\n                          &lt;text variable=\&quot;volume\&quot; font-style=\&quot;italic\&quot;/&gt;\n                        &lt;/group&gt;\n                      &lt;/if&gt;\n                    &lt;/choose&gt;\n                  &lt;/group&gt;\n                &lt;/group&gt;\n              &lt;/if&gt;\n              &lt;else&gt;\n                &lt;!-- Replace with volume-title as that becomes available --&gt;\n                &lt;group delimiter=\&quot;: \&quot;&gt;\n                  &lt;text macro=\&quot;container-title\&quot;/&gt;\n                  &lt;choose&gt;\n                    &lt;if is-numeric=\&quot;volume\&quot; match=\&quot;none\&quot;&gt;\n                      &lt;group delimiter=\&quot; \&quot;&gt;\n                        &lt;text term=\&quot;volume\&quot; form=\&quot;short\&quot; font-style=\&quot;italic\&quot; text-case=\&quot;capitalize-first\&quot;/&gt;\n                        &lt;text variable=\&quot;volume\&quot; font-style=\&quot;italic\&quot;/&gt;\n                      &lt;/group&gt;\n                    &lt;/if&gt;\n                  &lt;/choose&gt;\n                &lt;/group&gt;\n              &lt;/else&gt;\n            &lt;/choose&gt;\n          &lt;/group&gt;\n          &lt;group delimiter=\&quot;; \&quot; prefix=\&quot;(\&quot; suffix=\&quot;)\&quot;&gt;\n            &lt;text macro=\&quot;locators\&quot;/&gt;\n            &lt;names variable=\&quot;container-author\&quot;&gt;\n              &lt;label form=\&quot;verb-short\&quot; suffix=\&quot; \&quot; text-case=\&quot;title\&quot;/&gt;\n              &lt;name and=\&quot;symbol\&quot; initialize-with=\&quot;. \&quot; delimiter=\&quot;, \&quot;/&gt;\n            &lt;/names&gt;\n          &lt;/group&gt;\n        &lt;/group&gt;\n      &lt;/if&gt;\n    &lt;/choose&gt;\n  &lt;/macro&gt;\n  &lt;macro name=\&quot;container-title\&quot;&gt;\n    &lt;choose&gt;\n      &lt;if type=\&quot;article article-journal article-magazine article-newspaper dataset\&quot; match=\&quot;any\&quot;&gt;\n        &lt;text variable=\&quot;container-title\&quot; font-style=\&quot;italic\&quot; text-case=\&quot;title\&quot;/&gt;\n      &lt;/if&gt;\n      &lt;else-if type=\&quot;paper-conference speech\&quot;&gt;\n        &lt;choose&gt;\n          &lt;if variable=\&quot;collection-editor container-author editor\&quot; match=\&quot;any\&quot;&gt;\n            &lt;text variable=\&quot;container-title\&quot; font-style=\&quot;italic\&quot;/&gt;\n          &lt;/if&gt;\n          &lt;else&gt;\n            &lt;text variable=\&quot;container-title\&quot; font-style=\&quot;italic\&quot; text-case=\&quot;title\&quot;/&gt;\n          &lt;/else&gt;\n        &lt;/choose&gt;\n      &lt;/else-if&gt;\n      &lt;else-if type=\&quot;bill legal_case legislation post-weblog webpage\&quot; match=\&quot;none\&quot;&gt;\n        &lt;text variable=\&quot;container-title\&quot; font-style=\&quot;italic\&quot;/&gt;\n      &lt;/else-if&gt;\n    &lt;/choose&gt;\n  &lt;/macro&gt;\n  &lt;macro name=\&quot;legal-cites\&quot;&gt;\n    &lt;choose&gt;\n      &lt;if type=\&quot;legal_case\&quot;&gt;\n        &lt;group prefix=\&quot;, \&quot; delimiter=\&quot; \&quot;&gt;\n          &lt;group delimiter=\&quot; \&quot;&gt;\n            &lt;choose&gt;\n              &lt;if variable=\&quot;container-title\&quot;&gt;\n                &lt;text variable=\&quot;volume\&quot;/&gt;\n                &lt;text variable=\&quot;container-title\&quot;/&gt;\n                &lt;group delimiter=\&quot; \&quot;&gt;\n                  &lt;!--change to label variable=\&quot;section\&quot; as that becomes available --&gt;\n                  &lt;text term=\&quot;section\&quot; form=\&quot;symbol\&quot;/&gt;\n                  &lt;text variable=\&quot;section\&quot;/&gt;\n                &lt;/group&gt;\n                &lt;text variable=\&quot;page\&quot;/&gt;\n              &lt;/if&gt;\n              &lt;else&gt;\n                &lt;group delimiter=\&quot; \&quot;&gt;\n                  &lt;choose&gt;\n                    &lt;if is-numeric=\&quot;number\&quot;&gt;\n                      &lt;!-- Replace with term=\&quot;number\&quot; if that becomes available --&gt;\n                      &lt;text term=\&quot;issue\&quot; form=\&quot;short\&quot; text-case=\&quot;capitalize-first\&quot;/&gt;\n                    &lt;/if&gt;\n                  &lt;/choose&gt;\n                  &lt;text variable=\&quot;number\&quot;/&gt;\n                &lt;/group&gt;\n              &lt;/else&gt;\n            &lt;/choose&gt;\n          &lt;/group&gt;\n          &lt;group prefix=\&quot;(\&quot; suffix=\&quot;)\&quot; delimiter=\&quot; \&quot;&gt;\n            &lt;text variable=\&quot;authority\&quot;/&gt;\n            &lt;choose&gt;\n              &lt;if variable=\&quot;container-title\&quot; match=\&quot;any\&quot;&gt;\n                &lt;!--Only print year for cases published in reporters--&gt;\n                &lt;date variable=\&quot;issued\&quot; form=\&quot;numeric\&quot; date-parts=\&quot;year\&quot;/&gt;\n              &lt;/if&gt;\n              &lt;else&gt;\n                &lt;date variable=\&quot;issued\&quot; form=\&quot;text\&quot;/&gt;\n              &lt;/else&gt;\n            &lt;/choose&gt;\n          &lt;/group&gt;\n        &lt;/group&gt;\n      &lt;/if&gt;\n      &lt;else-if type=\&quot;bill legislation\&quot; match=\&quot;any\&quot;&gt;\n        &lt;group prefix=\&quot;, \&quot; delimiter=\&quot; \&quot;&gt;\n          &lt;group delimiter=\&quot;, \&quot;&gt;\n            &lt;choose&gt;\n              &lt;if variable=\&quot;number\&quot;&gt;\n                &lt;!--There's a public law number--&gt;\n                &lt;text variable=\&quot;number\&quot; prefix=\&quot;Pub. L. No. \&quot;/&gt;\n                &lt;group delimiter=\&quot; \&quot;&gt;\n                  &lt;!--change to label variable=\&quot;section\&quot; as that becomes available --&gt;\n                  &lt;text term=\&quot;section\&quot; form=\&quot;symbol\&quot;/&gt;\n                  &lt;text variable=\&quot;section\&quot;/&gt;\n                &lt;/group&gt;\n                &lt;group delimiter=\&quot; \&quot;&gt;\n                  &lt;text variable=\&quot;volume\&quot;/&gt;\n                  &lt;text variable=\&quot;container-title\&quot;/&gt;\n                  &lt;text variable=\&quot;page-first\&quot;/&gt;\n                &lt;/group&gt;\n              &lt;/if&gt;\n              &lt;else&gt;\n                &lt;group delimiter=\&quot; \&quot;&gt;\n                  &lt;text variable=\&quot;volume\&quot;/&gt;\n                  &lt;text variable=\&quot;container-title\&quot;/&gt;\n                  &lt;!--change to label variable=\&quot;section\&quot; as that becomes available --&gt;\n                  &lt;text term=\&quot;section\&quot; form=\&quot;symbol\&quot;/&gt;\n                  &lt;text variable=\&quot;section\&quot;/&gt;\n                &lt;/group&gt;\n              &lt;/else&gt;\n            &lt;/choose&gt;\n          &lt;/group&gt;\n          &lt;date variable=\&quot;issued\&quot; prefix=\&quot;(\&quot; suffix=\&quot;)\&quot;&gt;\n            &lt;date-part name=\&quot;year\&quot;/&gt;\n          &lt;/date&gt;\n        &lt;/group&gt;\n      &lt;/else-if&gt;\n      &lt;else-if type=\&quot;treaty\&quot;&gt;\n        &lt;group delimiter=\&quot; \&quot;&gt;\n          &lt;number variable=\&quot;volume\&quot;/&gt;\n          &lt;text variable=\&quot;container-title\&quot;/&gt;\n          &lt;text variable=\&quot;page\&quot;/&gt;\n        &lt;/group&gt;\n      &lt;/else-if&gt;\n    &lt;/choose&gt;\n  &lt;/macro&gt;\n  &lt;citation et-al-min=\&quot;6\&quot; et-al-use-first=\&quot;1\&quot; et-al-subsequent-min=\&quot;3\&quot; et-al-subsequent-use-first=\&quot;1\&quot; disambiguate-add-year-suffix=\&quot;true\&quot; disambiguate-add-names=\&quot;true\&quot; disambiguate-add-givenname=\&quot;true\&quot; collapse=\&quot;year\&quot; givenname-disambiguation-rule=\&quot;primary-name\&quot;&gt;\n    &lt;sort&gt;\n      &lt;key macro=\&quot;author\&quot; names-min=\&quot;8\&quot; names-use-first=\&quot;6\&quot;/&gt;\n      &lt;key macro=\&quot;issued-sort\&quot;/&gt;\n    &lt;/sort&gt;\n    &lt;layout prefix=\&quot;(\&quot; suffix=\&quot;)\&quot; delimiter=\&quot;; \&quot;&gt;\n      &lt;group delimiter=\&quot;, \&quot;&gt;\n        &lt;text macro=\&quot;author-short\&quot;/&gt;\n        &lt;text macro=\&quot;issued-citation\&quot;/&gt;\n        &lt;text macro=\&quot;citation-locator\&quot;/&gt;\n      &lt;/group&gt;\n    &lt;/layout&gt;\n  &lt;/citation&gt;\n  &lt;bibliography hanging-indent=\&quot;true\&quot; et-al-min=\&quot;8\&quot; et-al-use-first=\&quot;6\&quot; et-al-use-last=\&quot;true\&quot; entry-spacing=\&quot;0\&quot; line-spacing=\&quot;2\&quot;&gt;\n    &lt;sort&gt;\n      &lt;key macro=\&quot;author\&quot;/&gt;\n      &lt;key macro=\&quot;issued-sort\&quot; sort=\&quot;ascending\&quot;/&gt;\n      &lt;key macro=\&quot;title\&quot;/&gt;\n    &lt;/sort&gt;\n    &lt;layout&gt;\n      &lt;group suffix=\&quot;.\&quot;&gt;\n        &lt;group delimiter=\&quot;. \&quot;&gt;\n          &lt;text macro=\&quot;author\&quot;/&gt;\n          &lt;choose&gt;\n            &lt;if is-uncertain-date=\&quot;issued\&quot;&gt;\n              &lt;group prefix=\&quot; [\&quot; suffix=\&quot;]\&quot; delimiter=\&quot; \&quot;&gt;\n                &lt;text term=\&quot;circa\&quot; form=\&quot;short\&quot;/&gt;\n                &lt;text macro=\&quot;issued\&quot;/&gt;\n              &lt;/group&gt;\n            &lt;/if&gt;\n            &lt;else&gt;\n              &lt;text macro=\&quot;issued\&quot; prefix=\&quot; (\&quot; suffix=\&quot;)\&quot;/&gt;\n            &lt;/else&gt;\n          &lt;/choose&gt;\n          &lt;group delimiter=\&quot; \&quot;&gt;\n            &lt;text macro=\&quot;title\&quot;/&gt;\n            &lt;choose&gt;\n              &lt;if variable=\&quot;title interviewer\&quot; type=\&quot;interview\&quot; match=\&quot;any\&quot;&gt;\n                &lt;group delimiter=\&quot; \&quot;&gt;\n                  &lt;text macro=\&quot;description\&quot;/&gt;\n                  &lt;text macro=\&quot;format\&quot;/&gt;\n                &lt;/group&gt;\n              &lt;/if&gt;\n              &lt;else&gt;\n                &lt;group delimiter=\&quot; \&quot;&gt;\n                  &lt;text macro=\&quot;format\&quot;/&gt;\n                  &lt;text macro=\&quot;description\&quot;/&gt;\n                &lt;/group&gt;\n              &lt;/else&gt;\n            &lt;/choose&gt;\n          &lt;/group&gt;\n          &lt;text macro=\&quot;container\&quot;/&gt;\n        &lt;/group&gt;\n        &lt;text macro=\&quot;event\&quot; prefix=\&quot;. \&quot;/&gt;\n      &lt;/group&gt;\n      &lt;text macro=\&quot;access\&quot; prefix=\&quot; \&quot;/&gt;\n      &lt;choose&gt;\n        &lt;if is-uncertain-date=\&quot;original-date\&quot;&gt;\n          &lt;group prefix=\&quot; [\&quot; suffix=\&quot;]\&quot; delimiter=\&quot; \&quot;&gt;\n            &lt;text macro=\&quot;original-published\&quot;/&gt;\n            &lt;text term=\&quot;circa\&quot; form=\&quot;short\&quot;/&gt;\n            &lt;text macro=\&quot;original-date\&quot;/&gt;\n          &lt;/group&gt;\n        &lt;/if&gt;\n        &lt;else-if variable=\&quot;original-date\&quot;&gt;\n          &lt;group prefix=\&quot; (\&quot; suffix=\&quot;)\&quot; delimiter=\&quot; \&quot;&gt;\n            &lt;text macro=\&quot;original-published\&quot;/&gt;\n            &lt;text macro=\&quot;original-date\&quot;/&gt;\n          &lt;/group&gt;\n        &lt;/else-if&gt;\n      &lt;/choose&gt;\n    &lt;/layout&gt;\n  &lt;/bibliography&gt;\n&lt;/style&gt;\n&quot;,&quot;id&quot;:&quot;apa&quot;,&quot;name&quot;:&quot;American Psychological Association 6th edition&quot;},&quot;locale&quot;:&quot;_&quot;,&quot;libraries&quot;:[{&quot;name&quot;:&quot;default&quot;,&quot;uuid&quot;:&quot;0&quot;,&quot;items&quot;:[],&quot;itemMap&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1B531-DABE-4C11-8A48-0F3659B03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2846</Words>
  <Characters>73225</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kaa</dc:creator>
  <cp:lastModifiedBy>warkaa shamkhani</cp:lastModifiedBy>
  <cp:revision>2</cp:revision>
  <dcterms:created xsi:type="dcterms:W3CDTF">2022-02-01T14:32:00Z</dcterms:created>
  <dcterms:modified xsi:type="dcterms:W3CDTF">2022-02-0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619</vt:lpwstr>
  </property>
  <property fmtid="{D5CDD505-2E9C-101B-9397-08002B2CF9AE}" pid="3" name="grammarly_documentContext">
    <vt:lpwstr>{"goals":[],"domain":"general","emotions":[],"dialect":"british"}</vt:lpwstr>
  </property>
</Properties>
</file>